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6ABC4FF3" w:rsidR="000825D9" w:rsidRDefault="00770B24" w:rsidP="00920599">
      <w:pPr>
        <w:jc w:val="both"/>
        <w:rPr>
          <w:rFonts w:ascii="Times New Roman" w:hAnsi="Times New Roman" w:cs="Times New Roman"/>
          <w:b/>
          <w:bCs/>
          <w:sz w:val="28"/>
          <w:szCs w:val="28"/>
          <w:lang w:val="en-US"/>
        </w:rPr>
      </w:pPr>
      <w:bookmarkStart w:id="1" w:name="_Hlk133390709"/>
      <w:ins w:id="2" w:author="Joop van Loon" w:date="2023-06-20T14:18:00Z">
        <w:r>
          <w:rPr>
            <w:rFonts w:ascii="Times New Roman" w:hAnsi="Times New Roman" w:cs="Times New Roman"/>
            <w:b/>
            <w:bCs/>
            <w:sz w:val="28"/>
            <w:szCs w:val="28"/>
          </w:rPr>
          <w:t xml:space="preserve">Effects of </w:t>
        </w:r>
      </w:ins>
      <w:del w:id="3" w:author="Joop van Loon" w:date="2023-06-20T14:18:00Z">
        <w:r w:rsidR="003B184D" w:rsidDel="00770B24">
          <w:rPr>
            <w:rFonts w:ascii="Times New Roman" w:hAnsi="Times New Roman" w:cs="Times New Roman"/>
            <w:b/>
            <w:bCs/>
            <w:sz w:val="28"/>
            <w:szCs w:val="28"/>
          </w:rPr>
          <w:delText>F</w:delText>
        </w:r>
      </w:del>
      <w:ins w:id="4" w:author="Joop van Loon" w:date="2023-06-20T14:18:00Z">
        <w:r>
          <w:rPr>
            <w:rFonts w:ascii="Times New Roman" w:hAnsi="Times New Roman" w:cs="Times New Roman"/>
            <w:b/>
            <w:bCs/>
            <w:sz w:val="28"/>
            <w:szCs w:val="28"/>
          </w:rPr>
          <w:t>f</w:t>
        </w:r>
      </w:ins>
      <w:r w:rsidR="003B184D">
        <w:rPr>
          <w:rFonts w:ascii="Times New Roman" w:hAnsi="Times New Roman" w:cs="Times New Roman"/>
          <w:b/>
          <w:bCs/>
          <w:sz w:val="28"/>
          <w:szCs w:val="28"/>
        </w:rPr>
        <w:t>rass</w:t>
      </w:r>
      <w:del w:id="5" w:author="Dicke, Marcel" w:date="2023-06-07T19:59:00Z">
        <w:r w:rsidR="003B184D" w:rsidDel="00114B85">
          <w:rPr>
            <w:rFonts w:ascii="Times New Roman" w:hAnsi="Times New Roman" w:cs="Times New Roman"/>
            <w:b/>
            <w:bCs/>
            <w:sz w:val="28"/>
            <w:szCs w:val="28"/>
          </w:rPr>
          <w:delText xml:space="preserve"> derived</w:delText>
        </w:r>
      </w:del>
      <w:r w:rsidR="003B184D">
        <w:rPr>
          <w:rFonts w:ascii="Times New Roman" w:hAnsi="Times New Roman" w:cs="Times New Roman"/>
          <w:b/>
          <w:bCs/>
          <w:sz w:val="28"/>
          <w:szCs w:val="28"/>
        </w:rPr>
        <w:t xml:space="preserve"> from b</w:t>
      </w:r>
      <w:r w:rsidR="003B184D" w:rsidRPr="003B184D">
        <w:rPr>
          <w:rFonts w:ascii="Times New Roman" w:hAnsi="Times New Roman" w:cs="Times New Roman"/>
          <w:b/>
          <w:bCs/>
          <w:sz w:val="28"/>
          <w:szCs w:val="28"/>
        </w:rPr>
        <w:t>lack soldier fly (</w:t>
      </w:r>
      <w:r w:rsidR="003B184D" w:rsidRPr="003B184D">
        <w:rPr>
          <w:rFonts w:ascii="Times New Roman" w:hAnsi="Times New Roman" w:cs="Times New Roman"/>
          <w:b/>
          <w:bCs/>
          <w:i/>
          <w:iCs/>
          <w:sz w:val="28"/>
          <w:szCs w:val="28"/>
        </w:rPr>
        <w:t>Hermetia illucens</w:t>
      </w:r>
      <w:r w:rsidR="003B184D" w:rsidRPr="003B184D">
        <w:rPr>
          <w:rFonts w:ascii="Times New Roman" w:hAnsi="Times New Roman" w:cs="Times New Roman"/>
          <w:b/>
          <w:bCs/>
          <w:sz w:val="28"/>
          <w:szCs w:val="28"/>
        </w:rPr>
        <w:t>) larvae</w:t>
      </w:r>
      <w:r w:rsidR="003B184D">
        <w:rPr>
          <w:rFonts w:ascii="Times New Roman" w:hAnsi="Times New Roman" w:cs="Times New Roman"/>
          <w:b/>
          <w:bCs/>
          <w:sz w:val="28"/>
          <w:szCs w:val="28"/>
        </w:rPr>
        <w:t xml:space="preserve"> and yellow mealworms (</w:t>
      </w:r>
      <w:r w:rsidR="003B184D"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sidR="003B184D">
        <w:rPr>
          <w:rFonts w:ascii="Times New Roman" w:hAnsi="Times New Roman" w:cs="Times New Roman"/>
          <w:b/>
          <w:bCs/>
          <w:sz w:val="28"/>
          <w:szCs w:val="28"/>
        </w:rPr>
        <w:t>)</w:t>
      </w:r>
      <w:r w:rsidR="003B184D" w:rsidRPr="003B184D">
        <w:rPr>
          <w:rFonts w:ascii="Times New Roman" w:hAnsi="Times New Roman" w:cs="Times New Roman"/>
          <w:b/>
          <w:bCs/>
          <w:sz w:val="28"/>
          <w:szCs w:val="28"/>
        </w:rPr>
        <w:t xml:space="preserve"> </w:t>
      </w:r>
      <w:ins w:id="6" w:author="Joop van Loon" w:date="2023-06-20T14:18:00Z">
        <w:r>
          <w:rPr>
            <w:rFonts w:ascii="Times New Roman" w:hAnsi="Times New Roman" w:cs="Times New Roman"/>
            <w:b/>
            <w:bCs/>
            <w:sz w:val="28"/>
            <w:szCs w:val="28"/>
          </w:rPr>
          <w:t xml:space="preserve">on </w:t>
        </w:r>
      </w:ins>
      <w:del w:id="7" w:author="Joop van Loon" w:date="2023-06-20T14:18:00Z">
        <w:r w:rsidR="00DE3309" w:rsidDel="00770B24">
          <w:rPr>
            <w:rFonts w:ascii="Times New Roman" w:hAnsi="Times New Roman" w:cs="Times New Roman"/>
            <w:b/>
            <w:bCs/>
            <w:sz w:val="28"/>
            <w:szCs w:val="28"/>
          </w:rPr>
          <w:delText>affects</w:delText>
        </w:r>
        <w:r w:rsidR="003B184D" w:rsidRPr="003B184D" w:rsidDel="00770B24">
          <w:rPr>
            <w:rFonts w:ascii="Times New Roman" w:hAnsi="Times New Roman" w:cs="Times New Roman"/>
            <w:b/>
            <w:bCs/>
            <w:sz w:val="28"/>
            <w:szCs w:val="28"/>
          </w:rPr>
          <w:delText xml:space="preserve"> </w:delText>
        </w:r>
      </w:del>
      <w:r w:rsidR="003B184D">
        <w:rPr>
          <w:rFonts w:ascii="Times New Roman" w:hAnsi="Times New Roman" w:cs="Times New Roman"/>
          <w:b/>
          <w:bCs/>
          <w:sz w:val="28"/>
          <w:szCs w:val="28"/>
        </w:rPr>
        <w:t xml:space="preserve">growth </w:t>
      </w:r>
      <w:del w:id="8" w:author="Joop van Loon" w:date="2023-06-20T14:19:00Z">
        <w:r w:rsidR="003B184D" w:rsidDel="00770B24">
          <w:rPr>
            <w:rFonts w:ascii="Times New Roman" w:hAnsi="Times New Roman" w:cs="Times New Roman"/>
            <w:b/>
            <w:bCs/>
            <w:sz w:val="28"/>
            <w:szCs w:val="28"/>
          </w:rPr>
          <w:delText xml:space="preserve">performance </w:delText>
        </w:r>
      </w:del>
      <w:r w:rsidR="003B184D">
        <w:rPr>
          <w:rFonts w:ascii="Times New Roman" w:hAnsi="Times New Roman" w:cs="Times New Roman"/>
          <w:b/>
          <w:bCs/>
          <w:sz w:val="28"/>
          <w:szCs w:val="28"/>
        </w:rPr>
        <w:t xml:space="preserve">and resistance to </w:t>
      </w:r>
      <w:r w:rsidR="000825D9">
        <w:rPr>
          <w:rFonts w:ascii="Times New Roman" w:hAnsi="Times New Roman" w:cs="Times New Roman"/>
          <w:b/>
          <w:bCs/>
          <w:sz w:val="28"/>
          <w:szCs w:val="28"/>
          <w:lang w:val="en-US"/>
        </w:rPr>
        <w:t>insect herbivor</w:t>
      </w:r>
      <w:r w:rsidR="003B184D">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ins w:id="9" w:author="Joop van Loon" w:date="2023-06-20T14:19:00Z">
        <w:r>
          <w:rPr>
            <w:rFonts w:ascii="Times New Roman" w:hAnsi="Times New Roman" w:cs="Times New Roman"/>
            <w:b/>
            <w:bCs/>
            <w:sz w:val="28"/>
            <w:szCs w:val="28"/>
            <w:lang w:val="en-US"/>
          </w:rPr>
          <w:t xml:space="preserve">: </w:t>
        </w:r>
      </w:ins>
      <w:ins w:id="10" w:author="Joop van Loon" w:date="2023-06-20T14:20:00Z">
        <w:r>
          <w:rPr>
            <w:rFonts w:ascii="Times New Roman" w:hAnsi="Times New Roman" w:cs="Times New Roman"/>
            <w:b/>
            <w:bCs/>
            <w:sz w:val="28"/>
            <w:szCs w:val="28"/>
            <w:lang w:val="en-US"/>
          </w:rPr>
          <w:t>differences between insect species and frass treatments</w:t>
        </w:r>
      </w:ins>
      <w:ins w:id="11" w:author="Joop van Loon" w:date="2023-06-20T14:19:00Z">
        <w:r>
          <w:rPr>
            <w:rFonts w:ascii="Times New Roman" w:hAnsi="Times New Roman" w:cs="Times New Roman"/>
            <w:b/>
            <w:bCs/>
            <w:sz w:val="28"/>
            <w:szCs w:val="28"/>
            <w:lang w:val="en-US"/>
          </w:rPr>
          <w:t xml:space="preserve"> </w:t>
        </w:r>
      </w:ins>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Loon</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1E68920" w14:textId="77777777" w:rsidR="00FA0459" w:rsidRDefault="00FA0459" w:rsidP="00920599">
      <w:pPr>
        <w:jc w:val="both"/>
        <w:rPr>
          <w:rFonts w:ascii="Times New Roman" w:eastAsia="Times New Roman" w:hAnsi="Times New Roman" w:cs="Times New Roman"/>
          <w:sz w:val="24"/>
          <w:szCs w:val="24"/>
        </w:rPr>
      </w:pPr>
    </w:p>
    <w:p w14:paraId="124A2224" w14:textId="02765D50" w:rsidR="001849FC" w:rsidRDefault="000F268A" w:rsidP="00920599">
      <w:pPr>
        <w:jc w:val="both"/>
        <w:rPr>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Default="001849FC" w:rsidP="00920599">
      <w:pPr>
        <w:jc w:val="both"/>
        <w:rPr>
          <w:rFonts w:ascii="Times New Roman" w:hAnsi="Times New Roman" w:cs="Times New Roman"/>
          <w:b/>
          <w:bCs/>
          <w:sz w:val="28"/>
          <w:szCs w:val="28"/>
          <w:lang w:val="en-US"/>
        </w:rPr>
      </w:pPr>
    </w:p>
    <w:p w14:paraId="45B8D688" w14:textId="77777777" w:rsidR="001849FC" w:rsidRDefault="001849FC" w:rsidP="00920599">
      <w:pPr>
        <w:jc w:val="both"/>
        <w:rPr>
          <w:rFonts w:ascii="Times New Roman" w:hAnsi="Times New Roman" w:cs="Times New Roman"/>
          <w:b/>
          <w:bCs/>
          <w:sz w:val="28"/>
          <w:szCs w:val="28"/>
          <w:lang w:val="en-US"/>
        </w:rPr>
      </w:pPr>
    </w:p>
    <w:p w14:paraId="415F4AB3" w14:textId="77777777" w:rsidR="001849FC" w:rsidRDefault="001849FC" w:rsidP="00920599">
      <w:pPr>
        <w:jc w:val="both"/>
        <w:rPr>
          <w:rFonts w:ascii="Times New Roman" w:hAnsi="Times New Roman" w:cs="Times New Roman"/>
          <w:b/>
          <w:bCs/>
          <w:sz w:val="28"/>
          <w:szCs w:val="28"/>
          <w:lang w:val="en-US"/>
        </w:rPr>
      </w:pPr>
    </w:p>
    <w:p w14:paraId="3EEBF3D2" w14:textId="77777777" w:rsidR="001849FC" w:rsidRDefault="001849FC" w:rsidP="00920599">
      <w:pPr>
        <w:jc w:val="both"/>
        <w:rPr>
          <w:rFonts w:ascii="Times New Roman" w:hAnsi="Times New Roman" w:cs="Times New Roman"/>
          <w:b/>
          <w:bCs/>
          <w:sz w:val="28"/>
          <w:szCs w:val="28"/>
          <w:lang w:val="en-US"/>
        </w:rPr>
      </w:pPr>
    </w:p>
    <w:p w14:paraId="76424A2C" w14:textId="77777777" w:rsidR="001849FC" w:rsidRDefault="001849FC" w:rsidP="00920599">
      <w:pPr>
        <w:jc w:val="both"/>
        <w:rPr>
          <w:rFonts w:ascii="Times New Roman" w:hAnsi="Times New Roman" w:cs="Times New Roman"/>
          <w:b/>
          <w:bCs/>
          <w:sz w:val="28"/>
          <w:szCs w:val="28"/>
          <w:lang w:val="en-US"/>
        </w:rPr>
      </w:pPr>
    </w:p>
    <w:p w14:paraId="63EC0BB3" w14:textId="77777777" w:rsidR="001849FC" w:rsidRDefault="001849FC" w:rsidP="00920599">
      <w:pPr>
        <w:jc w:val="both"/>
        <w:rPr>
          <w:rFonts w:ascii="Times New Roman" w:hAnsi="Times New Roman" w:cs="Times New Roman"/>
          <w:b/>
          <w:bCs/>
          <w:sz w:val="28"/>
          <w:szCs w:val="28"/>
          <w:lang w:val="en-US"/>
        </w:rPr>
      </w:pPr>
    </w:p>
    <w:p w14:paraId="4AD246F7" w14:textId="77777777" w:rsidR="001849FC" w:rsidRDefault="001849FC" w:rsidP="00920599">
      <w:pPr>
        <w:jc w:val="both"/>
        <w:rPr>
          <w:rFonts w:ascii="Times New Roman" w:hAnsi="Times New Roman" w:cs="Times New Roman"/>
          <w:b/>
          <w:bCs/>
          <w:sz w:val="28"/>
          <w:szCs w:val="28"/>
          <w:lang w:val="en-US"/>
        </w:rPr>
      </w:pPr>
    </w:p>
    <w:p w14:paraId="1A36AD51" w14:textId="77777777" w:rsidR="001849FC" w:rsidRDefault="001849FC" w:rsidP="00920599">
      <w:pPr>
        <w:jc w:val="both"/>
        <w:rPr>
          <w:rFonts w:ascii="Times New Roman" w:hAnsi="Times New Roman" w:cs="Times New Roman"/>
          <w:b/>
          <w:bCs/>
          <w:sz w:val="28"/>
          <w:szCs w:val="28"/>
          <w:lang w:val="en-US"/>
        </w:rPr>
      </w:pPr>
    </w:p>
    <w:p w14:paraId="2A8E6C59" w14:textId="77777777" w:rsidR="001849FC" w:rsidRDefault="001849FC" w:rsidP="00920599">
      <w:pPr>
        <w:jc w:val="both"/>
        <w:rPr>
          <w:rFonts w:ascii="Times New Roman" w:hAnsi="Times New Roman" w:cs="Times New Roman"/>
          <w:b/>
          <w:bCs/>
          <w:sz w:val="28"/>
          <w:szCs w:val="28"/>
          <w:lang w:val="en-US"/>
        </w:rPr>
      </w:pPr>
    </w:p>
    <w:p w14:paraId="777705FC" w14:textId="77777777" w:rsidR="001849FC" w:rsidRDefault="001849FC" w:rsidP="00920599">
      <w:pPr>
        <w:jc w:val="both"/>
        <w:rPr>
          <w:rFonts w:ascii="Times New Roman" w:hAnsi="Times New Roman" w:cs="Times New Roman"/>
          <w:b/>
          <w:bCs/>
          <w:sz w:val="28"/>
          <w:szCs w:val="28"/>
          <w:lang w:val="en-US"/>
        </w:rPr>
      </w:pPr>
    </w:p>
    <w:p w14:paraId="6ACA65D7" w14:textId="77777777" w:rsidR="001849FC" w:rsidRDefault="001849FC" w:rsidP="00920599">
      <w:pPr>
        <w:jc w:val="both"/>
        <w:rPr>
          <w:rFonts w:ascii="Times New Roman" w:hAnsi="Times New Roman" w:cs="Times New Roman"/>
          <w:b/>
          <w:bCs/>
          <w:sz w:val="28"/>
          <w:szCs w:val="28"/>
          <w:lang w:val="en-US"/>
        </w:rPr>
      </w:pPr>
    </w:p>
    <w:p w14:paraId="4FF47D2B" w14:textId="77777777" w:rsidR="001849FC" w:rsidRDefault="001849FC" w:rsidP="00920599">
      <w:pPr>
        <w:jc w:val="both"/>
        <w:rPr>
          <w:rFonts w:ascii="Times New Roman" w:hAnsi="Times New Roman" w:cs="Times New Roman"/>
          <w:b/>
          <w:bCs/>
          <w:sz w:val="28"/>
          <w:szCs w:val="28"/>
          <w:lang w:val="en-US"/>
        </w:rPr>
      </w:pPr>
    </w:p>
    <w:p w14:paraId="5A874D42" w14:textId="77777777" w:rsidR="001849FC" w:rsidRDefault="001849FC" w:rsidP="00920599">
      <w:pPr>
        <w:jc w:val="both"/>
        <w:rPr>
          <w:rFonts w:ascii="Times New Roman" w:hAnsi="Times New Roman" w:cs="Times New Roman"/>
          <w:b/>
          <w:bCs/>
          <w:sz w:val="28"/>
          <w:szCs w:val="28"/>
          <w:lang w:val="en-US"/>
        </w:rPr>
      </w:pPr>
    </w:p>
    <w:p w14:paraId="13C08BA3" w14:textId="77777777" w:rsidR="003B1B27" w:rsidRDefault="003B1B27" w:rsidP="00920599">
      <w:pPr>
        <w:jc w:val="both"/>
        <w:rPr>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r w:rsidRPr="00BF76EA">
        <w:rPr>
          <w:rFonts w:ascii="Times New Roman" w:hAnsi="Times New Roman" w:cs="Times New Roman"/>
          <w:b/>
          <w:bCs/>
          <w:color w:val="000000" w:themeColor="text1"/>
          <w:sz w:val="28"/>
          <w:szCs w:val="28"/>
          <w:lang w:val="en-US"/>
        </w:rPr>
        <w:t>Abstract</w:t>
      </w:r>
    </w:p>
    <w:p w14:paraId="09E4FFAD" w14:textId="0CC52346" w:rsidR="00727E7B" w:rsidRPr="00BF76EA" w:rsidRDefault="002F0564">
      <w:pPr>
        <w:spacing w:after="0" w:line="240" w:lineRule="auto"/>
        <w:jc w:val="both"/>
        <w:rPr>
          <w:rFonts w:ascii="Times New Roman" w:hAnsi="Times New Roman" w:cs="Times New Roman"/>
          <w:color w:val="000000" w:themeColor="text1"/>
          <w:sz w:val="24"/>
          <w:szCs w:val="24"/>
          <w:shd w:val="clear" w:color="auto" w:fill="F9FAFB"/>
        </w:rPr>
      </w:pPr>
      <w:r w:rsidRPr="002F0564">
        <w:rPr>
          <w:rFonts w:ascii="Times New Roman" w:hAnsi="Times New Roman" w:cs="Times New Roman"/>
          <w:color w:val="000000" w:themeColor="text1"/>
          <w:sz w:val="24"/>
          <w:szCs w:val="24"/>
          <w:lang w:val="en-US"/>
        </w:rPr>
        <w:t xml:space="preserve">Frass, a byproduct of insect rearing, has become popular for its potential use in </w:t>
      </w:r>
      <w:r>
        <w:rPr>
          <w:rFonts w:ascii="Times New Roman" w:hAnsi="Times New Roman" w:cs="Times New Roman"/>
          <w:color w:val="000000" w:themeColor="text1"/>
          <w:sz w:val="24"/>
          <w:szCs w:val="24"/>
          <w:lang w:val="en-US"/>
        </w:rPr>
        <w:t xml:space="preserve">sustainable </w:t>
      </w:r>
      <w:r w:rsidRPr="00B315A9">
        <w:rPr>
          <w:rFonts w:ascii="Times New Roman" w:hAnsi="Times New Roman" w:cs="Times New Roman"/>
          <w:color w:val="000000" w:themeColor="text1"/>
          <w:sz w:val="24"/>
          <w:szCs w:val="24"/>
          <w:lang w:val="en-US"/>
        </w:rPr>
        <w:t xml:space="preserve">agriculture. </w:t>
      </w:r>
      <w:ins w:id="12" w:author="Dicke, Marcel" w:date="2023-06-07T19:59:00Z">
        <w:r w:rsidR="00997A59">
          <w:rPr>
            <w:rFonts w:ascii="Times New Roman" w:hAnsi="Times New Roman" w:cs="Times New Roman"/>
            <w:color w:val="000000" w:themeColor="text1"/>
            <w:sz w:val="24"/>
            <w:szCs w:val="24"/>
            <w:lang w:val="en-US"/>
          </w:rPr>
          <w:t xml:space="preserve">The rapid growth </w:t>
        </w:r>
        <w:del w:id="13" w:author="Joop van Loon" w:date="2023-06-20T12:08:00Z">
          <w:r w:rsidR="00997A59" w:rsidDel="00200DA9">
            <w:rPr>
              <w:rFonts w:ascii="Times New Roman" w:hAnsi="Times New Roman" w:cs="Times New Roman"/>
              <w:color w:val="000000" w:themeColor="text1"/>
              <w:sz w:val="24"/>
              <w:szCs w:val="24"/>
              <w:lang w:val="en-US"/>
            </w:rPr>
            <w:delText>in</w:delText>
          </w:r>
        </w:del>
      </w:ins>
      <w:ins w:id="14" w:author="Joop van Loon" w:date="2023-06-20T12:08:00Z">
        <w:r w:rsidR="00200DA9">
          <w:rPr>
            <w:rFonts w:ascii="Times New Roman" w:hAnsi="Times New Roman" w:cs="Times New Roman"/>
            <w:color w:val="000000" w:themeColor="text1"/>
            <w:sz w:val="24"/>
            <w:szCs w:val="24"/>
            <w:lang w:val="en-US"/>
          </w:rPr>
          <w:t>of</w:t>
        </w:r>
      </w:ins>
      <w:ins w:id="15" w:author="Dicke, Marcel" w:date="2023-06-07T19:59:00Z">
        <w:r w:rsidR="00997A59">
          <w:rPr>
            <w:rFonts w:ascii="Times New Roman" w:hAnsi="Times New Roman" w:cs="Times New Roman"/>
            <w:color w:val="000000" w:themeColor="text1"/>
            <w:sz w:val="24"/>
            <w:szCs w:val="24"/>
            <w:lang w:val="en-US"/>
          </w:rPr>
          <w:t xml:space="preserve"> </w:t>
        </w:r>
      </w:ins>
      <w:del w:id="16" w:author="Dicke, Marcel" w:date="2023-06-07T19:59:00Z">
        <w:r w:rsidRPr="00B315A9" w:rsidDel="00997A59">
          <w:rPr>
            <w:rFonts w:ascii="Times New Roman" w:hAnsi="Times New Roman" w:cs="Times New Roman"/>
            <w:color w:val="000000" w:themeColor="text1"/>
            <w:sz w:val="24"/>
            <w:szCs w:val="24"/>
            <w:lang w:val="en-US"/>
          </w:rPr>
          <w:delText>I</w:delText>
        </w:r>
      </w:del>
      <w:ins w:id="17" w:author="Dicke, Marcel" w:date="2023-06-07T19:59:00Z">
        <w:r w:rsidR="00997A59">
          <w:rPr>
            <w:rFonts w:ascii="Times New Roman" w:hAnsi="Times New Roman" w:cs="Times New Roman"/>
            <w:color w:val="000000" w:themeColor="text1"/>
            <w:sz w:val="24"/>
            <w:szCs w:val="24"/>
            <w:lang w:val="en-US"/>
          </w:rPr>
          <w:t>i</w:t>
        </w:r>
      </w:ins>
      <w:r w:rsidRPr="00B315A9">
        <w:rPr>
          <w:rFonts w:ascii="Times New Roman" w:hAnsi="Times New Roman" w:cs="Times New Roman"/>
          <w:color w:val="000000" w:themeColor="text1"/>
          <w:sz w:val="24"/>
          <w:szCs w:val="24"/>
          <w:lang w:val="en-US"/>
        </w:rPr>
        <w:t xml:space="preserve">nsect production </w:t>
      </w:r>
      <w:del w:id="18" w:author="Dicke, Marcel" w:date="2023-06-07T19:59:00Z">
        <w:r w:rsidRPr="00B315A9" w:rsidDel="00997A59">
          <w:rPr>
            <w:rFonts w:ascii="Times New Roman" w:hAnsi="Times New Roman" w:cs="Times New Roman"/>
            <w:color w:val="000000" w:themeColor="text1"/>
            <w:sz w:val="24"/>
            <w:szCs w:val="24"/>
            <w:lang w:val="en-US"/>
          </w:rPr>
          <w:delText xml:space="preserve">growth </w:delText>
        </w:r>
      </w:del>
      <w:r w:rsidRPr="00B315A9">
        <w:rPr>
          <w:rFonts w:ascii="Times New Roman" w:hAnsi="Times New Roman" w:cs="Times New Roman"/>
          <w:color w:val="000000" w:themeColor="text1"/>
          <w:sz w:val="24"/>
          <w:szCs w:val="24"/>
          <w:lang w:val="en-US"/>
        </w:rPr>
        <w:t xml:space="preserve">will </w:t>
      </w:r>
      <w:ins w:id="19" w:author="Dicke, Marcel" w:date="2023-06-07T20:00:00Z">
        <w:r w:rsidR="00F91227">
          <w:rPr>
            <w:rFonts w:ascii="Times New Roman" w:hAnsi="Times New Roman" w:cs="Times New Roman"/>
            <w:color w:val="000000" w:themeColor="text1"/>
            <w:sz w:val="24"/>
            <w:szCs w:val="24"/>
            <w:lang w:val="en-US"/>
          </w:rPr>
          <w:t xml:space="preserve">result in an </w:t>
        </w:r>
      </w:ins>
      <w:r w:rsidRPr="00B315A9">
        <w:rPr>
          <w:rFonts w:ascii="Times New Roman" w:hAnsi="Times New Roman" w:cs="Times New Roman"/>
          <w:color w:val="000000" w:themeColor="text1"/>
          <w:sz w:val="24"/>
          <w:szCs w:val="24"/>
          <w:lang w:val="en-US"/>
        </w:rPr>
        <w:t>increase</w:t>
      </w:r>
      <w:ins w:id="20" w:author="Dicke, Marcel" w:date="2023-06-07T20:00:00Z">
        <w:r w:rsidR="00F91227">
          <w:rPr>
            <w:rFonts w:ascii="Times New Roman" w:hAnsi="Times New Roman" w:cs="Times New Roman"/>
            <w:color w:val="000000" w:themeColor="text1"/>
            <w:sz w:val="24"/>
            <w:szCs w:val="24"/>
            <w:lang w:val="en-US"/>
          </w:rPr>
          <w:t>d</w:t>
        </w:r>
      </w:ins>
      <w:r w:rsidRPr="00B315A9">
        <w:rPr>
          <w:rFonts w:ascii="Times New Roman" w:hAnsi="Times New Roman" w:cs="Times New Roman"/>
          <w:color w:val="000000" w:themeColor="text1"/>
          <w:sz w:val="24"/>
          <w:szCs w:val="24"/>
          <w:lang w:val="en-US"/>
        </w:rPr>
        <w:t xml:space="preserve"> frass output. This study examined the effects of frass as</w:t>
      </w:r>
      <w:del w:id="21" w:author="Dicke, Marcel" w:date="2023-06-07T20:00:00Z">
        <w:r w:rsidRPr="00B315A9" w:rsidDel="00F91227">
          <w:rPr>
            <w:rFonts w:ascii="Times New Roman" w:hAnsi="Times New Roman" w:cs="Times New Roman"/>
            <w:color w:val="000000" w:themeColor="text1"/>
            <w:sz w:val="24"/>
            <w:szCs w:val="24"/>
            <w:lang w:val="en-US"/>
          </w:rPr>
          <w:delText xml:space="preserve"> a</w:delText>
        </w:r>
      </w:del>
      <w:r w:rsidRPr="00B315A9">
        <w:rPr>
          <w:rFonts w:ascii="Times New Roman" w:hAnsi="Times New Roman" w:cs="Times New Roman"/>
          <w:color w:val="000000" w:themeColor="text1"/>
          <w:sz w:val="24"/>
          <w:szCs w:val="24"/>
          <w:lang w:val="en-US"/>
        </w:rPr>
        <w:t xml:space="preserve"> soil amendment on plant growth and resistance to insect herbivory</w:t>
      </w:r>
      <w:del w:id="22" w:author="Joop van Loon" w:date="2023-06-20T12:09:00Z">
        <w:r w:rsidRPr="00B315A9" w:rsidDel="00200DA9">
          <w:rPr>
            <w:rFonts w:ascii="Times New Roman" w:hAnsi="Times New Roman" w:cs="Times New Roman"/>
            <w:color w:val="000000" w:themeColor="text1"/>
            <w:sz w:val="24"/>
            <w:szCs w:val="24"/>
            <w:lang w:val="en-US"/>
          </w:rPr>
          <w:delText xml:space="preserve">, with the aim of promoting </w:delText>
        </w:r>
      </w:del>
      <w:del w:id="23" w:author="Dicke, Marcel" w:date="2023-06-07T20:00:00Z">
        <w:r w:rsidRPr="00B315A9" w:rsidDel="00F91227">
          <w:rPr>
            <w:rFonts w:ascii="Times New Roman" w:hAnsi="Times New Roman" w:cs="Times New Roman"/>
            <w:color w:val="000000" w:themeColor="text1"/>
            <w:sz w:val="24"/>
            <w:szCs w:val="24"/>
            <w:lang w:val="en-US"/>
          </w:rPr>
          <w:delText>zero waste and a circular economy</w:delText>
        </w:r>
      </w:del>
      <w:r w:rsidRPr="00B315A9">
        <w:rPr>
          <w:rFonts w:ascii="Times New Roman" w:hAnsi="Times New Roman" w:cs="Times New Roman"/>
          <w:color w:val="000000" w:themeColor="text1"/>
          <w:sz w:val="24"/>
          <w:szCs w:val="24"/>
          <w:lang w:val="en-US"/>
        </w:rPr>
        <w:t xml:space="preserve">. </w:t>
      </w:r>
      <w:r w:rsidR="00C07374" w:rsidRPr="00B315A9">
        <w:rPr>
          <w:rFonts w:ascii="Times New Roman" w:hAnsi="Times New Roman" w:cs="Times New Roman"/>
          <w:color w:val="000000" w:themeColor="text1"/>
          <w:sz w:val="24"/>
          <w:szCs w:val="24"/>
          <w:lang w:val="en-US"/>
        </w:rPr>
        <w:t xml:space="preserve">In greenhouse experiments, </w:t>
      </w:r>
      <w:r w:rsidRPr="00B315A9">
        <w:rPr>
          <w:rFonts w:ascii="Times New Roman" w:hAnsi="Times New Roman" w:cs="Times New Roman"/>
          <w:i/>
          <w:iCs/>
          <w:color w:val="000000" w:themeColor="text1"/>
          <w:sz w:val="24"/>
          <w:szCs w:val="24"/>
          <w:lang w:val="en-US"/>
        </w:rPr>
        <w:t>Brassica rapa</w:t>
      </w:r>
      <w:r w:rsidRPr="00B315A9">
        <w:rPr>
          <w:rFonts w:ascii="Times New Roman" w:hAnsi="Times New Roman" w:cs="Times New Roman"/>
          <w:color w:val="000000" w:themeColor="text1"/>
          <w:sz w:val="24"/>
          <w:szCs w:val="24"/>
          <w:lang w:val="en-US"/>
        </w:rPr>
        <w:t xml:space="preserve"> was grown in unamended soil (NoFrass; control) or soil amended with black soldier fly frass (BSFF) or yellow mealworm </w:t>
      </w:r>
      <w:ins w:id="24" w:author="Dicke, Marcel" w:date="2023-06-07T20:00:00Z">
        <w:r w:rsidR="008F74F2">
          <w:rPr>
            <w:rFonts w:ascii="Times New Roman" w:hAnsi="Times New Roman" w:cs="Times New Roman"/>
            <w:color w:val="000000" w:themeColor="text1"/>
            <w:sz w:val="24"/>
            <w:szCs w:val="24"/>
            <w:lang w:val="en-US"/>
          </w:rPr>
          <w:t xml:space="preserve">frass </w:t>
        </w:r>
      </w:ins>
      <w:r w:rsidRPr="00B315A9">
        <w:rPr>
          <w:rFonts w:ascii="Times New Roman" w:hAnsi="Times New Roman" w:cs="Times New Roman"/>
          <w:color w:val="000000" w:themeColor="text1"/>
          <w:sz w:val="24"/>
          <w:szCs w:val="24"/>
          <w:lang w:val="en-US"/>
        </w:rPr>
        <w:t>(MWF)</w:t>
      </w:r>
      <w:r w:rsidR="002D047E" w:rsidRPr="00B315A9">
        <w:rPr>
          <w:rFonts w:ascii="Times New Roman" w:hAnsi="Times New Roman" w:cs="Times New Roman"/>
          <w:color w:val="000000" w:themeColor="text1"/>
          <w:sz w:val="24"/>
          <w:szCs w:val="24"/>
          <w:lang w:val="en-US"/>
        </w:rPr>
        <w:t xml:space="preserve"> </w:t>
      </w:r>
      <w:r w:rsidR="002D047E" w:rsidRPr="00B315A9">
        <w:rPr>
          <w:rFonts w:ascii="Times New Roman" w:hAnsi="Times New Roman" w:cs="Times New Roman"/>
          <w:color w:val="000000" w:themeColor="text1"/>
          <w:sz w:val="24"/>
          <w:szCs w:val="24"/>
        </w:rPr>
        <w:t>(2g kg</w:t>
      </w:r>
      <w:r w:rsidR="002D047E" w:rsidRPr="00B315A9">
        <w:rPr>
          <w:rFonts w:ascii="Times New Roman" w:hAnsi="Times New Roman" w:cs="Times New Roman"/>
          <w:color w:val="000000" w:themeColor="text1"/>
          <w:sz w:val="24"/>
          <w:szCs w:val="24"/>
          <w:vertAlign w:val="superscript"/>
        </w:rPr>
        <w:t>−1</w:t>
      </w:r>
      <w:r w:rsidR="002D047E" w:rsidRPr="00B315A9">
        <w:rPr>
          <w:rFonts w:ascii="Times New Roman" w:hAnsi="Times New Roman" w:cs="Times New Roman"/>
          <w:color w:val="000000" w:themeColor="text1"/>
          <w:sz w:val="24"/>
          <w:szCs w:val="24"/>
        </w:rPr>
        <w:t>)</w:t>
      </w:r>
      <w:r w:rsidRPr="00B315A9">
        <w:rPr>
          <w:rFonts w:ascii="Times New Roman" w:hAnsi="Times New Roman" w:cs="Times New Roman"/>
          <w:color w:val="000000" w:themeColor="text1"/>
          <w:sz w:val="24"/>
          <w:szCs w:val="24"/>
          <w:lang w:val="en-US"/>
        </w:rPr>
        <w:t xml:space="preserve">. </w:t>
      </w:r>
      <w:r w:rsidR="00C07374" w:rsidRPr="00B315A9">
        <w:rPr>
          <w:rFonts w:ascii="Times New Roman" w:hAnsi="Times New Roman" w:cs="Times New Roman"/>
          <w:color w:val="000000" w:themeColor="text1"/>
          <w:sz w:val="24"/>
          <w:szCs w:val="24"/>
          <w:lang w:val="en-US"/>
        </w:rPr>
        <w:t xml:space="preserve">Plant growth and </w:t>
      </w:r>
      <w:r w:rsidR="00695A46" w:rsidRPr="00B315A9">
        <w:rPr>
          <w:rFonts w:ascii="Times New Roman" w:hAnsi="Times New Roman" w:cs="Times New Roman"/>
          <w:color w:val="000000" w:themeColor="text1"/>
          <w:sz w:val="24"/>
          <w:szCs w:val="24"/>
          <w:lang w:val="en-US"/>
        </w:rPr>
        <w:t>performance</w:t>
      </w:r>
      <w:r w:rsidR="00C07374" w:rsidRPr="00B315A9">
        <w:rPr>
          <w:rFonts w:ascii="Times New Roman" w:hAnsi="Times New Roman" w:cs="Times New Roman"/>
          <w:color w:val="000000" w:themeColor="text1"/>
          <w:sz w:val="24"/>
          <w:szCs w:val="24"/>
          <w:lang w:val="en-US"/>
        </w:rPr>
        <w:t xml:space="preserve"> of</w:t>
      </w:r>
      <w:ins w:id="25" w:author="Dicke, Marcel" w:date="2023-06-07T20:01:00Z">
        <w:r w:rsidR="00FF0C8E">
          <w:rPr>
            <w:rFonts w:ascii="Times New Roman" w:hAnsi="Times New Roman" w:cs="Times New Roman"/>
            <w:color w:val="000000" w:themeColor="text1"/>
            <w:sz w:val="24"/>
            <w:szCs w:val="24"/>
            <w:lang w:val="en-US"/>
          </w:rPr>
          <w:t xml:space="preserve"> root-feeding</w:t>
        </w:r>
      </w:ins>
      <w:r w:rsidR="00C07374" w:rsidRPr="00B315A9">
        <w:rPr>
          <w:rFonts w:ascii="Times New Roman" w:hAnsi="Times New Roman" w:cs="Times New Roman"/>
          <w:color w:val="000000" w:themeColor="text1"/>
          <w:sz w:val="24"/>
          <w:szCs w:val="24"/>
          <w:lang w:val="en-US"/>
        </w:rPr>
        <w:t xml:space="preserve"> </w:t>
      </w:r>
      <w:r w:rsidR="00381B28" w:rsidRPr="00B315A9">
        <w:rPr>
          <w:rFonts w:ascii="Times New Roman" w:hAnsi="Times New Roman" w:cs="Times New Roman"/>
          <w:i/>
          <w:iCs/>
          <w:color w:val="000000" w:themeColor="text1"/>
          <w:sz w:val="24"/>
          <w:szCs w:val="24"/>
          <w:lang w:val="en-US"/>
        </w:rPr>
        <w:t>Delia radicum</w:t>
      </w:r>
      <w:r w:rsidR="00381B28" w:rsidRPr="00B315A9">
        <w:rPr>
          <w:rFonts w:ascii="Times New Roman" w:hAnsi="Times New Roman" w:cs="Times New Roman"/>
          <w:color w:val="000000" w:themeColor="text1"/>
          <w:sz w:val="24"/>
          <w:szCs w:val="24"/>
          <w:lang w:val="en-US"/>
        </w:rPr>
        <w:t xml:space="preserve"> and </w:t>
      </w:r>
      <w:ins w:id="26" w:author="Dicke, Marcel" w:date="2023-06-07T20:01:00Z">
        <w:r w:rsidR="00FF0C8E">
          <w:rPr>
            <w:rFonts w:ascii="Times New Roman" w:hAnsi="Times New Roman" w:cs="Times New Roman"/>
            <w:color w:val="000000" w:themeColor="text1"/>
            <w:sz w:val="24"/>
            <w:szCs w:val="24"/>
            <w:lang w:val="en-US"/>
          </w:rPr>
          <w:t xml:space="preserve">shoot-feeding </w:t>
        </w:r>
      </w:ins>
      <w:r w:rsidR="00C07374" w:rsidRPr="00B315A9">
        <w:rPr>
          <w:rFonts w:ascii="Times New Roman" w:hAnsi="Times New Roman" w:cs="Times New Roman"/>
          <w:i/>
          <w:iCs/>
          <w:color w:val="000000" w:themeColor="text1"/>
          <w:sz w:val="24"/>
          <w:szCs w:val="24"/>
          <w:lang w:val="en-US"/>
        </w:rPr>
        <w:t>Plutella xylostella</w:t>
      </w:r>
      <w:r w:rsidR="00C07374" w:rsidRPr="00B315A9">
        <w:rPr>
          <w:rFonts w:ascii="Times New Roman" w:hAnsi="Times New Roman" w:cs="Times New Roman"/>
          <w:color w:val="000000" w:themeColor="text1"/>
          <w:sz w:val="24"/>
          <w:szCs w:val="24"/>
          <w:lang w:val="en-US"/>
        </w:rPr>
        <w:t xml:space="preserve"> </w:t>
      </w:r>
      <w:ins w:id="27" w:author="Dicke, Marcel" w:date="2023-06-07T20:02:00Z">
        <w:r w:rsidR="00F44E6F">
          <w:rPr>
            <w:rFonts w:ascii="Times New Roman" w:hAnsi="Times New Roman" w:cs="Times New Roman"/>
            <w:color w:val="000000" w:themeColor="text1"/>
            <w:sz w:val="24"/>
            <w:szCs w:val="24"/>
            <w:lang w:val="en-US"/>
          </w:rPr>
          <w:t xml:space="preserve">larvae </w:t>
        </w:r>
      </w:ins>
      <w:r w:rsidR="00C07374" w:rsidRPr="00B315A9">
        <w:rPr>
          <w:rFonts w:ascii="Times New Roman" w:hAnsi="Times New Roman" w:cs="Times New Roman"/>
          <w:color w:val="000000" w:themeColor="text1"/>
          <w:sz w:val="24"/>
          <w:szCs w:val="24"/>
          <w:lang w:val="en-US"/>
        </w:rPr>
        <w:t>were measured</w:t>
      </w:r>
      <w:r w:rsidR="002D047E" w:rsidRPr="00B315A9">
        <w:rPr>
          <w:rFonts w:ascii="Times New Roman" w:hAnsi="Times New Roman" w:cs="Times New Roman"/>
          <w:color w:val="000000" w:themeColor="text1"/>
          <w:sz w:val="24"/>
          <w:szCs w:val="24"/>
          <w:lang w:val="en-US"/>
        </w:rPr>
        <w:t>.</w:t>
      </w:r>
      <w:r w:rsidR="00C07374" w:rsidRPr="00B315A9">
        <w:rPr>
          <w:rFonts w:ascii="Times New Roman" w:hAnsi="Times New Roman" w:cs="Times New Roman"/>
          <w:color w:val="000000" w:themeColor="text1"/>
          <w:sz w:val="24"/>
          <w:szCs w:val="24"/>
          <w:lang w:val="en-US"/>
        </w:rPr>
        <w:t xml:space="preserve"> </w:t>
      </w:r>
      <w:r w:rsidR="009149D3" w:rsidRPr="00B315A9">
        <w:rPr>
          <w:rFonts w:ascii="Times New Roman" w:hAnsi="Times New Roman" w:cs="Times New Roman"/>
          <w:color w:val="000000" w:themeColor="text1"/>
          <w:sz w:val="24"/>
          <w:szCs w:val="24"/>
          <w:lang w:val="en-US"/>
        </w:rPr>
        <w:t>R</w:t>
      </w:r>
      <w:r w:rsidR="00292631" w:rsidRPr="00B315A9">
        <w:rPr>
          <w:rFonts w:ascii="Times New Roman" w:hAnsi="Times New Roman" w:cs="Times New Roman"/>
          <w:color w:val="000000" w:themeColor="text1"/>
          <w:sz w:val="24"/>
          <w:szCs w:val="24"/>
          <w:lang w:val="en-US"/>
        </w:rPr>
        <w:t>aw BSF</w:t>
      </w:r>
      <w:r w:rsidR="00212051"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B93789" w:rsidRPr="00B315A9">
        <w:rPr>
          <w:rFonts w:ascii="Times New Roman" w:hAnsi="Times New Roman" w:cs="Times New Roman"/>
          <w:color w:val="000000" w:themeColor="text1"/>
          <w:sz w:val="24"/>
          <w:szCs w:val="24"/>
          <w:lang w:val="en-US"/>
        </w:rPr>
        <w:t xml:space="preserve">and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reduced </w:t>
      </w:r>
      <w:r w:rsidR="002D2F1C" w:rsidRPr="00B315A9">
        <w:rPr>
          <w:rFonts w:ascii="Times New Roman" w:hAnsi="Times New Roman" w:cs="Times New Roman"/>
          <w:color w:val="000000" w:themeColor="text1"/>
          <w:sz w:val="24"/>
          <w:szCs w:val="24"/>
          <w:lang w:val="en-US"/>
        </w:rPr>
        <w:t>plant growth</w:t>
      </w:r>
      <w:r w:rsidR="00292631" w:rsidRPr="00B315A9">
        <w:rPr>
          <w:rFonts w:ascii="Times New Roman" w:hAnsi="Times New Roman" w:cs="Times New Roman"/>
          <w:color w:val="000000" w:themeColor="text1"/>
          <w:sz w:val="24"/>
          <w:szCs w:val="24"/>
          <w:lang w:val="en-US"/>
        </w:rPr>
        <w:t xml:space="preserve"> resulting in a smaller </w:t>
      </w:r>
      <w:r w:rsidR="002D2F1C" w:rsidRPr="00B315A9">
        <w:rPr>
          <w:rFonts w:ascii="Times New Roman" w:hAnsi="Times New Roman" w:cs="Times New Roman"/>
          <w:color w:val="000000" w:themeColor="text1"/>
          <w:sz w:val="24"/>
          <w:szCs w:val="24"/>
          <w:lang w:val="en-US"/>
        </w:rPr>
        <w:t>leaf area</w:t>
      </w:r>
      <w:r w:rsidR="00292631" w:rsidRPr="00B315A9">
        <w:rPr>
          <w:rFonts w:ascii="Times New Roman" w:hAnsi="Times New Roman" w:cs="Times New Roman"/>
          <w:color w:val="000000" w:themeColor="text1"/>
          <w:sz w:val="24"/>
          <w:szCs w:val="24"/>
          <w:lang w:val="en-US"/>
        </w:rPr>
        <w:t xml:space="preserve"> than the control</w:t>
      </w:r>
      <w:r w:rsidR="002D2F1C" w:rsidRPr="00B315A9">
        <w:rPr>
          <w:rFonts w:ascii="Times New Roman" w:hAnsi="Times New Roman" w:cs="Times New Roman"/>
          <w:color w:val="000000" w:themeColor="text1"/>
          <w:sz w:val="24"/>
          <w:szCs w:val="24"/>
          <w:lang w:val="en-US"/>
        </w:rPr>
        <w:t xml:space="preserve">. </w:t>
      </w:r>
      <w:r w:rsidR="00535128" w:rsidRPr="00B315A9">
        <w:rPr>
          <w:rFonts w:ascii="Times New Roman" w:hAnsi="Times New Roman" w:cs="Times New Roman"/>
          <w:color w:val="000000" w:themeColor="text1"/>
          <w:sz w:val="24"/>
          <w:szCs w:val="24"/>
          <w:lang w:val="en-US"/>
        </w:rPr>
        <w:t xml:space="preserve">Raw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esulted in </w:t>
      </w:r>
      <w:r w:rsidR="00292631" w:rsidRPr="00B315A9">
        <w:rPr>
          <w:rFonts w:ascii="Times New Roman" w:hAnsi="Times New Roman" w:cs="Times New Roman"/>
          <w:color w:val="000000" w:themeColor="text1"/>
          <w:sz w:val="24"/>
          <w:szCs w:val="24"/>
          <w:lang w:val="en-US"/>
        </w:rPr>
        <w:t xml:space="preserve">higher </w:t>
      </w:r>
      <w:r w:rsidR="005D410B" w:rsidRPr="00B315A9">
        <w:rPr>
          <w:rFonts w:ascii="Times New Roman" w:hAnsi="Times New Roman" w:cs="Times New Roman"/>
          <w:color w:val="000000" w:themeColor="text1"/>
          <w:sz w:val="24"/>
          <w:szCs w:val="24"/>
          <w:lang w:val="en-US"/>
        </w:rPr>
        <w:t xml:space="preserve">plant </w:t>
      </w:r>
      <w:r w:rsidR="00292631" w:rsidRPr="00B315A9">
        <w:rPr>
          <w:rFonts w:ascii="Times New Roman" w:hAnsi="Times New Roman" w:cs="Times New Roman"/>
          <w:color w:val="000000" w:themeColor="text1"/>
          <w:sz w:val="24"/>
          <w:szCs w:val="24"/>
          <w:lang w:val="en-US"/>
        </w:rPr>
        <w:t xml:space="preserve">growth than </w:t>
      </w:r>
      <w:r w:rsidR="00D97719" w:rsidRPr="00B315A9">
        <w:rPr>
          <w:rFonts w:ascii="Times New Roman" w:hAnsi="Times New Roman" w:cs="Times New Roman"/>
          <w:color w:val="000000" w:themeColor="text1"/>
          <w:sz w:val="24"/>
          <w:szCs w:val="24"/>
          <w:lang w:val="en-US"/>
        </w:rPr>
        <w:t xml:space="preserve">raw </w:t>
      </w:r>
      <w:r w:rsidR="00292631"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but did not differ </w:t>
      </w:r>
      <w:r w:rsidR="005D410B" w:rsidRPr="00B315A9">
        <w:rPr>
          <w:rFonts w:ascii="Times New Roman" w:hAnsi="Times New Roman" w:cs="Times New Roman"/>
          <w:color w:val="000000" w:themeColor="text1"/>
          <w:sz w:val="24"/>
          <w:szCs w:val="24"/>
          <w:lang w:val="en-US"/>
        </w:rPr>
        <w:t xml:space="preserve">significantly </w:t>
      </w:r>
      <w:r w:rsidR="00D97719" w:rsidRPr="00B315A9">
        <w:rPr>
          <w:rFonts w:ascii="Times New Roman" w:hAnsi="Times New Roman" w:cs="Times New Roman"/>
          <w:color w:val="000000" w:themeColor="text1"/>
          <w:sz w:val="24"/>
          <w:szCs w:val="24"/>
          <w:lang w:val="en-US"/>
        </w:rPr>
        <w:t xml:space="preserve">from the </w:t>
      </w:r>
      <w:commentRangeStart w:id="28"/>
      <w:r w:rsidR="005D410B" w:rsidRPr="00B315A9">
        <w:rPr>
          <w:rFonts w:ascii="Times New Roman" w:hAnsi="Times New Roman" w:cs="Times New Roman"/>
          <w:color w:val="000000" w:themeColor="text1"/>
          <w:sz w:val="24"/>
          <w:szCs w:val="24"/>
          <w:lang w:val="en-US"/>
        </w:rPr>
        <w:t>control</w:t>
      </w:r>
      <w:commentRangeEnd w:id="28"/>
      <w:r w:rsidR="00200DA9">
        <w:rPr>
          <w:rStyle w:val="CommentReference"/>
        </w:rPr>
        <w:commentReference w:id="28"/>
      </w:r>
      <w:r w:rsidR="00292631"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aw </w:t>
      </w:r>
      <w:r w:rsidR="009F5F8E"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B65DB3" w:rsidRPr="00B315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reduced </w:t>
      </w:r>
      <w:ins w:id="29" w:author="Joop van Loon" w:date="2023-06-20T12:13:00Z">
        <w:r w:rsidR="00200DA9" w:rsidRPr="00200DA9">
          <w:rPr>
            <w:rFonts w:ascii="Times New Roman" w:hAnsi="Times New Roman" w:cs="Times New Roman"/>
            <w:i/>
            <w:iCs/>
            <w:color w:val="000000" w:themeColor="text1"/>
            <w:sz w:val="24"/>
            <w:szCs w:val="24"/>
            <w:lang w:val="en-US"/>
            <w:rPrChange w:id="30" w:author="Joop van Loon" w:date="2023-06-20T12:13:00Z">
              <w:rPr>
                <w:rFonts w:ascii="Times New Roman" w:hAnsi="Times New Roman" w:cs="Times New Roman"/>
                <w:color w:val="000000" w:themeColor="text1"/>
                <w:sz w:val="24"/>
                <w:szCs w:val="24"/>
                <w:lang w:val="en-US"/>
              </w:rPr>
            </w:rPrChange>
          </w:rPr>
          <w:t>D. radicum</w:t>
        </w:r>
        <w:r w:rsidR="00200DA9">
          <w:rPr>
            <w:rFonts w:ascii="Times New Roman" w:hAnsi="Times New Roman" w:cs="Times New Roman"/>
            <w:color w:val="000000" w:themeColor="text1"/>
            <w:sz w:val="24"/>
            <w:szCs w:val="24"/>
            <w:lang w:val="en-US"/>
          </w:rPr>
          <w:t xml:space="preserve"> </w:t>
        </w:r>
      </w:ins>
      <w:r w:rsidR="009F5F8E" w:rsidRPr="00B315A9">
        <w:rPr>
          <w:rFonts w:ascii="Times New Roman" w:hAnsi="Times New Roman" w:cs="Times New Roman"/>
          <w:color w:val="000000" w:themeColor="text1"/>
          <w:sz w:val="24"/>
          <w:szCs w:val="24"/>
          <w:lang w:val="en-US"/>
        </w:rPr>
        <w:t xml:space="preserve">larval survival and </w:t>
      </w:r>
      <w:ins w:id="31" w:author="Joop van Loon" w:date="2023-06-20T12:13:00Z">
        <w:r w:rsidR="00200DA9">
          <w:rPr>
            <w:rFonts w:ascii="Times New Roman" w:hAnsi="Times New Roman" w:cs="Times New Roman"/>
            <w:color w:val="000000" w:themeColor="text1"/>
            <w:sz w:val="24"/>
            <w:szCs w:val="24"/>
            <w:lang w:val="en-US"/>
          </w:rPr>
          <w:t xml:space="preserve">pupal </w:t>
        </w:r>
      </w:ins>
      <w:r w:rsidR="009F5F8E" w:rsidRPr="00B315A9">
        <w:rPr>
          <w:rFonts w:ascii="Times New Roman" w:hAnsi="Times New Roman" w:cs="Times New Roman"/>
          <w:color w:val="000000" w:themeColor="text1"/>
          <w:sz w:val="24"/>
          <w:szCs w:val="24"/>
          <w:lang w:val="en-US"/>
        </w:rPr>
        <w:t xml:space="preserve">biomass </w:t>
      </w:r>
      <w:del w:id="32" w:author="Joop van Loon" w:date="2023-06-20T12:13:00Z">
        <w:r w:rsidR="009F5F8E" w:rsidRPr="00B315A9" w:rsidDel="00200DA9">
          <w:rPr>
            <w:rFonts w:ascii="Times New Roman" w:hAnsi="Times New Roman" w:cs="Times New Roman"/>
            <w:color w:val="000000" w:themeColor="text1"/>
            <w:sz w:val="24"/>
            <w:szCs w:val="24"/>
            <w:lang w:val="en-US"/>
          </w:rPr>
          <w:delText xml:space="preserve">of </w:delText>
        </w:r>
        <w:r w:rsidR="009F5F8E" w:rsidRPr="00B315A9" w:rsidDel="00200DA9">
          <w:rPr>
            <w:rFonts w:ascii="Times New Roman" w:hAnsi="Times New Roman" w:cs="Times New Roman"/>
            <w:i/>
            <w:iCs/>
            <w:color w:val="000000" w:themeColor="text1"/>
            <w:sz w:val="24"/>
            <w:szCs w:val="24"/>
            <w:lang w:val="en-US"/>
          </w:rPr>
          <w:delText>D. radicum</w:delText>
        </w:r>
        <w:r w:rsidR="009F5F8E" w:rsidRPr="00B315A9" w:rsidDel="00200DA9">
          <w:rPr>
            <w:rFonts w:ascii="Times New Roman" w:hAnsi="Times New Roman" w:cs="Times New Roman"/>
            <w:color w:val="000000" w:themeColor="text1"/>
            <w:sz w:val="24"/>
            <w:szCs w:val="24"/>
            <w:lang w:val="en-US"/>
          </w:rPr>
          <w:delText xml:space="preserve"> pupae </w:delText>
        </w:r>
      </w:del>
      <w:r w:rsidR="009F5F8E" w:rsidRPr="00B315A9">
        <w:rPr>
          <w:rFonts w:ascii="Times New Roman" w:hAnsi="Times New Roman" w:cs="Times New Roman"/>
          <w:color w:val="000000" w:themeColor="text1"/>
          <w:sz w:val="24"/>
          <w:szCs w:val="24"/>
          <w:lang w:val="en-US"/>
        </w:rPr>
        <w:t xml:space="preserve">and survival of </w:t>
      </w:r>
      <w:r w:rsidR="009F5F8E" w:rsidRPr="00B315A9">
        <w:rPr>
          <w:rFonts w:ascii="Times New Roman" w:hAnsi="Times New Roman" w:cs="Times New Roman"/>
          <w:i/>
          <w:iCs/>
          <w:color w:val="000000" w:themeColor="text1"/>
          <w:sz w:val="24"/>
          <w:szCs w:val="24"/>
          <w:lang w:val="en-US"/>
        </w:rPr>
        <w:t>P. xylostella</w:t>
      </w:r>
      <w:r w:rsidR="009F5F8E" w:rsidRPr="00B315A9">
        <w:rPr>
          <w:rFonts w:ascii="Times New Roman" w:hAnsi="Times New Roman" w:cs="Times New Roman"/>
          <w:color w:val="000000" w:themeColor="text1"/>
          <w:sz w:val="24"/>
          <w:szCs w:val="24"/>
          <w:lang w:val="en-US"/>
        </w:rPr>
        <w:t xml:space="preserve"> larvae</w:t>
      </w:r>
      <w:r w:rsidR="00DA5B05" w:rsidRPr="00B315A9">
        <w:rPr>
          <w:rFonts w:ascii="Times New Roman" w:hAnsi="Times New Roman" w:cs="Times New Roman"/>
          <w:color w:val="000000" w:themeColor="text1"/>
          <w:sz w:val="24"/>
          <w:szCs w:val="24"/>
          <w:lang w:val="en-US"/>
        </w:rPr>
        <w:t xml:space="preserve">. </w:t>
      </w:r>
      <w:r w:rsidR="00F26142" w:rsidRPr="00B315A9">
        <w:rPr>
          <w:rFonts w:ascii="Times New Roman" w:hAnsi="Times New Roman" w:cs="Times New Roman"/>
          <w:color w:val="000000" w:themeColor="text1"/>
          <w:sz w:val="24"/>
          <w:szCs w:val="24"/>
          <w:lang w:val="en-US"/>
        </w:rPr>
        <w:t>In contrast, r</w:t>
      </w:r>
      <w:r w:rsidR="009F5F8E" w:rsidRPr="00B315A9">
        <w:rPr>
          <w:rFonts w:ascii="Times New Roman" w:hAnsi="Times New Roman" w:cs="Times New Roman"/>
          <w:color w:val="000000" w:themeColor="text1"/>
          <w:sz w:val="24"/>
          <w:szCs w:val="24"/>
          <w:lang w:val="en-US"/>
        </w:rPr>
        <w:t xml:space="preserve">aw </w:t>
      </w:r>
      <w:r w:rsidR="005D410B" w:rsidRPr="00B315A9">
        <w:rPr>
          <w:rFonts w:ascii="Times New Roman" w:hAnsi="Times New Roman" w:cs="Times New Roman"/>
          <w:color w:val="000000" w:themeColor="text1"/>
          <w:sz w:val="24"/>
          <w:szCs w:val="24"/>
          <w:lang w:val="en-US"/>
        </w:rPr>
        <w:t xml:space="preserve">MWF </w:t>
      </w:r>
      <w:r w:rsidR="009F5F8E" w:rsidRPr="00B315A9">
        <w:rPr>
          <w:rFonts w:ascii="Times New Roman" w:hAnsi="Times New Roman" w:cs="Times New Roman"/>
          <w:color w:val="000000" w:themeColor="text1"/>
          <w:sz w:val="24"/>
          <w:szCs w:val="24"/>
          <w:lang w:val="en-US"/>
        </w:rPr>
        <w:t xml:space="preserve">increased </w:t>
      </w:r>
      <w:r w:rsidR="00F26142" w:rsidRPr="00B315A9">
        <w:rPr>
          <w:rFonts w:ascii="Times New Roman" w:hAnsi="Times New Roman" w:cs="Times New Roman"/>
          <w:color w:val="000000" w:themeColor="text1"/>
          <w:sz w:val="24"/>
          <w:szCs w:val="24"/>
          <w:lang w:val="en-US"/>
        </w:rPr>
        <w:t xml:space="preserve">larval </w:t>
      </w:r>
      <w:r w:rsidR="009F5F8E" w:rsidRPr="00B315A9">
        <w:rPr>
          <w:rFonts w:ascii="Times New Roman" w:hAnsi="Times New Roman" w:cs="Times New Roman"/>
          <w:color w:val="000000" w:themeColor="text1"/>
          <w:sz w:val="24"/>
          <w:szCs w:val="24"/>
          <w:lang w:val="en-US"/>
        </w:rPr>
        <w:t xml:space="preserve">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and the survival of </w:t>
      </w:r>
      <w:r w:rsidR="009F5F8E" w:rsidRPr="00B315A9">
        <w:rPr>
          <w:rFonts w:ascii="Times New Roman" w:hAnsi="Times New Roman" w:cs="Times New Roman"/>
          <w:i/>
          <w:iCs/>
          <w:color w:val="000000" w:themeColor="text1"/>
          <w:sz w:val="24"/>
          <w:szCs w:val="24"/>
          <w:lang w:val="en-US"/>
        </w:rPr>
        <w:t xml:space="preserve">P. xylostella </w:t>
      </w:r>
      <w:r w:rsidR="009F5F8E" w:rsidRPr="00B315A9">
        <w:rPr>
          <w:rFonts w:ascii="Times New Roman" w:hAnsi="Times New Roman" w:cs="Times New Roman"/>
          <w:color w:val="000000" w:themeColor="text1"/>
          <w:sz w:val="24"/>
          <w:szCs w:val="24"/>
          <w:lang w:val="en-US"/>
        </w:rPr>
        <w:t>larvae</w:t>
      </w:r>
      <w:r w:rsidR="00F26142" w:rsidRPr="00B315A9">
        <w:rPr>
          <w:rFonts w:ascii="Times New Roman" w:hAnsi="Times New Roman" w:cs="Times New Roman"/>
          <w:color w:val="000000" w:themeColor="text1"/>
          <w:sz w:val="24"/>
          <w:szCs w:val="24"/>
          <w:lang w:val="en-US"/>
        </w:rPr>
        <w:t xml:space="preserve">. Interestingly, incubation of frass in the soil </w:t>
      </w:r>
      <w:ins w:id="33" w:author="Dicke, Marcel" w:date="2023-06-07T20:02:00Z">
        <w:r w:rsidR="005E7479">
          <w:rPr>
            <w:rFonts w:ascii="Times New Roman" w:hAnsi="Times New Roman" w:cs="Times New Roman"/>
            <w:color w:val="000000" w:themeColor="text1"/>
            <w:sz w:val="24"/>
            <w:szCs w:val="24"/>
            <w:lang w:val="en-US"/>
          </w:rPr>
          <w:t xml:space="preserve">for </w:t>
        </w:r>
        <w:del w:id="34" w:author="Joop van Loon" w:date="2023-06-20T14:09:00Z">
          <w:r w:rsidR="005E7479" w:rsidDel="00D4098C">
            <w:rPr>
              <w:rFonts w:ascii="Times New Roman" w:hAnsi="Times New Roman" w:cs="Times New Roman"/>
              <w:color w:val="000000" w:themeColor="text1"/>
              <w:sz w:val="24"/>
              <w:szCs w:val="24"/>
              <w:lang w:val="en-US"/>
            </w:rPr>
            <w:delText>xx</w:delText>
          </w:r>
        </w:del>
      </w:ins>
      <w:ins w:id="35" w:author="Joop van Loon" w:date="2023-06-20T14:09:00Z">
        <w:r w:rsidR="00D4098C">
          <w:rPr>
            <w:rFonts w:ascii="Times New Roman" w:hAnsi="Times New Roman" w:cs="Times New Roman"/>
            <w:color w:val="000000" w:themeColor="text1"/>
            <w:sz w:val="24"/>
            <w:szCs w:val="24"/>
            <w:lang w:val="en-US"/>
          </w:rPr>
          <w:t>16</w:t>
        </w:r>
      </w:ins>
      <w:ins w:id="36" w:author="Dicke, Marcel" w:date="2023-06-07T20:02:00Z">
        <w:r w:rsidR="005E7479">
          <w:rPr>
            <w:rFonts w:ascii="Times New Roman" w:hAnsi="Times New Roman" w:cs="Times New Roman"/>
            <w:color w:val="000000" w:themeColor="text1"/>
            <w:sz w:val="24"/>
            <w:szCs w:val="24"/>
            <w:lang w:val="en-US"/>
          </w:rPr>
          <w:t xml:space="preserve"> days </w:t>
        </w:r>
      </w:ins>
      <w:r w:rsidR="00AF27B9" w:rsidRPr="00B315A9">
        <w:rPr>
          <w:rFonts w:ascii="Times New Roman" w:hAnsi="Times New Roman" w:cs="Times New Roman"/>
          <w:color w:val="000000" w:themeColor="text1"/>
          <w:sz w:val="24"/>
          <w:szCs w:val="24"/>
          <w:lang w:val="en-US"/>
        </w:rPr>
        <w:t>removed plant growth inhibition</w:t>
      </w:r>
      <w:r w:rsidR="00F26142" w:rsidRPr="00B315A9">
        <w:rPr>
          <w:rFonts w:ascii="Times New Roman" w:hAnsi="Times New Roman" w:cs="Times New Roman"/>
          <w:color w:val="000000" w:themeColor="text1"/>
          <w:sz w:val="24"/>
          <w:szCs w:val="24"/>
          <w:lang w:val="en-US"/>
        </w:rPr>
        <w:t xml:space="preserve"> and resulted in a</w:t>
      </w:r>
      <w:ins w:id="37" w:author="Joop van Loon" w:date="2023-06-20T12:14:00Z">
        <w:r w:rsidR="00200DA9">
          <w:rPr>
            <w:rFonts w:ascii="Times New Roman" w:hAnsi="Times New Roman" w:cs="Times New Roman"/>
            <w:color w:val="000000" w:themeColor="text1"/>
            <w:sz w:val="24"/>
            <w:szCs w:val="24"/>
            <w:lang w:val="en-US"/>
          </w:rPr>
          <w:t xml:space="preserve">n increased </w:t>
        </w:r>
      </w:ins>
      <w:del w:id="38" w:author="Joop van Loon" w:date="2023-06-20T12:14:00Z">
        <w:r w:rsidR="00F26142" w:rsidRPr="00B315A9" w:rsidDel="00200DA9">
          <w:rPr>
            <w:rFonts w:ascii="Times New Roman" w:hAnsi="Times New Roman" w:cs="Times New Roman"/>
            <w:color w:val="000000" w:themeColor="text1"/>
            <w:sz w:val="24"/>
            <w:szCs w:val="24"/>
            <w:lang w:val="en-US"/>
          </w:rPr>
          <w:delText xml:space="preserve"> bigger </w:delText>
        </w:r>
      </w:del>
      <w:r w:rsidR="00F26142" w:rsidRPr="00B315A9">
        <w:rPr>
          <w:rFonts w:ascii="Times New Roman" w:hAnsi="Times New Roman" w:cs="Times New Roman"/>
          <w:color w:val="000000" w:themeColor="text1"/>
          <w:sz w:val="24"/>
          <w:szCs w:val="24"/>
          <w:lang w:val="en-US"/>
        </w:rPr>
        <w:t xml:space="preserve">plant leaf </w:t>
      </w:r>
      <w:commentRangeStart w:id="39"/>
      <w:r w:rsidR="00F26142" w:rsidRPr="00B315A9">
        <w:rPr>
          <w:rFonts w:ascii="Times New Roman" w:hAnsi="Times New Roman" w:cs="Times New Roman"/>
          <w:color w:val="000000" w:themeColor="text1"/>
          <w:sz w:val="24"/>
          <w:szCs w:val="24"/>
          <w:lang w:val="en-US"/>
        </w:rPr>
        <w:t>area</w:t>
      </w:r>
      <w:commentRangeEnd w:id="39"/>
      <w:r w:rsidR="00200DA9">
        <w:rPr>
          <w:rStyle w:val="CommentReference"/>
        </w:rPr>
        <w:commentReference w:id="39"/>
      </w:r>
      <w:r w:rsidR="00AF27B9" w:rsidRPr="00B315A9">
        <w:rPr>
          <w:rFonts w:ascii="Times New Roman" w:hAnsi="Times New Roman" w:cs="Times New Roman"/>
          <w:color w:val="000000" w:themeColor="text1"/>
          <w:sz w:val="24"/>
          <w:szCs w:val="24"/>
          <w:lang w:val="en-US"/>
        </w:rPr>
        <w:t xml:space="preserve">, especially for </w:t>
      </w:r>
      <w:r w:rsidR="005D410B" w:rsidRPr="00B315A9">
        <w:rPr>
          <w:rFonts w:ascii="Times New Roman" w:hAnsi="Times New Roman" w:cs="Times New Roman"/>
          <w:color w:val="000000" w:themeColor="text1"/>
          <w:sz w:val="24"/>
          <w:szCs w:val="24"/>
          <w:lang w:val="en-US"/>
        </w:rPr>
        <w:t>MWF</w:t>
      </w:r>
      <w:r w:rsidR="00F26142"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In addition, </w:t>
      </w:r>
      <w:commentRangeStart w:id="40"/>
      <w:r w:rsidR="005D410B" w:rsidRPr="00B315A9">
        <w:rPr>
          <w:rFonts w:ascii="Times New Roman" w:hAnsi="Times New Roman" w:cs="Times New Roman"/>
          <w:color w:val="000000" w:themeColor="text1"/>
          <w:sz w:val="24"/>
          <w:szCs w:val="24"/>
          <w:lang w:val="en-US"/>
        </w:rPr>
        <w:t>composting</w:t>
      </w:r>
      <w:commentRangeEnd w:id="40"/>
      <w:r w:rsidR="00200DA9">
        <w:rPr>
          <w:rStyle w:val="CommentReference"/>
        </w:rPr>
        <w:commentReference w:id="40"/>
      </w:r>
      <w:r w:rsidR="005D410B" w:rsidRPr="00B315A9">
        <w:rPr>
          <w:rFonts w:ascii="Times New Roman" w:hAnsi="Times New Roman" w:cs="Times New Roman"/>
          <w:color w:val="000000" w:themeColor="text1"/>
          <w:sz w:val="24"/>
          <w:szCs w:val="24"/>
          <w:lang w:val="en-US"/>
        </w:rPr>
        <w:t xml:space="preserve"> BSFF and MWF increased </w:t>
      </w:r>
      <w:r w:rsidR="00B65DB3" w:rsidRPr="00B315A9">
        <w:rPr>
          <w:rFonts w:ascii="Times New Roman" w:hAnsi="Times New Roman" w:cs="Times New Roman"/>
          <w:color w:val="000000" w:themeColor="text1"/>
          <w:sz w:val="24"/>
          <w:szCs w:val="24"/>
          <w:lang w:val="en-US"/>
        </w:rPr>
        <w:t xml:space="preserve">leaf growth. </w:t>
      </w:r>
      <w:r w:rsidR="00AF27B9" w:rsidRPr="00B315A9">
        <w:rPr>
          <w:rFonts w:ascii="Times New Roman" w:hAnsi="Times New Roman" w:cs="Times New Roman"/>
          <w:color w:val="000000" w:themeColor="text1"/>
          <w:sz w:val="24"/>
          <w:szCs w:val="24"/>
          <w:lang w:val="en-US"/>
        </w:rPr>
        <w:t xml:space="preserve">Therefore, frass </w:t>
      </w:r>
      <w:del w:id="41" w:author="Dicke, Marcel" w:date="2023-06-07T20:03:00Z">
        <w:r w:rsidR="00AF27B9" w:rsidRPr="00B315A9" w:rsidDel="005E7479">
          <w:rPr>
            <w:rFonts w:ascii="Times New Roman" w:hAnsi="Times New Roman" w:cs="Times New Roman"/>
            <w:color w:val="000000" w:themeColor="text1"/>
            <w:sz w:val="24"/>
            <w:szCs w:val="24"/>
            <w:lang w:val="en-US"/>
          </w:rPr>
          <w:delText xml:space="preserve">could </w:delText>
        </w:r>
      </w:del>
      <w:ins w:id="42" w:author="Dicke, Marcel" w:date="2023-06-07T20:03:00Z">
        <w:r w:rsidR="005E7479">
          <w:rPr>
            <w:rFonts w:ascii="Times New Roman" w:hAnsi="Times New Roman" w:cs="Times New Roman"/>
            <w:color w:val="000000" w:themeColor="text1"/>
            <w:sz w:val="24"/>
            <w:szCs w:val="24"/>
            <w:lang w:val="en-US"/>
          </w:rPr>
          <w:t>may</w:t>
        </w:r>
        <w:r w:rsidR="005E7479" w:rsidRPr="00B315A9">
          <w:rPr>
            <w:rFonts w:ascii="Times New Roman" w:hAnsi="Times New Roman" w:cs="Times New Roman"/>
            <w:color w:val="000000" w:themeColor="text1"/>
            <w:sz w:val="24"/>
            <w:szCs w:val="24"/>
            <w:lang w:val="en-US"/>
          </w:rPr>
          <w:t xml:space="preserve"> </w:t>
        </w:r>
      </w:ins>
      <w:r w:rsidR="00AF27B9" w:rsidRPr="00B315A9">
        <w:rPr>
          <w:rFonts w:ascii="Times New Roman" w:hAnsi="Times New Roman" w:cs="Times New Roman"/>
          <w:color w:val="000000" w:themeColor="text1"/>
          <w:sz w:val="24"/>
          <w:szCs w:val="24"/>
          <w:lang w:val="en-US"/>
        </w:rPr>
        <w:t xml:space="preserve">be used as a sustainable and natural alternative to </w:t>
      </w:r>
      <w:r w:rsidR="00D12175" w:rsidRPr="00B315A9">
        <w:rPr>
          <w:rFonts w:ascii="Times New Roman" w:hAnsi="Times New Roman" w:cs="Times New Roman"/>
          <w:color w:val="000000" w:themeColor="text1"/>
          <w:sz w:val="24"/>
          <w:szCs w:val="24"/>
          <w:lang w:val="en-US"/>
        </w:rPr>
        <w:t xml:space="preserve">conventional organic </w:t>
      </w:r>
      <w:r w:rsidR="00AF27B9" w:rsidRPr="00B315A9">
        <w:rPr>
          <w:rFonts w:ascii="Times New Roman" w:hAnsi="Times New Roman" w:cs="Times New Roman"/>
          <w:color w:val="000000" w:themeColor="text1"/>
          <w:sz w:val="24"/>
          <w:szCs w:val="24"/>
          <w:lang w:val="en-US"/>
        </w:rPr>
        <w:t xml:space="preserve">fertilisers and </w:t>
      </w:r>
      <w:commentRangeStart w:id="43"/>
      <w:r w:rsidR="00AF27B9" w:rsidRPr="00B315A9">
        <w:rPr>
          <w:rFonts w:ascii="Times New Roman" w:hAnsi="Times New Roman" w:cs="Times New Roman"/>
          <w:color w:val="000000" w:themeColor="text1"/>
          <w:sz w:val="24"/>
          <w:szCs w:val="24"/>
          <w:lang w:val="en-US"/>
        </w:rPr>
        <w:t>pesticides</w:t>
      </w:r>
      <w:commentRangeEnd w:id="43"/>
      <w:r w:rsidR="00200DA9">
        <w:rPr>
          <w:rStyle w:val="CommentReference"/>
        </w:rPr>
        <w:commentReference w:id="43"/>
      </w:r>
      <w:r w:rsidR="00AF27B9" w:rsidRPr="00B315A9">
        <w:rPr>
          <w:rFonts w:ascii="Times New Roman" w:hAnsi="Times New Roman" w:cs="Times New Roman"/>
          <w:color w:val="000000" w:themeColor="text1"/>
          <w:sz w:val="24"/>
          <w:szCs w:val="24"/>
          <w:lang w:val="en-US"/>
        </w:rPr>
        <w:t>.</w:t>
      </w:r>
      <w:r w:rsidR="00D12175" w:rsidRPr="00B315A9">
        <w:rPr>
          <w:rFonts w:ascii="Times New Roman" w:hAnsi="Times New Roman" w:cs="Times New Roman"/>
          <w:color w:val="000000" w:themeColor="text1"/>
          <w:sz w:val="24"/>
          <w:szCs w:val="24"/>
          <w:lang w:val="en-US"/>
        </w:rPr>
        <w:t xml:space="preserve"> </w:t>
      </w:r>
      <w:r w:rsidR="001D3988" w:rsidRPr="00B315A9">
        <w:rPr>
          <w:rFonts w:ascii="Times New Roman" w:hAnsi="Times New Roman" w:cs="Times New Roman"/>
          <w:color w:val="000000" w:themeColor="text1"/>
          <w:sz w:val="24"/>
          <w:szCs w:val="24"/>
          <w:lang w:val="en-US"/>
        </w:rPr>
        <w:t>Our</w:t>
      </w:r>
      <w:r w:rsidR="001D3988" w:rsidRPr="00B315A9">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del w:id="44" w:author="Dicke, Marcel" w:date="2023-06-07T20:03:00Z">
        <w:r w:rsidR="0028775E" w:rsidDel="001D41AF">
          <w:rPr>
            <w:rFonts w:ascii="Times New Roman" w:hAnsi="Times New Roman" w:cs="Times New Roman"/>
            <w:color w:val="000000" w:themeColor="text1"/>
            <w:sz w:val="24"/>
            <w:szCs w:val="24"/>
          </w:rPr>
          <w:delText>Finally, o</w:delText>
        </w:r>
      </w:del>
      <w:ins w:id="45" w:author="Dicke, Marcel" w:date="2023-06-07T20:03:00Z">
        <w:r w:rsidR="001D41AF">
          <w:rPr>
            <w:rFonts w:ascii="Times New Roman" w:hAnsi="Times New Roman" w:cs="Times New Roman"/>
            <w:color w:val="000000" w:themeColor="text1"/>
            <w:sz w:val="24"/>
            <w:szCs w:val="24"/>
          </w:rPr>
          <w:t>O</w:t>
        </w:r>
      </w:ins>
      <w:r w:rsidR="0028775E">
        <w:rPr>
          <w:rFonts w:ascii="Times New Roman" w:hAnsi="Times New Roman" w:cs="Times New Roman"/>
          <w:color w:val="000000" w:themeColor="text1"/>
          <w:sz w:val="24"/>
          <w:szCs w:val="24"/>
        </w:rPr>
        <w:t xml:space="preserve">ur results suggest </w:t>
      </w:r>
      <w:del w:id="46" w:author="Dicke, Marcel" w:date="2023-06-07T20:04:00Z">
        <w:r w:rsidR="0028775E" w:rsidDel="00F955D4">
          <w:rPr>
            <w:rFonts w:ascii="Times New Roman" w:hAnsi="Times New Roman" w:cs="Times New Roman"/>
            <w:color w:val="000000" w:themeColor="text1"/>
            <w:sz w:val="24"/>
            <w:szCs w:val="24"/>
          </w:rPr>
          <w:delText xml:space="preserve">that </w:delText>
        </w:r>
      </w:del>
      <w:del w:id="47" w:author="Dicke, Marcel" w:date="2023-06-07T20:03:00Z">
        <w:r w:rsidR="0028775E" w:rsidDel="00F955D4">
          <w:rPr>
            <w:rFonts w:ascii="Times New Roman" w:hAnsi="Times New Roman" w:cs="Times New Roman"/>
            <w:color w:val="000000" w:themeColor="text1"/>
            <w:sz w:val="24"/>
            <w:szCs w:val="24"/>
          </w:rPr>
          <w:delText xml:space="preserve">a holistic approach </w:delText>
        </w:r>
      </w:del>
      <w:r w:rsidR="0028775E">
        <w:rPr>
          <w:rFonts w:ascii="Times New Roman" w:hAnsi="Times New Roman" w:cs="Times New Roman"/>
          <w:color w:val="000000" w:themeColor="text1"/>
          <w:sz w:val="24"/>
          <w:szCs w:val="24"/>
        </w:rPr>
        <w:t>that integrat</w:t>
      </w:r>
      <w:ins w:id="48" w:author="Dicke, Marcel" w:date="2023-06-07T20:03:00Z">
        <w:r w:rsidR="00F955D4">
          <w:rPr>
            <w:rFonts w:ascii="Times New Roman" w:hAnsi="Times New Roman" w:cs="Times New Roman"/>
            <w:color w:val="000000" w:themeColor="text1"/>
            <w:sz w:val="24"/>
            <w:szCs w:val="24"/>
          </w:rPr>
          <w:t xml:space="preserve">ing </w:t>
        </w:r>
      </w:ins>
      <w:del w:id="49" w:author="Dicke, Marcel" w:date="2023-06-07T20:03:00Z">
        <w:r w:rsidR="0028775E" w:rsidDel="00F955D4">
          <w:rPr>
            <w:rFonts w:ascii="Times New Roman" w:hAnsi="Times New Roman" w:cs="Times New Roman"/>
            <w:color w:val="000000" w:themeColor="text1"/>
            <w:sz w:val="24"/>
            <w:szCs w:val="24"/>
          </w:rPr>
          <w:delText xml:space="preserve">es </w:delText>
        </w:r>
      </w:del>
      <w:r w:rsidR="0028775E">
        <w:rPr>
          <w:rFonts w:ascii="Times New Roman" w:hAnsi="Times New Roman" w:cs="Times New Roman"/>
          <w:color w:val="000000" w:themeColor="text1"/>
          <w:sz w:val="24"/>
          <w:szCs w:val="24"/>
        </w:rPr>
        <w:t xml:space="preserve">frass as a fertiliser </w:t>
      </w:r>
      <w:ins w:id="50" w:author="Dicke, Marcel" w:date="2023-06-07T20:04:00Z">
        <w:r w:rsidR="00F955D4">
          <w:rPr>
            <w:rFonts w:ascii="Times New Roman" w:hAnsi="Times New Roman" w:cs="Times New Roman"/>
            <w:color w:val="000000" w:themeColor="text1"/>
            <w:sz w:val="24"/>
            <w:szCs w:val="24"/>
          </w:rPr>
          <w:t>with</w:t>
        </w:r>
      </w:ins>
      <w:del w:id="51" w:author="Dicke, Marcel" w:date="2023-06-07T20:04:00Z">
        <w:r w:rsidR="0028775E" w:rsidDel="00F955D4">
          <w:rPr>
            <w:rFonts w:ascii="Times New Roman" w:hAnsi="Times New Roman" w:cs="Times New Roman"/>
            <w:color w:val="000000" w:themeColor="text1"/>
            <w:sz w:val="24"/>
            <w:szCs w:val="24"/>
          </w:rPr>
          <w:delText>and</w:delText>
        </w:r>
      </w:del>
      <w:r w:rsidR="0028775E">
        <w:rPr>
          <w:rFonts w:ascii="Times New Roman" w:hAnsi="Times New Roman" w:cs="Times New Roman"/>
          <w:color w:val="000000" w:themeColor="text1"/>
          <w:sz w:val="24"/>
          <w:szCs w:val="24"/>
        </w:rPr>
        <w:t xml:space="preserve"> other pest management </w:t>
      </w:r>
      <w:commentRangeStart w:id="52"/>
      <w:r w:rsidR="0028775E">
        <w:rPr>
          <w:rFonts w:ascii="Times New Roman" w:hAnsi="Times New Roman" w:cs="Times New Roman"/>
          <w:color w:val="000000" w:themeColor="text1"/>
          <w:sz w:val="24"/>
          <w:szCs w:val="24"/>
        </w:rPr>
        <w:t>strategies</w:t>
      </w:r>
      <w:commentRangeEnd w:id="52"/>
      <w:r w:rsidR="006E017E">
        <w:rPr>
          <w:rStyle w:val="CommentReference"/>
        </w:rPr>
        <w:commentReference w:id="52"/>
      </w:r>
      <w:r w:rsidR="0028775E">
        <w:rPr>
          <w:rFonts w:ascii="Times New Roman" w:hAnsi="Times New Roman" w:cs="Times New Roman"/>
          <w:color w:val="000000" w:themeColor="text1"/>
          <w:sz w:val="24"/>
          <w:szCs w:val="24"/>
        </w:rPr>
        <w:t xml:space="preserve"> </w:t>
      </w:r>
      <w:ins w:id="53" w:author="Dicke, Marcel" w:date="2023-06-07T20:04:00Z">
        <w:r w:rsidR="00F955D4">
          <w:rPr>
            <w:rFonts w:ascii="Times New Roman" w:hAnsi="Times New Roman" w:cs="Times New Roman"/>
            <w:color w:val="000000" w:themeColor="text1"/>
            <w:sz w:val="24"/>
            <w:szCs w:val="24"/>
          </w:rPr>
          <w:t xml:space="preserve">can promote </w:t>
        </w:r>
      </w:ins>
      <w:del w:id="54" w:author="Dicke, Marcel" w:date="2023-06-07T20:04:00Z">
        <w:r w:rsidR="0028775E" w:rsidDel="00F955D4">
          <w:rPr>
            <w:rFonts w:ascii="Times New Roman" w:hAnsi="Times New Roman" w:cs="Times New Roman"/>
            <w:color w:val="000000" w:themeColor="text1"/>
            <w:sz w:val="24"/>
            <w:szCs w:val="24"/>
          </w:rPr>
          <w:delText xml:space="preserve">could be beneficial for </w:delText>
        </w:r>
      </w:del>
      <w:r w:rsidR="0028775E">
        <w:rPr>
          <w:rFonts w:ascii="Times New Roman" w:hAnsi="Times New Roman" w:cs="Times New Roman"/>
          <w:color w:val="000000" w:themeColor="text1"/>
          <w:sz w:val="24"/>
          <w:szCs w:val="24"/>
        </w:rPr>
        <w:t>sustainable agriculture.</w:t>
      </w: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1943B9AC" w14:textId="1330AD0D" w:rsidR="007338E8" w:rsidRPr="005F1A07" w:rsidRDefault="007338E8" w:rsidP="007338E8">
      <w:pPr>
        <w:rPr>
          <w:rFonts w:ascii="Times New Roman" w:hAnsi="Times New Roman" w:cs="Times New Roman"/>
        </w:rPr>
      </w:pPr>
      <w:r w:rsidRPr="005F1A07">
        <w:rPr>
          <w:rFonts w:ascii="Times New Roman" w:hAnsi="Times New Roman" w:cs="Times New Roman"/>
          <w:b/>
          <w:bCs/>
          <w:sz w:val="28"/>
          <w:szCs w:val="28"/>
        </w:rPr>
        <w:t>Keywords:</w:t>
      </w:r>
      <w:r w:rsidRPr="005F1A07">
        <w:rPr>
          <w:rFonts w:ascii="Times New Roman" w:hAnsi="Times New Roman" w:cs="Times New Roman"/>
          <w:sz w:val="28"/>
          <w:szCs w:val="28"/>
        </w:rPr>
        <w:t xml:space="preserve"> </w:t>
      </w:r>
      <w:r w:rsidRPr="005F1A07">
        <w:rPr>
          <w:rFonts w:ascii="Times New Roman" w:hAnsi="Times New Roman" w:cs="Times New Roman"/>
          <w:sz w:val="24"/>
          <w:szCs w:val="24"/>
        </w:rPr>
        <w:t>Frass</w:t>
      </w:r>
      <w:r w:rsidRPr="005F1A07">
        <w:rPr>
          <w:rFonts w:ascii="Times New Roman" w:hAnsi="Times New Roman" w:cs="Times New Roman"/>
        </w:rPr>
        <w:t xml:space="preserve">, Soil amendment, </w:t>
      </w:r>
      <w:r w:rsidRPr="005F1A07">
        <w:rPr>
          <w:rFonts w:ascii="Times New Roman" w:hAnsi="Times New Roman" w:cs="Times New Roman"/>
          <w:i/>
          <w:iCs/>
        </w:rPr>
        <w:t>Brassica rapa</w:t>
      </w:r>
      <w:r w:rsidRPr="005F1A07">
        <w:rPr>
          <w:rFonts w:ascii="Times New Roman" w:hAnsi="Times New Roman" w:cs="Times New Roman"/>
        </w:rPr>
        <w:t>, Plant growth, Pest management, Insect herbivores</w:t>
      </w:r>
    </w:p>
    <w:p w14:paraId="04CE03C7" w14:textId="2F5F9B41" w:rsidR="007D2E7B" w:rsidRPr="007338E8"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55" w:name="_Hlk133094564"/>
      <w:bookmarkStart w:id="56"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5C994A0A" w14:textId="77777777" w:rsidR="006425B8" w:rsidRDefault="006425B8" w:rsidP="008B63B7">
      <w:pPr>
        <w:spacing w:line="276" w:lineRule="auto"/>
        <w:jc w:val="both"/>
        <w:rPr>
          <w:rFonts w:ascii="Times New Roman" w:hAnsi="Times New Roman" w:cs="Times New Roman"/>
          <w:b/>
          <w:bCs/>
          <w:sz w:val="28"/>
          <w:szCs w:val="28"/>
          <w:lang w:val="en-US"/>
        </w:rPr>
      </w:pPr>
    </w:p>
    <w:p w14:paraId="0D2F1FC7" w14:textId="77777777" w:rsidR="006425B8" w:rsidRDefault="006425B8" w:rsidP="008B63B7">
      <w:pPr>
        <w:spacing w:line="276" w:lineRule="auto"/>
        <w:jc w:val="both"/>
        <w:rPr>
          <w:rFonts w:ascii="Times New Roman" w:hAnsi="Times New Roman" w:cs="Times New Roman"/>
          <w:b/>
          <w:bCs/>
          <w:sz w:val="28"/>
          <w:szCs w:val="28"/>
          <w:lang w:val="en-US"/>
        </w:rPr>
      </w:pPr>
    </w:p>
    <w:p w14:paraId="2BB8D1D0" w14:textId="77777777" w:rsidR="006425B8" w:rsidRDefault="006425B8" w:rsidP="008B63B7">
      <w:pPr>
        <w:spacing w:line="276" w:lineRule="auto"/>
        <w:jc w:val="both"/>
        <w:rPr>
          <w:rFonts w:ascii="Times New Roman" w:hAnsi="Times New Roman" w:cs="Times New Roman"/>
          <w:b/>
          <w:bCs/>
          <w:sz w:val="28"/>
          <w:szCs w:val="28"/>
          <w:lang w:val="en-US"/>
        </w:rPr>
      </w:pPr>
    </w:p>
    <w:p w14:paraId="7E115D07" w14:textId="77777777" w:rsidR="007338E8" w:rsidRDefault="007338E8" w:rsidP="00FA60C8">
      <w:pPr>
        <w:jc w:val="both"/>
        <w:rPr>
          <w:rFonts w:ascii="Times New Roman" w:hAnsi="Times New Roman" w:cs="Times New Roman"/>
          <w:b/>
          <w:bCs/>
          <w:sz w:val="28"/>
          <w:szCs w:val="28"/>
          <w:lang w:val="en-US"/>
        </w:rPr>
      </w:pPr>
    </w:p>
    <w:p w14:paraId="67A00F3F" w14:textId="77777777" w:rsidR="00964E6A" w:rsidRDefault="00964E6A" w:rsidP="00FA60C8">
      <w:pPr>
        <w:jc w:val="both"/>
        <w:rPr>
          <w:rFonts w:ascii="Times New Roman" w:hAnsi="Times New Roman" w:cs="Times New Roman"/>
          <w:b/>
          <w:bCs/>
          <w:sz w:val="28"/>
          <w:szCs w:val="28"/>
          <w:lang w:val="en-US"/>
        </w:rPr>
      </w:pPr>
    </w:p>
    <w:p w14:paraId="78995443" w14:textId="33C3EABE"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t>Introduction</w:t>
      </w:r>
    </w:p>
    <w:p w14:paraId="65C44DB1" w14:textId="391A5D00"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w:t>
      </w:r>
      <w:ins w:id="57" w:author="Dicke, Marcel" w:date="2023-06-07T20:05:00Z">
        <w:r w:rsidR="00C62D94">
          <w:rPr>
            <w:rFonts w:ascii="Times New Roman" w:hAnsi="Times New Roman" w:cs="Times New Roman"/>
            <w:color w:val="000000" w:themeColor="text1"/>
            <w:sz w:val="24"/>
            <w:szCs w:val="24"/>
            <w:lang w:val="en-US"/>
          </w:rPr>
          <w:t>because of the need to produce food for the gro</w:t>
        </w:r>
      </w:ins>
      <w:ins w:id="58" w:author="Dicke, Marcel" w:date="2023-06-07T20:06:00Z">
        <w:r w:rsidR="00C62D94">
          <w:rPr>
            <w:rFonts w:ascii="Times New Roman" w:hAnsi="Times New Roman" w:cs="Times New Roman"/>
            <w:color w:val="000000" w:themeColor="text1"/>
            <w:sz w:val="24"/>
            <w:szCs w:val="24"/>
            <w:lang w:val="en-US"/>
          </w:rPr>
          <w:t xml:space="preserve">wing human population </w:t>
        </w:r>
      </w:ins>
      <w:ins w:id="59" w:author="Joop van Loon" w:date="2023-06-20T12:29:00Z">
        <w:r w:rsidR="0040723B">
          <w:rPr>
            <w:rFonts w:ascii="Times New Roman" w:hAnsi="Times New Roman" w:cs="Times New Roman"/>
            <w:color w:val="000000" w:themeColor="text1"/>
            <w:sz w:val="24"/>
            <w:szCs w:val="24"/>
            <w:lang w:val="en-US"/>
          </w:rPr>
          <w:t xml:space="preserve">in a </w:t>
        </w:r>
      </w:ins>
      <w:ins w:id="60" w:author="Dicke, Marcel" w:date="2023-06-07T20:06:00Z">
        <w:del w:id="61" w:author="Joop van Loon" w:date="2023-06-20T12:29:00Z">
          <w:r w:rsidR="00993A7E" w:rsidDel="0040723B">
            <w:rPr>
              <w:rFonts w:ascii="Times New Roman" w:hAnsi="Times New Roman" w:cs="Times New Roman"/>
              <w:color w:val="000000" w:themeColor="text1"/>
              <w:sz w:val="24"/>
              <w:szCs w:val="24"/>
              <w:lang w:val="en-US"/>
            </w:rPr>
            <w:delText xml:space="preserve">in the context of </w:delText>
          </w:r>
        </w:del>
      </w:ins>
      <w:del w:id="62" w:author="Joop van Loon" w:date="2023-06-20T12:29:00Z">
        <w:r w:rsidRPr="00FA60C8" w:rsidDel="0040723B">
          <w:rPr>
            <w:rFonts w:ascii="Times New Roman" w:hAnsi="Times New Roman" w:cs="Times New Roman"/>
            <w:color w:val="000000" w:themeColor="text1"/>
            <w:sz w:val="24"/>
            <w:szCs w:val="24"/>
            <w:lang w:val="en-US"/>
          </w:rPr>
          <w:delText xml:space="preserve">as the world's population is expected to approach 10 billion by 2050 and the need </w:delText>
        </w:r>
      </w:del>
      <w:ins w:id="63" w:author="Dicke, Marcel" w:date="2023-06-07T20:06:00Z">
        <w:del w:id="64" w:author="Joop van Loon" w:date="2023-06-20T12:29:00Z">
          <w:r w:rsidR="00993A7E" w:rsidDel="0040723B">
            <w:rPr>
              <w:rFonts w:ascii="Times New Roman" w:hAnsi="Times New Roman" w:cs="Times New Roman"/>
              <w:color w:val="000000" w:themeColor="text1"/>
              <w:sz w:val="24"/>
              <w:szCs w:val="24"/>
              <w:lang w:val="en-US"/>
            </w:rPr>
            <w:delText>to do</w:delText>
          </w:r>
          <w:r w:rsidR="00AE0C88" w:rsidDel="0040723B">
            <w:rPr>
              <w:rFonts w:ascii="Times New Roman" w:hAnsi="Times New Roman" w:cs="Times New Roman"/>
              <w:color w:val="000000" w:themeColor="text1"/>
              <w:sz w:val="24"/>
              <w:szCs w:val="24"/>
              <w:lang w:val="en-US"/>
            </w:rPr>
            <w:delText xml:space="preserve"> so</w:delText>
          </w:r>
          <w:r w:rsidR="00993A7E" w:rsidDel="0040723B">
            <w:rPr>
              <w:rFonts w:ascii="Times New Roman" w:hAnsi="Times New Roman" w:cs="Times New Roman"/>
              <w:color w:val="000000" w:themeColor="text1"/>
              <w:sz w:val="24"/>
              <w:szCs w:val="24"/>
              <w:lang w:val="en-US"/>
            </w:rPr>
            <w:delText xml:space="preserve"> </w:delText>
          </w:r>
        </w:del>
      </w:ins>
      <w:del w:id="65" w:author="Dicke, Marcel" w:date="2023-06-07T20:06:00Z">
        <w:r w:rsidRPr="00FA60C8" w:rsidDel="00993A7E">
          <w:rPr>
            <w:rFonts w:ascii="Times New Roman" w:hAnsi="Times New Roman" w:cs="Times New Roman"/>
            <w:color w:val="000000" w:themeColor="text1"/>
            <w:sz w:val="24"/>
            <w:szCs w:val="24"/>
            <w:lang w:val="en-US"/>
          </w:rPr>
          <w:delText>for</w:delText>
        </w:r>
        <w:r w:rsidRPr="00FA60C8" w:rsidDel="00AE0C88">
          <w:rPr>
            <w:rFonts w:ascii="Times New Roman" w:hAnsi="Times New Roman" w:cs="Times New Roman"/>
            <w:color w:val="000000" w:themeColor="text1"/>
            <w:sz w:val="24"/>
            <w:szCs w:val="24"/>
            <w:lang w:val="en-US"/>
          </w:rPr>
          <w:delText xml:space="preserve"> </w:delText>
        </w:r>
      </w:del>
      <w:r w:rsidRPr="00FA60C8">
        <w:rPr>
          <w:rFonts w:ascii="Times New Roman" w:hAnsi="Times New Roman" w:cs="Times New Roman"/>
          <w:color w:val="000000" w:themeColor="text1"/>
          <w:sz w:val="24"/>
          <w:szCs w:val="24"/>
          <w:lang w:val="en-US"/>
        </w:rPr>
        <w:t>sustainabl</w:t>
      </w:r>
      <w:ins w:id="66" w:author="Joop van Loon" w:date="2023-06-20T12:29:00Z">
        <w:r w:rsidR="0040723B">
          <w:rPr>
            <w:rFonts w:ascii="Times New Roman" w:hAnsi="Times New Roman" w:cs="Times New Roman"/>
            <w:color w:val="000000" w:themeColor="text1"/>
            <w:sz w:val="24"/>
            <w:szCs w:val="24"/>
            <w:lang w:val="en-US"/>
          </w:rPr>
          <w:t>e manner</w:t>
        </w:r>
      </w:ins>
      <w:ins w:id="67" w:author="Dicke, Marcel" w:date="2023-06-07T20:06:00Z">
        <w:del w:id="68" w:author="Joop van Loon" w:date="2023-06-20T12:29:00Z">
          <w:r w:rsidR="00AE0C88" w:rsidDel="0040723B">
            <w:rPr>
              <w:rFonts w:ascii="Times New Roman" w:hAnsi="Times New Roman" w:cs="Times New Roman"/>
              <w:color w:val="000000" w:themeColor="text1"/>
              <w:sz w:val="24"/>
              <w:szCs w:val="24"/>
              <w:lang w:val="en-US"/>
            </w:rPr>
            <w:delText>y</w:delText>
          </w:r>
        </w:del>
      </w:ins>
      <w:del w:id="69" w:author="Dicke, Marcel" w:date="2023-06-07T20:06:00Z">
        <w:r w:rsidRPr="00FA60C8" w:rsidDel="00AE0C88">
          <w:rPr>
            <w:rFonts w:ascii="Times New Roman" w:hAnsi="Times New Roman" w:cs="Times New Roman"/>
            <w:color w:val="000000" w:themeColor="text1"/>
            <w:sz w:val="24"/>
            <w:szCs w:val="24"/>
            <w:lang w:val="en-US"/>
          </w:rPr>
          <w:delText>e practices</w:delText>
        </w:r>
      </w:del>
      <w:r w:rsidRPr="00FA60C8">
        <w:rPr>
          <w:rFonts w:ascii="Times New Roman" w:hAnsi="Times New Roman" w:cs="Times New Roman"/>
          <w:color w:val="000000" w:themeColor="text1"/>
          <w:sz w:val="24"/>
          <w:szCs w:val="24"/>
          <w:lang w:val="en-US"/>
        </w:rPr>
        <w:t xml:space="preserve">. The use of insect-based feed, in particular, has </w:t>
      </w:r>
      <w:r w:rsidR="006425B8">
        <w:rPr>
          <w:rFonts w:ascii="Times New Roman" w:hAnsi="Times New Roman" w:cs="Times New Roman"/>
          <w:color w:val="000000" w:themeColor="text1"/>
          <w:sz w:val="24"/>
          <w:szCs w:val="24"/>
          <w:lang w:val="en-US"/>
        </w:rPr>
        <w:t>become popular</w:t>
      </w:r>
      <w:r w:rsidRPr="00FA60C8">
        <w:rPr>
          <w:rFonts w:ascii="Times New Roman" w:hAnsi="Times New Roman" w:cs="Times New Roman"/>
          <w:color w:val="000000" w:themeColor="text1"/>
          <w:sz w:val="24"/>
          <w:szCs w:val="24"/>
          <w:lang w:val="en-US"/>
        </w:rPr>
        <w:t xml:space="preserve"> due to its high nutritional value and low environmental impact. Among various insect species, </w:t>
      </w:r>
      <w:ins w:id="70" w:author="Dicke, Marcel" w:date="2023-06-07T20:07:00Z">
        <w:r w:rsidR="00AE0C88">
          <w:rPr>
            <w:rFonts w:ascii="Times New Roman" w:hAnsi="Times New Roman" w:cs="Times New Roman"/>
            <w:color w:val="000000" w:themeColor="text1"/>
            <w:sz w:val="24"/>
            <w:szCs w:val="24"/>
            <w:lang w:val="en-US"/>
          </w:rPr>
          <w:t xml:space="preserve">larvae of </w:t>
        </w:r>
        <w:r w:rsidR="008E3941">
          <w:rPr>
            <w:rFonts w:ascii="Times New Roman" w:hAnsi="Times New Roman" w:cs="Times New Roman"/>
            <w:color w:val="000000" w:themeColor="text1"/>
            <w:sz w:val="24"/>
            <w:szCs w:val="24"/>
            <w:lang w:val="en-US"/>
          </w:rPr>
          <w:t xml:space="preserve">the </w:t>
        </w:r>
      </w:ins>
      <w:r w:rsidRPr="00FA60C8">
        <w:rPr>
          <w:rFonts w:ascii="Times New Roman" w:hAnsi="Times New Roman" w:cs="Times New Roman"/>
          <w:color w:val="000000" w:themeColor="text1"/>
          <w:sz w:val="24"/>
          <w:szCs w:val="24"/>
          <w:lang w:val="en-US"/>
        </w:rPr>
        <w:t xml:space="preserve">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00911CC4" w:rsidRPr="00911CC4">
        <w:rPr>
          <w:rFonts w:ascii="Times New Roman" w:hAnsi="Times New Roman" w:cs="Times New Roman"/>
          <w:sz w:val="24"/>
          <w:szCs w:val="24"/>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Diptera</w:t>
      </w:r>
      <w:r w:rsidR="00911CC4">
        <w:rPr>
          <w:rFonts w:ascii="Times New Roman" w:hAnsi="Times New Roman" w:cs="Times New Roman"/>
          <w:sz w:val="24"/>
          <w:szCs w:val="24"/>
        </w:rPr>
        <w:t>:</w:t>
      </w:r>
      <w:r w:rsidR="00911CC4" w:rsidRPr="005E6CD9">
        <w:rPr>
          <w:rFonts w:ascii="Times New Roman" w:hAnsi="Times New Roman" w:cs="Times New Roman"/>
          <w:sz w:val="24"/>
          <w:szCs w:val="24"/>
        </w:rPr>
        <w:t xml:space="preserve"> Stratiomyidae)</w:t>
      </w:r>
      <w:r w:rsidRPr="00FA60C8">
        <w:rPr>
          <w:rFonts w:ascii="Times New Roman" w:hAnsi="Times New Roman" w:cs="Times New Roman"/>
          <w:color w:val="000000" w:themeColor="text1"/>
          <w:sz w:val="24"/>
          <w:szCs w:val="24"/>
          <w:lang w:val="en-US"/>
        </w:rPr>
        <w:t xml:space="preserve"> </w:t>
      </w:r>
      <w:del w:id="71" w:author="Dicke, Marcel" w:date="2023-06-07T20:07:00Z">
        <w:r w:rsidRPr="00FA60C8" w:rsidDel="008E3941">
          <w:rPr>
            <w:rFonts w:ascii="Times New Roman" w:hAnsi="Times New Roman" w:cs="Times New Roman"/>
            <w:color w:val="000000" w:themeColor="text1"/>
            <w:sz w:val="24"/>
            <w:szCs w:val="24"/>
            <w:lang w:val="en-US"/>
          </w:rPr>
          <w:delText xml:space="preserve">larvae </w:delText>
        </w:r>
      </w:del>
      <w:r w:rsidRPr="00FA60C8">
        <w:rPr>
          <w:rFonts w:ascii="Times New Roman" w:hAnsi="Times New Roman" w:cs="Times New Roman"/>
          <w:color w:val="000000" w:themeColor="text1"/>
          <w:sz w:val="24"/>
          <w:szCs w:val="24"/>
          <w:lang w:val="en-US"/>
        </w:rPr>
        <w:t xml:space="preserve">and </w:t>
      </w:r>
      <w:ins w:id="72" w:author="Dicke, Marcel" w:date="2023-06-07T20:07:00Z">
        <w:r w:rsidR="008E3941">
          <w:rPr>
            <w:rFonts w:ascii="Times New Roman" w:hAnsi="Times New Roman" w:cs="Times New Roman"/>
            <w:color w:val="000000" w:themeColor="text1"/>
            <w:sz w:val="24"/>
            <w:szCs w:val="24"/>
            <w:lang w:val="en-US"/>
          </w:rPr>
          <w:t xml:space="preserve">the </w:t>
        </w:r>
      </w:ins>
      <w:r w:rsidRPr="00FA60C8">
        <w:rPr>
          <w:rFonts w:ascii="Times New Roman" w:hAnsi="Times New Roman" w:cs="Times New Roman"/>
          <w:color w:val="000000" w:themeColor="text1"/>
          <w:sz w:val="24"/>
          <w:szCs w:val="24"/>
          <w:lang w:val="en-US"/>
        </w:rPr>
        <w:t>yellow mealworm</w:t>
      </w:r>
      <w:del w:id="73" w:author="Dicke, Marcel" w:date="2023-06-07T20:07:00Z">
        <w:r w:rsidRPr="00FA60C8" w:rsidDel="008E3941">
          <w:rPr>
            <w:rFonts w:ascii="Times New Roman" w:hAnsi="Times New Roman" w:cs="Times New Roman"/>
            <w:color w:val="000000" w:themeColor="text1"/>
            <w:sz w:val="24"/>
            <w:szCs w:val="24"/>
            <w:lang w:val="en-US"/>
          </w:rPr>
          <w:delText>s</w:delText>
        </w:r>
      </w:del>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00911CC4">
        <w:rPr>
          <w:rFonts w:ascii="Times New Roman" w:hAnsi="Times New Roman" w:cs="Times New Roman"/>
          <w:color w:val="000000" w:themeColor="text1"/>
          <w:sz w:val="24"/>
          <w:szCs w:val="24"/>
          <w:lang w:val="en-US"/>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Coleoptera: Tenebrionidae)</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w:t>
      </w:r>
      <w:ins w:id="74" w:author="Dicke, Marcel" w:date="2023-06-07T20:07:00Z">
        <w:r w:rsidR="008E3941">
          <w:rPr>
            <w:rFonts w:ascii="Times New Roman" w:hAnsi="Times New Roman" w:cs="Times New Roman"/>
            <w:color w:val="000000" w:themeColor="text1"/>
            <w:sz w:val="24"/>
            <w:szCs w:val="24"/>
            <w:lang w:val="en-US"/>
          </w:rPr>
          <w:t>. These insects have</w:t>
        </w:r>
        <w:r w:rsidR="003216E2">
          <w:rPr>
            <w:rFonts w:ascii="Times New Roman" w:hAnsi="Times New Roman" w:cs="Times New Roman"/>
            <w:color w:val="000000" w:themeColor="text1"/>
            <w:sz w:val="24"/>
            <w:szCs w:val="24"/>
            <w:lang w:val="en-US"/>
          </w:rPr>
          <w:t xml:space="preserve"> a</w:t>
        </w:r>
      </w:ins>
      <w:del w:id="75" w:author="Dicke, Marcel" w:date="2023-06-07T20:07:00Z">
        <w:r w:rsidRPr="00FA60C8" w:rsidDel="003216E2">
          <w:rPr>
            <w:rFonts w:ascii="Times New Roman" w:hAnsi="Times New Roman" w:cs="Times New Roman"/>
            <w:color w:val="000000" w:themeColor="text1"/>
            <w:sz w:val="24"/>
            <w:szCs w:val="24"/>
            <w:lang w:val="en-US"/>
          </w:rPr>
          <w:delText>, due to their</w:delText>
        </w:r>
      </w:del>
      <w:r w:rsidRPr="00FA60C8">
        <w:rPr>
          <w:rFonts w:ascii="Times New Roman" w:hAnsi="Times New Roman" w:cs="Times New Roman"/>
          <w:color w:val="000000" w:themeColor="text1"/>
          <w:sz w:val="24"/>
          <w:szCs w:val="24"/>
          <w:lang w:val="en-US"/>
        </w:rPr>
        <w:t xml:space="preserve"> high protein content, rapid growth rate, and </w:t>
      </w:r>
      <w:ins w:id="76" w:author="Dicke, Marcel" w:date="2023-06-07T20:07:00Z">
        <w:r w:rsidR="003216E2">
          <w:rPr>
            <w:rFonts w:ascii="Times New Roman" w:hAnsi="Times New Roman" w:cs="Times New Roman"/>
            <w:color w:val="000000" w:themeColor="text1"/>
            <w:sz w:val="24"/>
            <w:szCs w:val="24"/>
            <w:lang w:val="en-US"/>
          </w:rPr>
          <w:t xml:space="preserve">are </w:t>
        </w:r>
      </w:ins>
      <w:ins w:id="77" w:author="Joop van Loon" w:date="2023-06-20T12:30:00Z">
        <w:r w:rsidR="0040723B">
          <w:rPr>
            <w:rFonts w:ascii="Times New Roman" w:hAnsi="Times New Roman" w:cs="Times New Roman"/>
            <w:color w:val="000000" w:themeColor="text1"/>
            <w:sz w:val="24"/>
            <w:szCs w:val="24"/>
            <w:lang w:val="en-US"/>
          </w:rPr>
          <w:t xml:space="preserve">amenable </w:t>
        </w:r>
      </w:ins>
      <w:del w:id="78" w:author="Joop van Loon" w:date="2023-06-20T12:30:00Z">
        <w:r w:rsidRPr="00FA60C8" w:rsidDel="0040723B">
          <w:rPr>
            <w:rFonts w:ascii="Times New Roman" w:hAnsi="Times New Roman" w:cs="Times New Roman"/>
            <w:color w:val="000000" w:themeColor="text1"/>
            <w:sz w:val="24"/>
            <w:szCs w:val="24"/>
            <w:lang w:val="en-US"/>
          </w:rPr>
          <w:delText>eas</w:delText>
        </w:r>
      </w:del>
      <w:ins w:id="79" w:author="Dicke, Marcel" w:date="2023-06-07T20:07:00Z">
        <w:del w:id="80" w:author="Joop van Loon" w:date="2023-06-20T12:30:00Z">
          <w:r w:rsidR="003216E2" w:rsidDel="0040723B">
            <w:rPr>
              <w:rFonts w:ascii="Times New Roman" w:hAnsi="Times New Roman" w:cs="Times New Roman"/>
              <w:color w:val="000000" w:themeColor="text1"/>
              <w:sz w:val="24"/>
              <w:szCs w:val="24"/>
              <w:lang w:val="en-US"/>
            </w:rPr>
            <w:delText>y</w:delText>
          </w:r>
        </w:del>
      </w:ins>
      <w:del w:id="81" w:author="Dicke, Marcel" w:date="2023-06-07T20:07:00Z">
        <w:r w:rsidRPr="00FA60C8" w:rsidDel="003216E2">
          <w:rPr>
            <w:rFonts w:ascii="Times New Roman" w:hAnsi="Times New Roman" w:cs="Times New Roman"/>
            <w:color w:val="000000" w:themeColor="text1"/>
            <w:sz w:val="24"/>
            <w:szCs w:val="24"/>
            <w:lang w:val="en-US"/>
          </w:rPr>
          <w:delText>e</w:delText>
        </w:r>
      </w:del>
      <w:del w:id="82" w:author="Joop van Loon" w:date="2023-06-20T12:30:00Z">
        <w:r w:rsidRPr="00FA60C8" w:rsidDel="0040723B">
          <w:rPr>
            <w:rFonts w:ascii="Times New Roman" w:hAnsi="Times New Roman" w:cs="Times New Roman"/>
            <w:color w:val="000000" w:themeColor="text1"/>
            <w:sz w:val="24"/>
            <w:szCs w:val="24"/>
            <w:lang w:val="en-US"/>
          </w:rPr>
          <w:delText xml:space="preserve"> </w:delText>
        </w:r>
      </w:del>
      <w:ins w:id="83" w:author="Dicke, Marcel" w:date="2023-06-07T20:08:00Z">
        <w:r w:rsidR="003216E2">
          <w:rPr>
            <w:rFonts w:ascii="Times New Roman" w:hAnsi="Times New Roman" w:cs="Times New Roman"/>
            <w:color w:val="000000" w:themeColor="text1"/>
            <w:sz w:val="24"/>
            <w:szCs w:val="24"/>
            <w:lang w:val="en-US"/>
          </w:rPr>
          <w:t>to</w:t>
        </w:r>
      </w:ins>
      <w:del w:id="84" w:author="Dicke, Marcel" w:date="2023-06-07T20:08:00Z">
        <w:r w:rsidRPr="00FA60C8" w:rsidDel="003216E2">
          <w:rPr>
            <w:rFonts w:ascii="Times New Roman" w:hAnsi="Times New Roman" w:cs="Times New Roman"/>
            <w:color w:val="000000" w:themeColor="text1"/>
            <w:sz w:val="24"/>
            <w:szCs w:val="24"/>
            <w:lang w:val="en-US"/>
          </w:rPr>
          <w:delText>of</w:delText>
        </w:r>
      </w:del>
      <w:r w:rsidRPr="00FA60C8">
        <w:rPr>
          <w:rFonts w:ascii="Times New Roman" w:hAnsi="Times New Roman" w:cs="Times New Roman"/>
          <w:color w:val="000000" w:themeColor="text1"/>
          <w:sz w:val="24"/>
          <w:szCs w:val="24"/>
          <w:lang w:val="en-US"/>
        </w:rPr>
        <w:t xml:space="preserve"> </w:t>
      </w:r>
      <w:ins w:id="85" w:author="Joop van Loon" w:date="2023-06-20T12:30:00Z">
        <w:r w:rsidR="0040723B">
          <w:rPr>
            <w:rFonts w:ascii="Times New Roman" w:hAnsi="Times New Roman" w:cs="Times New Roman"/>
            <w:color w:val="000000" w:themeColor="text1"/>
            <w:sz w:val="24"/>
            <w:szCs w:val="24"/>
            <w:lang w:val="en-US"/>
          </w:rPr>
          <w:t>mass-rearing</w:t>
        </w:r>
      </w:ins>
      <w:del w:id="86" w:author="Joop van Loon" w:date="2023-06-20T12:30:00Z">
        <w:r w:rsidRPr="00FA60C8" w:rsidDel="0040723B">
          <w:rPr>
            <w:rFonts w:ascii="Times New Roman" w:hAnsi="Times New Roman" w:cs="Times New Roman"/>
            <w:color w:val="000000" w:themeColor="text1"/>
            <w:sz w:val="24"/>
            <w:szCs w:val="24"/>
            <w:lang w:val="en-US"/>
          </w:rPr>
          <w:delText>cultivat</w:delText>
        </w:r>
      </w:del>
      <w:ins w:id="87" w:author="Dicke, Marcel" w:date="2023-06-07T20:08:00Z">
        <w:del w:id="88" w:author="Joop van Loon" w:date="2023-06-20T12:30:00Z">
          <w:r w:rsidR="003216E2" w:rsidDel="0040723B">
            <w:rPr>
              <w:rFonts w:ascii="Times New Roman" w:hAnsi="Times New Roman" w:cs="Times New Roman"/>
              <w:color w:val="000000" w:themeColor="text1"/>
              <w:sz w:val="24"/>
              <w:szCs w:val="24"/>
              <w:lang w:val="en-US"/>
            </w:rPr>
            <w:delText>e</w:delText>
          </w:r>
        </w:del>
      </w:ins>
      <w:del w:id="89" w:author="Dicke, Marcel" w:date="2023-06-07T20:08:00Z">
        <w:r w:rsidRPr="00FA60C8" w:rsidDel="003216E2">
          <w:rPr>
            <w:rFonts w:ascii="Times New Roman" w:hAnsi="Times New Roman" w:cs="Times New Roman"/>
            <w:color w:val="000000" w:themeColor="text1"/>
            <w:sz w:val="24"/>
            <w:szCs w:val="24"/>
            <w:lang w:val="en-US"/>
          </w:rPr>
          <w:delText>ion</w:delText>
        </w:r>
      </w:del>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067CADF4" w:rsidR="00ED64D8" w:rsidRPr="00FA60C8" w:rsidRDefault="00E52A24" w:rsidP="00FA60C8">
      <w:pPr>
        <w:spacing w:after="0"/>
        <w:jc w:val="both"/>
        <w:rPr>
          <w:rFonts w:ascii="Times New Roman" w:hAnsi="Times New Roman" w:cs="Times New Roman"/>
          <w:color w:val="000000" w:themeColor="text1"/>
          <w:sz w:val="24"/>
          <w:szCs w:val="24"/>
          <w:lang w:val="en-US"/>
        </w:rPr>
      </w:pPr>
      <w:ins w:id="90" w:author="Dicke, Marcel" w:date="2023-06-07T20:08:00Z">
        <w:r>
          <w:rPr>
            <w:rFonts w:ascii="Times New Roman" w:hAnsi="Times New Roman" w:cs="Times New Roman"/>
            <w:color w:val="000000" w:themeColor="text1"/>
            <w:sz w:val="24"/>
            <w:szCs w:val="24"/>
            <w:lang w:val="en-US"/>
          </w:rPr>
          <w:t>In additio</w:t>
        </w:r>
      </w:ins>
      <w:ins w:id="91" w:author="Dicke, Marcel" w:date="2023-06-07T20:09:00Z">
        <w:r>
          <w:rPr>
            <w:rFonts w:ascii="Times New Roman" w:hAnsi="Times New Roman" w:cs="Times New Roman"/>
            <w:color w:val="000000" w:themeColor="text1"/>
            <w:sz w:val="24"/>
            <w:szCs w:val="24"/>
            <w:lang w:val="en-US"/>
          </w:rPr>
          <w:t xml:space="preserve">n to </w:t>
        </w:r>
      </w:ins>
      <w:del w:id="92" w:author="Dicke, Marcel" w:date="2023-06-07T20:08:00Z">
        <w:r w:rsidR="00A06B0E" w:rsidRPr="00FA60C8" w:rsidDel="00E52A24">
          <w:rPr>
            <w:rFonts w:ascii="Times New Roman" w:hAnsi="Times New Roman" w:cs="Times New Roman"/>
            <w:color w:val="000000" w:themeColor="text1"/>
            <w:sz w:val="24"/>
            <w:szCs w:val="24"/>
            <w:lang w:val="en-US"/>
          </w:rPr>
          <w:delText>Apart from</w:delText>
        </w:r>
        <w:r w:rsidR="00ED64D8" w:rsidRPr="00FA60C8" w:rsidDel="00E52A24">
          <w:rPr>
            <w:rFonts w:ascii="Times New Roman" w:hAnsi="Times New Roman" w:cs="Times New Roman"/>
            <w:color w:val="000000" w:themeColor="text1"/>
            <w:sz w:val="24"/>
            <w:szCs w:val="24"/>
            <w:lang w:val="en-US"/>
          </w:rPr>
          <w:delText xml:space="preserve"> </w:delText>
        </w:r>
      </w:del>
      <w:r w:rsidR="00ED64D8" w:rsidRPr="00FA60C8">
        <w:rPr>
          <w:rFonts w:ascii="Times New Roman" w:hAnsi="Times New Roman" w:cs="Times New Roman"/>
          <w:color w:val="000000" w:themeColor="text1"/>
          <w:sz w:val="24"/>
          <w:szCs w:val="24"/>
          <w:lang w:val="en-US"/>
        </w:rPr>
        <w:t>the</w:t>
      </w:r>
      <w:ins w:id="93" w:author="Dicke, Marcel" w:date="2023-06-07T20:08:00Z">
        <w:r>
          <w:rPr>
            <w:rFonts w:ascii="Times New Roman" w:hAnsi="Times New Roman" w:cs="Times New Roman"/>
            <w:color w:val="000000" w:themeColor="text1"/>
            <w:sz w:val="24"/>
            <w:szCs w:val="24"/>
            <w:lang w:val="en-US"/>
          </w:rPr>
          <w:t xml:space="preserve"> </w:t>
        </w:r>
      </w:ins>
      <w:del w:id="94" w:author="Dicke, Marcel" w:date="2023-06-07T20:08:00Z">
        <w:r w:rsidR="00ED64D8" w:rsidRPr="00FA60C8" w:rsidDel="00E52A24">
          <w:rPr>
            <w:rFonts w:ascii="Times New Roman" w:hAnsi="Times New Roman" w:cs="Times New Roman"/>
            <w:color w:val="000000" w:themeColor="text1"/>
            <w:sz w:val="24"/>
            <w:szCs w:val="24"/>
            <w:lang w:val="en-US"/>
          </w:rPr>
          <w:delText xml:space="preserve">ir </w:delText>
        </w:r>
      </w:del>
      <w:r w:rsidR="00ED64D8" w:rsidRPr="00FA60C8">
        <w:rPr>
          <w:rFonts w:ascii="Times New Roman" w:hAnsi="Times New Roman" w:cs="Times New Roman"/>
          <w:color w:val="000000" w:themeColor="text1"/>
          <w:sz w:val="24"/>
          <w:szCs w:val="24"/>
          <w:lang w:val="en-US"/>
        </w:rPr>
        <w:t xml:space="preserve">use </w:t>
      </w:r>
      <w:ins w:id="95" w:author="Dicke, Marcel" w:date="2023-06-07T20:08:00Z">
        <w:r>
          <w:rPr>
            <w:rFonts w:ascii="Times New Roman" w:hAnsi="Times New Roman" w:cs="Times New Roman"/>
            <w:color w:val="000000" w:themeColor="text1"/>
            <w:sz w:val="24"/>
            <w:szCs w:val="24"/>
            <w:lang w:val="en-US"/>
          </w:rPr>
          <w:t xml:space="preserve">of insects </w:t>
        </w:r>
      </w:ins>
      <w:r w:rsidR="00ED64D8" w:rsidRPr="00FA60C8">
        <w:rPr>
          <w:rFonts w:ascii="Times New Roman" w:hAnsi="Times New Roman" w:cs="Times New Roman"/>
          <w:color w:val="000000" w:themeColor="text1"/>
          <w:sz w:val="24"/>
          <w:szCs w:val="24"/>
          <w:lang w:val="en-US"/>
        </w:rPr>
        <w:t>as feed or food, insect</w:t>
      </w:r>
      <w:r w:rsidR="001B7E20">
        <w:rPr>
          <w:rFonts w:ascii="Times New Roman" w:hAnsi="Times New Roman" w:cs="Times New Roman"/>
          <w:color w:val="000000" w:themeColor="text1"/>
          <w:sz w:val="24"/>
          <w:szCs w:val="24"/>
          <w:lang w:val="en-US"/>
        </w:rPr>
        <w:t xml:space="preserve"> product</w:t>
      </w:r>
      <w:r w:rsidR="00ED64D8" w:rsidRPr="00FA60C8">
        <w:rPr>
          <w:rFonts w:ascii="Times New Roman" w:hAnsi="Times New Roman" w:cs="Times New Roman"/>
          <w:color w:val="000000" w:themeColor="text1"/>
          <w:sz w:val="24"/>
          <w:szCs w:val="24"/>
          <w:lang w:val="en-US"/>
        </w:rPr>
        <w:t xml:space="preserve">s have </w:t>
      </w:r>
      <w:del w:id="96" w:author="Dicke, Marcel" w:date="2023-06-07T20:08:00Z">
        <w:r w:rsidR="00ED64D8" w:rsidRPr="00FA60C8" w:rsidDel="00E52A24">
          <w:rPr>
            <w:rFonts w:ascii="Times New Roman" w:hAnsi="Times New Roman" w:cs="Times New Roman"/>
            <w:color w:val="000000" w:themeColor="text1"/>
            <w:sz w:val="24"/>
            <w:szCs w:val="24"/>
            <w:lang w:val="en-US"/>
          </w:rPr>
          <w:delText xml:space="preserve">also </w:delText>
        </w:r>
      </w:del>
      <w:r w:rsidR="00ED64D8" w:rsidRPr="00FA60C8">
        <w:rPr>
          <w:rFonts w:ascii="Times New Roman" w:hAnsi="Times New Roman" w:cs="Times New Roman"/>
          <w:color w:val="000000" w:themeColor="text1"/>
          <w:sz w:val="24"/>
          <w:szCs w:val="24"/>
          <w:lang w:val="en-US"/>
        </w:rPr>
        <w:t xml:space="preserve">been investigated for their potential as </w:t>
      </w:r>
      <w:del w:id="97" w:author="Dicke, Marcel" w:date="2023-06-07T20:09:00Z">
        <w:r w:rsidR="00ED64D8" w:rsidRPr="00FA60C8" w:rsidDel="00C0639F">
          <w:rPr>
            <w:rFonts w:ascii="Times New Roman" w:hAnsi="Times New Roman" w:cs="Times New Roman"/>
            <w:color w:val="000000" w:themeColor="text1"/>
            <w:sz w:val="24"/>
            <w:szCs w:val="24"/>
            <w:lang w:val="en-US"/>
          </w:rPr>
          <w:delText xml:space="preserve">an </w:delText>
        </w:r>
      </w:del>
      <w:r w:rsidR="00ED64D8" w:rsidRPr="00FA60C8">
        <w:rPr>
          <w:rFonts w:ascii="Times New Roman" w:hAnsi="Times New Roman" w:cs="Times New Roman"/>
          <w:color w:val="000000" w:themeColor="text1"/>
          <w:sz w:val="24"/>
          <w:szCs w:val="24"/>
          <w:lang w:val="en-US"/>
        </w:rPr>
        <w:t>organic fertiliser</w:t>
      </w:r>
      <w:del w:id="98" w:author="Dicke, Marcel" w:date="2023-06-07T20:09:00Z">
        <w:r w:rsidR="00ED64D8" w:rsidRPr="00FA60C8" w:rsidDel="00C0639F">
          <w:rPr>
            <w:rFonts w:ascii="Times New Roman" w:hAnsi="Times New Roman" w:cs="Times New Roman"/>
            <w:color w:val="000000" w:themeColor="text1"/>
            <w:sz w:val="24"/>
            <w:szCs w:val="24"/>
            <w:lang w:val="en-US"/>
          </w:rPr>
          <w:delText xml:space="preserve"> source</w:delText>
        </w:r>
      </w:del>
      <w:r w:rsidR="00ED64D8" w:rsidRPr="00FA60C8">
        <w:rPr>
          <w:rFonts w:ascii="Times New Roman" w:hAnsi="Times New Roman" w:cs="Times New Roman"/>
          <w:color w:val="000000" w:themeColor="text1"/>
          <w:sz w:val="24"/>
          <w:szCs w:val="24"/>
          <w:lang w:val="en-US"/>
        </w:rPr>
        <w:t>. Insect frass, a mixture of insect excrement</w:t>
      </w:r>
      <w:ins w:id="99" w:author="Dicke, Marcel" w:date="2023-06-07T20:09:00Z">
        <w:r w:rsidR="00C0639F">
          <w:rPr>
            <w:rFonts w:ascii="Times New Roman" w:hAnsi="Times New Roman" w:cs="Times New Roman"/>
            <w:color w:val="000000" w:themeColor="text1"/>
            <w:sz w:val="24"/>
            <w:szCs w:val="24"/>
            <w:lang w:val="en-US"/>
          </w:rPr>
          <w:t>s</w:t>
        </w:r>
      </w:ins>
      <w:r w:rsidR="00ED64D8" w:rsidRPr="00FA60C8">
        <w:rPr>
          <w:rFonts w:ascii="Times New Roman" w:hAnsi="Times New Roman" w:cs="Times New Roman"/>
          <w:color w:val="000000" w:themeColor="text1"/>
          <w:sz w:val="24"/>
          <w:szCs w:val="24"/>
          <w:lang w:val="en-US"/>
        </w:rPr>
        <w:t>, leftover substrate</w:t>
      </w:r>
      <w:del w:id="100" w:author="Joop van Loon" w:date="2023-06-20T12:31:00Z">
        <w:r w:rsidR="00ED64D8" w:rsidRPr="00FA60C8" w:rsidDel="0040723B">
          <w:rPr>
            <w:rFonts w:ascii="Times New Roman" w:hAnsi="Times New Roman" w:cs="Times New Roman"/>
            <w:color w:val="000000" w:themeColor="text1"/>
            <w:sz w:val="24"/>
            <w:szCs w:val="24"/>
            <w:lang w:val="en-US"/>
          </w:rPr>
          <w:delText>s</w:delText>
        </w:r>
      </w:del>
      <w:r w:rsidR="00ED64D8" w:rsidRPr="00FA60C8">
        <w:rPr>
          <w:rFonts w:ascii="Times New Roman" w:hAnsi="Times New Roman" w:cs="Times New Roman"/>
          <w:color w:val="000000" w:themeColor="text1"/>
          <w:sz w:val="24"/>
          <w:szCs w:val="24"/>
          <w:lang w:val="en-US"/>
        </w:rPr>
        <w:t>,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w:t>
      </w:r>
      <w:del w:id="101" w:author="Dicke, Marcel" w:date="2023-06-07T20:10:00Z">
        <w:r w:rsidR="00DE0179" w:rsidRPr="00FA60C8" w:rsidDel="00DC6A84">
          <w:rPr>
            <w:rFonts w:ascii="Times New Roman" w:hAnsi="Times New Roman" w:cs="Times New Roman"/>
            <w:color w:val="000000" w:themeColor="text1"/>
            <w:sz w:val="24"/>
            <w:szCs w:val="24"/>
            <w:lang w:val="en-US"/>
          </w:rPr>
          <w:delText xml:space="preserve">bacilli, which may increase </w:delText>
        </w:r>
      </w:del>
      <w:r w:rsidR="00DE0179" w:rsidRPr="00FA60C8">
        <w:rPr>
          <w:rFonts w:ascii="Times New Roman" w:hAnsi="Times New Roman" w:cs="Times New Roman"/>
          <w:color w:val="000000" w:themeColor="text1"/>
          <w:sz w:val="24"/>
          <w:szCs w:val="24"/>
          <w:lang w:val="en-US"/>
        </w:rPr>
        <w:t xml:space="preserve">plant growth-promoting rhizobacteria (PGPR). </w:t>
      </w:r>
      <w:del w:id="102" w:author="Joop van Loon" w:date="2023-06-20T12:31:00Z">
        <w:r w:rsidR="002E18A5" w:rsidRPr="00FA60C8" w:rsidDel="0040723B">
          <w:rPr>
            <w:rFonts w:ascii="Times New Roman" w:hAnsi="Times New Roman" w:cs="Times New Roman"/>
            <w:color w:val="000000" w:themeColor="text1"/>
            <w:sz w:val="24"/>
            <w:szCs w:val="24"/>
            <w:lang w:val="en-US"/>
          </w:rPr>
          <w:delText>Studies have indicated t</w:delText>
        </w:r>
      </w:del>
      <w:ins w:id="103" w:author="Joop van Loon" w:date="2023-06-20T12:32:00Z">
        <w:r w:rsidR="0040723B">
          <w:rPr>
            <w:rFonts w:ascii="Times New Roman" w:hAnsi="Times New Roman" w:cs="Times New Roman"/>
            <w:color w:val="000000" w:themeColor="text1"/>
            <w:sz w:val="24"/>
            <w:szCs w:val="24"/>
            <w:lang w:val="en-US"/>
          </w:rPr>
          <w:t>T</w:t>
        </w:r>
      </w:ins>
      <w:r w:rsidR="002E18A5" w:rsidRPr="00FA60C8">
        <w:rPr>
          <w:rFonts w:ascii="Times New Roman" w:hAnsi="Times New Roman" w:cs="Times New Roman"/>
          <w:color w:val="000000" w:themeColor="text1"/>
          <w:sz w:val="24"/>
          <w:szCs w:val="24"/>
          <w:lang w:val="en-US"/>
        </w:rPr>
        <w:t xml:space="preserve">he potential of </w:t>
      </w:r>
      <w:r w:rsidR="00ED64D8" w:rsidRPr="00FA60C8">
        <w:rPr>
          <w:rFonts w:ascii="Times New Roman" w:hAnsi="Times New Roman" w:cs="Times New Roman"/>
          <w:color w:val="000000" w:themeColor="text1"/>
          <w:sz w:val="24"/>
          <w:szCs w:val="24"/>
          <w:lang w:val="en-US"/>
        </w:rPr>
        <w:t xml:space="preserve">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ins w:id="104" w:author="Joop van Loon" w:date="2023-06-20T12:32:00Z">
        <w:r w:rsidR="0040723B">
          <w:rPr>
            <w:rFonts w:ascii="Times New Roman" w:hAnsi="Times New Roman" w:cs="Times New Roman"/>
            <w:color w:val="000000" w:themeColor="text1"/>
            <w:sz w:val="24"/>
            <w:szCs w:val="24"/>
            <w:lang w:val="en-US"/>
          </w:rPr>
          <w:t xml:space="preserve">has been demonstrated </w:t>
        </w:r>
      </w:ins>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xml:space="preserve">. </w:t>
      </w:r>
      <w:r w:rsidR="003422FD">
        <w:rPr>
          <w:rFonts w:ascii="Times New Roman" w:hAnsi="Times New Roman" w:cs="Times New Roman"/>
          <w:color w:val="000000" w:themeColor="text1"/>
          <w:sz w:val="24"/>
          <w:szCs w:val="24"/>
          <w:lang w:val="en-US"/>
        </w:rPr>
        <w:t>F</w:t>
      </w:r>
      <w:r w:rsidR="00ED64D8" w:rsidRPr="00FA60C8">
        <w:rPr>
          <w:rFonts w:ascii="Times New Roman" w:hAnsi="Times New Roman" w:cs="Times New Roman"/>
          <w:color w:val="000000" w:themeColor="text1"/>
          <w:sz w:val="24"/>
          <w:szCs w:val="24"/>
          <w:lang w:val="en-US"/>
        </w:rPr>
        <w:t xml:space="preserve">rass may also confer </w:t>
      </w:r>
      <w:ins w:id="105" w:author="Joop van Loon" w:date="2023-06-20T12:32:00Z">
        <w:r w:rsidR="0040723B">
          <w:rPr>
            <w:rFonts w:ascii="Times New Roman" w:hAnsi="Times New Roman" w:cs="Times New Roman"/>
            <w:color w:val="000000" w:themeColor="text1"/>
            <w:sz w:val="24"/>
            <w:szCs w:val="24"/>
            <w:lang w:val="en-US"/>
          </w:rPr>
          <w:t xml:space="preserve">plant </w:t>
        </w:r>
      </w:ins>
      <w:r w:rsidR="00ED64D8" w:rsidRPr="00FA60C8">
        <w:rPr>
          <w:rFonts w:ascii="Times New Roman" w:hAnsi="Times New Roman" w:cs="Times New Roman"/>
          <w:color w:val="000000" w:themeColor="text1"/>
          <w:sz w:val="24"/>
          <w:szCs w:val="24"/>
          <w:lang w:val="en-US"/>
        </w:rPr>
        <w:t xml:space="preserve">resistance to insect herbivores </w:t>
      </w:r>
      <w:del w:id="106" w:author="Joop van Loon" w:date="2023-06-20T12:32:00Z">
        <w:r w:rsidR="00ED64D8" w:rsidRPr="00FA60C8" w:rsidDel="0040723B">
          <w:rPr>
            <w:rFonts w:ascii="Times New Roman" w:hAnsi="Times New Roman" w:cs="Times New Roman"/>
            <w:color w:val="000000" w:themeColor="text1"/>
            <w:sz w:val="24"/>
            <w:szCs w:val="24"/>
            <w:lang w:val="en-US"/>
          </w:rPr>
          <w:delText>in plants</w:delText>
        </w:r>
        <w:r w:rsidR="00A06B0E" w:rsidRPr="00FA60C8" w:rsidDel="0040723B">
          <w:rPr>
            <w:rFonts w:ascii="Times New Roman" w:hAnsi="Times New Roman" w:cs="Times New Roman"/>
            <w:color w:val="000000" w:themeColor="text1"/>
            <w:sz w:val="24"/>
            <w:szCs w:val="24"/>
            <w:lang w:val="en-US"/>
          </w:rPr>
          <w:delText xml:space="preserve"> </w:delText>
        </w:r>
      </w:del>
      <w:r w:rsidR="00A06B0E"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FA60C8">
        <w:rPr>
          <w:rFonts w:ascii="Times New Roman" w:hAnsi="Times New Roman" w:cs="Times New Roman"/>
          <w:color w:val="000000" w:themeColor="text1"/>
          <w:sz w:val="24"/>
          <w:szCs w:val="24"/>
          <w:lang w:val="en-US"/>
        </w:rPr>
        <w:instrText xml:space="preserve"> ADDIN EN.CITE </w:instrText>
      </w:r>
      <w:r w:rsidR="00A06B0E"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FA60C8">
        <w:rPr>
          <w:rFonts w:ascii="Times New Roman" w:hAnsi="Times New Roman" w:cs="Times New Roman"/>
          <w:color w:val="000000" w:themeColor="text1"/>
          <w:sz w:val="24"/>
          <w:szCs w:val="24"/>
          <w:lang w:val="en-US"/>
        </w:rPr>
        <w:instrText xml:space="preserve"> ADDIN EN.CITE.DATA </w:instrText>
      </w:r>
      <w:r w:rsidR="00A06B0E" w:rsidRPr="00FA60C8">
        <w:rPr>
          <w:rFonts w:ascii="Times New Roman" w:hAnsi="Times New Roman" w:cs="Times New Roman"/>
          <w:color w:val="000000" w:themeColor="text1"/>
          <w:sz w:val="24"/>
          <w:szCs w:val="24"/>
          <w:lang w:val="en-US"/>
        </w:rPr>
      </w:r>
      <w:r w:rsidR="00A06B0E" w:rsidRPr="00FA60C8">
        <w:rPr>
          <w:rFonts w:ascii="Times New Roman" w:hAnsi="Times New Roman" w:cs="Times New Roman"/>
          <w:color w:val="000000" w:themeColor="text1"/>
          <w:sz w:val="24"/>
          <w:szCs w:val="24"/>
          <w:lang w:val="en-US"/>
        </w:rPr>
        <w:fldChar w:fldCharType="end"/>
      </w:r>
      <w:r w:rsidR="00A06B0E" w:rsidRPr="00FA60C8">
        <w:rPr>
          <w:rFonts w:ascii="Times New Roman" w:hAnsi="Times New Roman" w:cs="Times New Roman"/>
          <w:color w:val="000000" w:themeColor="text1"/>
          <w:sz w:val="24"/>
          <w:szCs w:val="24"/>
          <w:lang w:val="en-US"/>
        </w:rPr>
      </w:r>
      <w:r w:rsidR="00A06B0E" w:rsidRPr="00FA60C8">
        <w:rPr>
          <w:rFonts w:ascii="Times New Roman" w:hAnsi="Times New Roman" w:cs="Times New Roman"/>
          <w:color w:val="000000" w:themeColor="text1"/>
          <w:sz w:val="24"/>
          <w:szCs w:val="24"/>
          <w:lang w:val="en-US"/>
        </w:rPr>
        <w:fldChar w:fldCharType="separate"/>
      </w:r>
      <w:r w:rsidR="00A06B0E" w:rsidRPr="00FA60C8">
        <w:rPr>
          <w:rFonts w:ascii="Times New Roman" w:hAnsi="Times New Roman" w:cs="Times New Roman"/>
          <w:noProof/>
          <w:color w:val="000000" w:themeColor="text1"/>
          <w:sz w:val="24"/>
          <w:szCs w:val="24"/>
          <w:lang w:val="en-US"/>
        </w:rPr>
        <w:t>(Barragán-Fonseca et al., 2022; Poveda, 2021)</w:t>
      </w:r>
      <w:r w:rsidR="00A06B0E"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xml:space="preserve">. Induced systemic resistance has been linked to bacilli, </w:t>
      </w:r>
      <w:ins w:id="107" w:author="Dicke, Marcel" w:date="2023-06-07T20:10:00Z">
        <w:r w:rsidR="00A26B81">
          <w:rPr>
            <w:rFonts w:ascii="Times New Roman" w:hAnsi="Times New Roman" w:cs="Times New Roman"/>
            <w:color w:val="000000" w:themeColor="text1"/>
            <w:sz w:val="24"/>
            <w:szCs w:val="24"/>
            <w:lang w:val="en-US"/>
          </w:rPr>
          <w:t xml:space="preserve">which are </w:t>
        </w:r>
      </w:ins>
      <w:del w:id="108" w:author="Dicke, Marcel" w:date="2023-06-07T20:10:00Z">
        <w:r w:rsidR="002E18A5" w:rsidRPr="00FA60C8" w:rsidDel="00A26B81">
          <w:rPr>
            <w:rFonts w:ascii="Times New Roman" w:hAnsi="Times New Roman" w:cs="Times New Roman"/>
            <w:color w:val="000000" w:themeColor="text1"/>
            <w:sz w:val="24"/>
            <w:szCs w:val="24"/>
            <w:lang w:val="en-US"/>
          </w:rPr>
          <w:delText xml:space="preserve">making it </w:delText>
        </w:r>
      </w:del>
      <w:del w:id="109" w:author="Dicke, Marcel" w:date="2023-06-07T20:11:00Z">
        <w:r w:rsidR="002E18A5" w:rsidRPr="00FA60C8" w:rsidDel="00A26B81">
          <w:rPr>
            <w:rFonts w:ascii="Times New Roman" w:hAnsi="Times New Roman" w:cs="Times New Roman"/>
            <w:color w:val="000000" w:themeColor="text1"/>
            <w:sz w:val="24"/>
            <w:szCs w:val="24"/>
            <w:lang w:val="en-US"/>
          </w:rPr>
          <w:delText xml:space="preserve">a </w:delText>
        </w:r>
      </w:del>
      <w:r w:rsidR="002E18A5" w:rsidRPr="00FA60C8">
        <w:rPr>
          <w:rFonts w:ascii="Times New Roman" w:hAnsi="Times New Roman" w:cs="Times New Roman"/>
          <w:color w:val="000000" w:themeColor="text1"/>
          <w:sz w:val="24"/>
          <w:szCs w:val="24"/>
          <w:lang w:val="en-US"/>
        </w:rPr>
        <w:t xml:space="preserve">common </w:t>
      </w:r>
      <w:del w:id="110" w:author="Dicke, Marcel" w:date="2023-06-07T20:11:00Z">
        <w:r w:rsidR="002E18A5" w:rsidRPr="00FA60C8" w:rsidDel="00A26B81">
          <w:rPr>
            <w:rFonts w:ascii="Times New Roman" w:hAnsi="Times New Roman" w:cs="Times New Roman"/>
            <w:color w:val="000000" w:themeColor="text1"/>
            <w:sz w:val="24"/>
            <w:szCs w:val="24"/>
            <w:lang w:val="en-US"/>
          </w:rPr>
          <w:delText xml:space="preserve">kind of </w:delText>
        </w:r>
        <w:r w:rsidR="003422FD" w:rsidRPr="00FA60C8" w:rsidDel="00A26B81">
          <w:rPr>
            <w:rFonts w:ascii="Times New Roman" w:hAnsi="Times New Roman" w:cs="Times New Roman"/>
            <w:color w:val="000000" w:themeColor="text1"/>
            <w:sz w:val="24"/>
            <w:szCs w:val="24"/>
            <w:lang w:val="en-US"/>
          </w:rPr>
          <w:delText>Plant growth-promoting rhizobacteria (</w:delText>
        </w:r>
      </w:del>
      <w:r w:rsidR="003422FD" w:rsidRPr="00FA60C8">
        <w:rPr>
          <w:rFonts w:ascii="Times New Roman" w:hAnsi="Times New Roman" w:cs="Times New Roman"/>
          <w:color w:val="000000" w:themeColor="text1"/>
          <w:sz w:val="24"/>
          <w:szCs w:val="24"/>
          <w:lang w:val="en-US"/>
        </w:rPr>
        <w:t>PGPR</w:t>
      </w:r>
      <w:ins w:id="111" w:author="Dicke, Marcel" w:date="2023-06-07T20:11:00Z">
        <w:r w:rsidR="00A26B81">
          <w:rPr>
            <w:rFonts w:ascii="Times New Roman" w:hAnsi="Times New Roman" w:cs="Times New Roman"/>
            <w:color w:val="000000" w:themeColor="text1"/>
            <w:sz w:val="24"/>
            <w:szCs w:val="24"/>
            <w:lang w:val="en-US"/>
          </w:rPr>
          <w:t>s</w:t>
        </w:r>
      </w:ins>
      <w:del w:id="112" w:author="Dicke, Marcel" w:date="2023-06-07T20:11:00Z">
        <w:r w:rsidR="003422FD" w:rsidRPr="00FA60C8" w:rsidDel="00A26B81">
          <w:rPr>
            <w:rFonts w:ascii="Times New Roman" w:hAnsi="Times New Roman" w:cs="Times New Roman"/>
            <w:color w:val="000000" w:themeColor="text1"/>
            <w:sz w:val="24"/>
            <w:szCs w:val="24"/>
            <w:lang w:val="en-US"/>
          </w:rPr>
          <w:delText>)</w:delText>
        </w:r>
      </w:del>
      <w:r w:rsidR="003422FD" w:rsidRPr="00FA60C8">
        <w:rPr>
          <w:rFonts w:ascii="Times New Roman" w:hAnsi="Times New Roman" w:cs="Times New Roman"/>
          <w:color w:val="000000" w:themeColor="text1"/>
          <w:sz w:val="24"/>
          <w:szCs w:val="24"/>
          <w:lang w:val="en-US"/>
        </w:rPr>
        <w:t xml:space="preserve"> </w:t>
      </w:r>
      <w:r w:rsidR="002E18A5" w:rsidRPr="00FA60C8">
        <w:rPr>
          <w:rFonts w:ascii="Times New Roman" w:hAnsi="Times New Roman" w:cs="Times New Roman"/>
          <w:color w:val="000000" w:themeColor="text1"/>
          <w:sz w:val="24"/>
          <w:szCs w:val="24"/>
          <w:lang w:val="en-US"/>
        </w:rPr>
        <w:t>in agricultural soils.</w:t>
      </w:r>
      <w:r w:rsidR="002536FC" w:rsidRPr="00FA60C8">
        <w:rPr>
          <w:rFonts w:ascii="Times New Roman" w:hAnsi="Times New Roman" w:cs="Times New Roman"/>
          <w:color w:val="000000" w:themeColor="text1"/>
          <w:sz w:val="24"/>
          <w:szCs w:val="24"/>
          <w:lang w:val="en-US"/>
        </w:rPr>
        <w:t xml:space="preserve"> </w:t>
      </w:r>
      <w:r w:rsidR="003422FD" w:rsidRPr="00FA60C8">
        <w:rPr>
          <w:rFonts w:ascii="Times New Roman" w:hAnsi="Times New Roman" w:cs="Times New Roman"/>
          <w:color w:val="000000" w:themeColor="text1"/>
          <w:sz w:val="24"/>
          <w:szCs w:val="24"/>
          <w:lang w:val="en-US"/>
        </w:rPr>
        <w:t>PGPR</w:t>
      </w:r>
      <w:r w:rsidR="003422FD">
        <w:rPr>
          <w:rFonts w:ascii="Times New Roman" w:hAnsi="Times New Roman" w:cs="Times New Roman"/>
          <w:color w:val="000000" w:themeColor="text1"/>
          <w:sz w:val="24"/>
          <w:szCs w:val="24"/>
          <w:lang w:val="en-US"/>
        </w:rPr>
        <w:t xml:space="preserve">s </w:t>
      </w:r>
      <w:r w:rsidR="002536FC" w:rsidRPr="00FA60C8">
        <w:rPr>
          <w:rFonts w:ascii="Times New Roman" w:hAnsi="Times New Roman" w:cs="Times New Roman"/>
          <w:color w:val="000000" w:themeColor="text1"/>
          <w:sz w:val="24"/>
          <w:szCs w:val="24"/>
          <w:lang w:val="en-US"/>
        </w:rPr>
        <w:t xml:space="preserve">are </w:t>
      </w:r>
      <w:del w:id="113" w:author="Dicke, Marcel" w:date="2023-06-07T20:11:00Z">
        <w:r w:rsidR="002536FC" w:rsidRPr="00FA60C8" w:rsidDel="00D308B4">
          <w:rPr>
            <w:rFonts w:ascii="Times New Roman" w:hAnsi="Times New Roman" w:cs="Times New Roman"/>
            <w:color w:val="000000" w:themeColor="text1"/>
            <w:sz w:val="24"/>
            <w:szCs w:val="24"/>
            <w:lang w:val="en-US"/>
          </w:rPr>
          <w:delText xml:space="preserve">a type of </w:delText>
        </w:r>
      </w:del>
      <w:r w:rsidR="002536FC" w:rsidRPr="00FA60C8">
        <w:rPr>
          <w:rFonts w:ascii="Times New Roman" w:hAnsi="Times New Roman" w:cs="Times New Roman"/>
          <w:color w:val="000000" w:themeColor="text1"/>
          <w:sz w:val="24"/>
          <w:szCs w:val="24"/>
          <w:lang w:val="en-US"/>
        </w:rPr>
        <w:t xml:space="preserve">rhizosphere bacteria that colonise the roots and </w:t>
      </w:r>
      <w:ins w:id="114" w:author="Joop van Loon" w:date="2023-06-20T12:33:00Z">
        <w:r w:rsidR="0040723B">
          <w:rPr>
            <w:rFonts w:ascii="Times New Roman" w:hAnsi="Times New Roman" w:cs="Times New Roman"/>
            <w:color w:val="000000" w:themeColor="text1"/>
            <w:sz w:val="24"/>
            <w:szCs w:val="24"/>
            <w:lang w:val="en-US"/>
          </w:rPr>
          <w:t xml:space="preserve">increase </w:t>
        </w:r>
      </w:ins>
      <w:del w:id="115" w:author="Joop van Loon" w:date="2023-06-20T12:33:00Z">
        <w:r w:rsidR="002536FC" w:rsidRPr="00FA60C8" w:rsidDel="0040723B">
          <w:rPr>
            <w:rFonts w:ascii="Times New Roman" w:hAnsi="Times New Roman" w:cs="Times New Roman"/>
            <w:color w:val="000000" w:themeColor="text1"/>
            <w:sz w:val="24"/>
            <w:szCs w:val="24"/>
            <w:lang w:val="en-US"/>
          </w:rPr>
          <w:delText xml:space="preserve">cause the </w:delText>
        </w:r>
      </w:del>
      <w:r w:rsidR="002536FC" w:rsidRPr="00FA60C8">
        <w:rPr>
          <w:rFonts w:ascii="Times New Roman" w:hAnsi="Times New Roman" w:cs="Times New Roman"/>
          <w:color w:val="000000" w:themeColor="text1"/>
          <w:sz w:val="24"/>
          <w:szCs w:val="24"/>
          <w:lang w:val="en-US"/>
        </w:rPr>
        <w:t xml:space="preserve">host plant </w:t>
      </w:r>
      <w:del w:id="116" w:author="Joop van Loon" w:date="2023-06-20T12:33:00Z">
        <w:r w:rsidR="002536FC" w:rsidRPr="00FA60C8" w:rsidDel="0040723B">
          <w:rPr>
            <w:rFonts w:ascii="Times New Roman" w:hAnsi="Times New Roman" w:cs="Times New Roman"/>
            <w:color w:val="000000" w:themeColor="text1"/>
            <w:sz w:val="24"/>
            <w:szCs w:val="24"/>
            <w:lang w:val="en-US"/>
          </w:rPr>
          <w:delText xml:space="preserve">to be </w:delText>
        </w:r>
      </w:del>
      <w:r w:rsidR="002536FC" w:rsidRPr="00FA60C8">
        <w:rPr>
          <w:rFonts w:ascii="Times New Roman" w:hAnsi="Times New Roman" w:cs="Times New Roman"/>
          <w:color w:val="000000" w:themeColor="text1"/>
          <w:sz w:val="24"/>
          <w:szCs w:val="24"/>
          <w:lang w:val="en-US"/>
        </w:rPr>
        <w:t>resistan</w:t>
      </w:r>
      <w:ins w:id="117" w:author="Joop van Loon" w:date="2023-06-20T12:33:00Z">
        <w:r w:rsidR="0040723B">
          <w:rPr>
            <w:rFonts w:ascii="Times New Roman" w:hAnsi="Times New Roman" w:cs="Times New Roman"/>
            <w:color w:val="000000" w:themeColor="text1"/>
            <w:sz w:val="24"/>
            <w:szCs w:val="24"/>
            <w:lang w:val="en-US"/>
          </w:rPr>
          <w:t>ce</w:t>
        </w:r>
      </w:ins>
      <w:del w:id="118" w:author="Joop van Loon" w:date="2023-06-20T12:33:00Z">
        <w:r w:rsidR="002536FC" w:rsidRPr="00FA60C8" w:rsidDel="0040723B">
          <w:rPr>
            <w:rFonts w:ascii="Times New Roman" w:hAnsi="Times New Roman" w:cs="Times New Roman"/>
            <w:color w:val="000000" w:themeColor="text1"/>
            <w:sz w:val="24"/>
            <w:szCs w:val="24"/>
            <w:lang w:val="en-US"/>
          </w:rPr>
          <w:delText>t</w:delText>
        </w:r>
      </w:del>
      <w:r w:rsidR="002536FC" w:rsidRPr="00FA60C8">
        <w:rPr>
          <w:rFonts w:ascii="Times New Roman" w:hAnsi="Times New Roman" w:cs="Times New Roman"/>
          <w:color w:val="000000" w:themeColor="text1"/>
          <w:sz w:val="24"/>
          <w:szCs w:val="24"/>
          <w:lang w:val="en-US"/>
        </w:rPr>
        <w:t xml:space="preserve">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w:t>
      </w:r>
      <w:moveToRangeStart w:id="119" w:author="Dicke, Marcel" w:date="2023-06-07T20:14:00Z" w:name="move137061303"/>
      <w:moveTo w:id="120" w:author="Dicke, Marcel" w:date="2023-06-07T20:14:00Z">
        <w:del w:id="121" w:author="Dicke, Marcel" w:date="2023-06-07T20:14:00Z">
          <w:r w:rsidR="000C6C7C" w:rsidRPr="00FA60C8" w:rsidDel="000C6C7C">
            <w:rPr>
              <w:rFonts w:ascii="Times New Roman" w:hAnsi="Times New Roman" w:cs="Times New Roman"/>
              <w:color w:val="000000" w:themeColor="text1"/>
              <w:sz w:val="24"/>
              <w:szCs w:val="24"/>
              <w:lang w:val="en-US"/>
            </w:rPr>
            <w:delText>Additionally, brassicaceous species exhibit b</w:delText>
          </w:r>
        </w:del>
      </w:moveTo>
      <w:ins w:id="122" w:author="Dicke, Marcel" w:date="2023-06-07T20:14:00Z">
        <w:r w:rsidR="000C6C7C">
          <w:rPr>
            <w:rFonts w:ascii="Times New Roman" w:hAnsi="Times New Roman" w:cs="Times New Roman"/>
            <w:color w:val="000000" w:themeColor="text1"/>
            <w:sz w:val="24"/>
            <w:szCs w:val="24"/>
            <w:lang w:val="en-US"/>
          </w:rPr>
          <w:t>B</w:t>
        </w:r>
      </w:ins>
      <w:moveTo w:id="123" w:author="Dicke, Marcel" w:date="2023-06-07T20:14:00Z">
        <w:r w:rsidR="000C6C7C" w:rsidRPr="00FA60C8">
          <w:rPr>
            <w:rFonts w:ascii="Times New Roman" w:hAnsi="Times New Roman" w:cs="Times New Roman"/>
            <w:color w:val="000000" w:themeColor="text1"/>
            <w:sz w:val="24"/>
            <w:szCs w:val="24"/>
            <w:lang w:val="en-US"/>
          </w:rPr>
          <w:t>acill</w:t>
        </w:r>
      </w:moveTo>
      <w:ins w:id="124" w:author="Joop van Loon" w:date="2023-06-20T12:33:00Z">
        <w:r w:rsidR="0040723B">
          <w:rPr>
            <w:rFonts w:ascii="Times New Roman" w:hAnsi="Times New Roman" w:cs="Times New Roman"/>
            <w:color w:val="000000" w:themeColor="text1"/>
            <w:sz w:val="24"/>
            <w:szCs w:val="24"/>
            <w:lang w:val="en-US"/>
          </w:rPr>
          <w:t>i</w:t>
        </w:r>
      </w:ins>
      <w:ins w:id="125" w:author="Dicke, Marcel" w:date="2023-06-07T20:15:00Z">
        <w:r w:rsidR="000C6C7C">
          <w:rPr>
            <w:rFonts w:ascii="Times New Roman" w:hAnsi="Times New Roman" w:cs="Times New Roman"/>
            <w:color w:val="000000" w:themeColor="text1"/>
            <w:sz w:val="24"/>
            <w:szCs w:val="24"/>
            <w:lang w:val="en-US"/>
          </w:rPr>
          <w:t xml:space="preserve"> are well-known to </w:t>
        </w:r>
      </w:ins>
      <w:moveTo w:id="126" w:author="Dicke, Marcel" w:date="2023-06-07T20:14:00Z">
        <w:del w:id="127" w:author="Dicke, Marcel" w:date="2023-06-07T20:15:00Z">
          <w:r w:rsidR="000C6C7C" w:rsidRPr="00FA60C8" w:rsidDel="000C6C7C">
            <w:rPr>
              <w:rFonts w:ascii="Times New Roman" w:hAnsi="Times New Roman" w:cs="Times New Roman"/>
              <w:color w:val="000000" w:themeColor="text1"/>
              <w:sz w:val="24"/>
              <w:szCs w:val="24"/>
              <w:lang w:val="en-US"/>
            </w:rPr>
            <w:delText>i-</w:delText>
          </w:r>
        </w:del>
        <w:r w:rsidR="000C6C7C" w:rsidRPr="00FA60C8">
          <w:rPr>
            <w:rFonts w:ascii="Times New Roman" w:hAnsi="Times New Roman" w:cs="Times New Roman"/>
            <w:color w:val="000000" w:themeColor="text1"/>
            <w:sz w:val="24"/>
            <w:szCs w:val="24"/>
            <w:lang w:val="en-US"/>
          </w:rPr>
          <w:t>induce</w:t>
        </w:r>
        <w:del w:id="128" w:author="Dicke, Marcel" w:date="2023-06-07T20:15:00Z">
          <w:r w:rsidR="000C6C7C" w:rsidRPr="00FA60C8" w:rsidDel="000C6C7C">
            <w:rPr>
              <w:rFonts w:ascii="Times New Roman" w:hAnsi="Times New Roman" w:cs="Times New Roman"/>
              <w:color w:val="000000" w:themeColor="text1"/>
              <w:sz w:val="24"/>
              <w:szCs w:val="24"/>
              <w:lang w:val="en-US"/>
            </w:rPr>
            <w:delText>d</w:delText>
          </w:r>
        </w:del>
        <w:r w:rsidR="000C6C7C" w:rsidRPr="00FA60C8">
          <w:rPr>
            <w:rFonts w:ascii="Times New Roman" w:hAnsi="Times New Roman" w:cs="Times New Roman"/>
            <w:color w:val="000000" w:themeColor="text1"/>
            <w:sz w:val="24"/>
            <w:szCs w:val="24"/>
            <w:lang w:val="en-US"/>
          </w:rPr>
          <w:t xml:space="preserve"> </w:t>
        </w:r>
      </w:moveTo>
      <w:ins w:id="129" w:author="Dicke, Marcel" w:date="2023-06-07T20:15:00Z">
        <w:r w:rsidR="000C6C7C">
          <w:rPr>
            <w:rFonts w:ascii="Times New Roman" w:hAnsi="Times New Roman" w:cs="Times New Roman"/>
            <w:color w:val="000000" w:themeColor="text1"/>
            <w:sz w:val="24"/>
            <w:szCs w:val="24"/>
            <w:lang w:val="en-US"/>
          </w:rPr>
          <w:t xml:space="preserve">plant </w:t>
        </w:r>
      </w:ins>
      <w:moveTo w:id="130" w:author="Dicke, Marcel" w:date="2023-06-07T20:14:00Z">
        <w:r w:rsidR="000C6C7C" w:rsidRPr="00FA60C8">
          <w:rPr>
            <w:rFonts w:ascii="Times New Roman" w:hAnsi="Times New Roman" w:cs="Times New Roman"/>
            <w:color w:val="000000" w:themeColor="text1"/>
            <w:sz w:val="24"/>
            <w:szCs w:val="24"/>
            <w:lang w:val="en-US"/>
          </w:rPr>
          <w:t>resistance to insect</w:t>
        </w:r>
        <w:r w:rsidR="000C6C7C">
          <w:rPr>
            <w:rFonts w:ascii="Times New Roman" w:hAnsi="Times New Roman" w:cs="Times New Roman"/>
            <w:color w:val="000000" w:themeColor="text1"/>
            <w:sz w:val="24"/>
            <w:szCs w:val="24"/>
            <w:lang w:val="en-US"/>
          </w:rPr>
          <w:t xml:space="preserve"> infestation</w:t>
        </w:r>
        <w:del w:id="131" w:author="Dicke, Marcel" w:date="2023-06-07T20:15:00Z">
          <w:r w:rsidR="000C6C7C" w:rsidRPr="00FA60C8" w:rsidDel="000C6C7C">
            <w:rPr>
              <w:rFonts w:ascii="Times New Roman" w:hAnsi="Times New Roman" w:cs="Times New Roman"/>
              <w:color w:val="000000" w:themeColor="text1"/>
              <w:sz w:val="24"/>
              <w:szCs w:val="24"/>
              <w:lang w:val="en-US"/>
            </w:rPr>
            <w:delText>s</w:delText>
          </w:r>
        </w:del>
        <w:r w:rsidR="000C6C7C" w:rsidRPr="00FA60C8">
          <w:rPr>
            <w:rFonts w:ascii="Times New Roman" w:hAnsi="Times New Roman" w:cs="Times New Roman"/>
            <w:color w:val="000000" w:themeColor="text1"/>
            <w:sz w:val="24"/>
            <w:szCs w:val="24"/>
            <w:lang w:val="en-US"/>
          </w:rPr>
          <w:t xml:space="preserve"> </w:t>
        </w:r>
        <w:r w:rsidR="000C6C7C" w:rsidRPr="00FA60C8">
          <w:rPr>
            <w:rFonts w:ascii="Times New Roman" w:hAnsi="Times New Roman" w:cs="Times New Roman"/>
            <w:color w:val="000000" w:themeColor="text1"/>
            <w:sz w:val="24"/>
            <w:szCs w:val="24"/>
            <w:lang w:val="en-US"/>
          </w:rPr>
          <w:fldChar w:fldCharType="begin"/>
        </w:r>
        <w:r w:rsidR="000C6C7C"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0C6C7C" w:rsidRPr="00FA60C8">
          <w:rPr>
            <w:rFonts w:ascii="Times New Roman" w:hAnsi="Times New Roman" w:cs="Times New Roman"/>
            <w:color w:val="000000" w:themeColor="text1"/>
            <w:sz w:val="24"/>
            <w:szCs w:val="24"/>
            <w:lang w:val="en-US"/>
          </w:rPr>
          <w:fldChar w:fldCharType="separate"/>
        </w:r>
        <w:r w:rsidR="000C6C7C" w:rsidRPr="00FA60C8">
          <w:rPr>
            <w:rFonts w:ascii="Times New Roman" w:hAnsi="Times New Roman" w:cs="Times New Roman"/>
            <w:color w:val="000000" w:themeColor="text1"/>
            <w:sz w:val="24"/>
            <w:szCs w:val="24"/>
            <w:lang w:val="en-US"/>
          </w:rPr>
          <w:t>(Gadhave et al., 2016; Pangesti et al., 2013)</w:t>
        </w:r>
        <w:r w:rsidR="000C6C7C" w:rsidRPr="00FA60C8">
          <w:rPr>
            <w:rFonts w:ascii="Times New Roman" w:hAnsi="Times New Roman" w:cs="Times New Roman"/>
            <w:color w:val="000000" w:themeColor="text1"/>
            <w:sz w:val="24"/>
            <w:szCs w:val="24"/>
            <w:lang w:val="en-US"/>
          </w:rPr>
          <w:fldChar w:fldCharType="end"/>
        </w:r>
        <w:r w:rsidR="000C6C7C" w:rsidRPr="00FA60C8">
          <w:rPr>
            <w:rFonts w:ascii="Times New Roman" w:hAnsi="Times New Roman" w:cs="Times New Roman"/>
            <w:color w:val="000000" w:themeColor="text1"/>
            <w:sz w:val="24"/>
            <w:szCs w:val="24"/>
            <w:lang w:val="en-US"/>
          </w:rPr>
          <w:t>.</w:t>
        </w:r>
      </w:moveTo>
      <w:moveToRangeEnd w:id="119"/>
      <w:ins w:id="132" w:author="Dicke, Marcel" w:date="2023-06-07T20:15:00Z">
        <w:r w:rsidR="00F85120">
          <w:rPr>
            <w:rFonts w:ascii="Times New Roman" w:hAnsi="Times New Roman" w:cs="Times New Roman"/>
            <w:color w:val="000000" w:themeColor="text1"/>
            <w:sz w:val="24"/>
            <w:szCs w:val="24"/>
            <w:lang w:val="en-US"/>
          </w:rPr>
          <w:t xml:space="preserve"> </w:t>
        </w:r>
      </w:ins>
      <w:del w:id="133" w:author="Joop van Loon" w:date="2023-06-20T12:35:00Z">
        <w:r w:rsidR="00D468A7" w:rsidRPr="00FA60C8" w:rsidDel="0040723B">
          <w:rPr>
            <w:rFonts w:ascii="Times New Roman" w:hAnsi="Times New Roman" w:cs="Times New Roman"/>
            <w:color w:val="000000" w:themeColor="text1"/>
            <w:sz w:val="24"/>
            <w:szCs w:val="24"/>
            <w:lang w:val="en-US"/>
          </w:rPr>
          <w:delText>Overall, p</w:delText>
        </w:r>
      </w:del>
      <w:ins w:id="134" w:author="Joop van Loon" w:date="2023-06-20T12:35:00Z">
        <w:r w:rsidR="0040723B">
          <w:rPr>
            <w:rFonts w:ascii="Times New Roman" w:hAnsi="Times New Roman" w:cs="Times New Roman"/>
            <w:color w:val="000000" w:themeColor="text1"/>
            <w:sz w:val="24"/>
            <w:szCs w:val="24"/>
            <w:lang w:val="en-US"/>
          </w:rPr>
          <w:t>P</w:t>
        </w:r>
      </w:ins>
      <w:r w:rsidR="00D468A7" w:rsidRPr="00FA60C8">
        <w:rPr>
          <w:rFonts w:ascii="Times New Roman" w:hAnsi="Times New Roman" w:cs="Times New Roman"/>
          <w:color w:val="000000" w:themeColor="text1"/>
          <w:sz w:val="24"/>
          <w:szCs w:val="24"/>
          <w:lang w:val="en-US"/>
        </w:rPr>
        <w:t xml:space="preserve">lants and beneficial </w:t>
      </w:r>
      <w:r w:rsidR="003422FD">
        <w:rPr>
          <w:rFonts w:ascii="Times New Roman" w:hAnsi="Times New Roman" w:cs="Times New Roman"/>
          <w:color w:val="000000" w:themeColor="text1"/>
          <w:sz w:val="24"/>
          <w:szCs w:val="24"/>
          <w:lang w:val="en-US"/>
        </w:rPr>
        <w:t xml:space="preserve">soil </w:t>
      </w:r>
      <w:r w:rsidR="00D468A7" w:rsidRPr="00FA60C8">
        <w:rPr>
          <w:rFonts w:ascii="Times New Roman" w:hAnsi="Times New Roman" w:cs="Times New Roman"/>
          <w:color w:val="000000" w:themeColor="text1"/>
          <w:sz w:val="24"/>
          <w:szCs w:val="24"/>
          <w:lang w:val="en-US"/>
        </w:rPr>
        <w:t xml:space="preserve">microorganisms can use frass as a nutrient and energy source when added to the soil. Inorganic </w:t>
      </w:r>
      <w:r w:rsidR="003422FD">
        <w:rPr>
          <w:rFonts w:ascii="Times New Roman" w:hAnsi="Times New Roman" w:cs="Times New Roman"/>
          <w:color w:val="000000" w:themeColor="text1"/>
          <w:sz w:val="24"/>
          <w:szCs w:val="24"/>
          <w:lang w:val="en-US"/>
        </w:rPr>
        <w:t>nitrogen (N)</w:t>
      </w:r>
      <w:r w:rsidR="003422FD" w:rsidRPr="00FA60C8">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is released </w:t>
      </w:r>
      <w:r w:rsidR="003422FD">
        <w:rPr>
          <w:rFonts w:ascii="Times New Roman" w:hAnsi="Times New Roman" w:cs="Times New Roman"/>
          <w:color w:val="000000" w:themeColor="text1"/>
          <w:sz w:val="24"/>
          <w:szCs w:val="24"/>
          <w:lang w:val="en-US"/>
        </w:rPr>
        <w:t xml:space="preserve">from soil amendments </w:t>
      </w:r>
      <w:r w:rsidR="00D468A7" w:rsidRPr="00FA60C8">
        <w:rPr>
          <w:rFonts w:ascii="Times New Roman" w:hAnsi="Times New Roman" w:cs="Times New Roman"/>
          <w:color w:val="000000" w:themeColor="text1"/>
          <w:sz w:val="24"/>
          <w:szCs w:val="24"/>
          <w:lang w:val="en-US"/>
        </w:rPr>
        <w:t>through microbial decomposition</w:t>
      </w:r>
      <w:del w:id="135" w:author="Joop van Loon" w:date="2023-06-20T12:34:00Z">
        <w:r w:rsidR="00D468A7" w:rsidRPr="00FA60C8" w:rsidDel="0040723B">
          <w:rPr>
            <w:rFonts w:ascii="Times New Roman" w:hAnsi="Times New Roman" w:cs="Times New Roman"/>
            <w:color w:val="000000" w:themeColor="text1"/>
            <w:sz w:val="24"/>
            <w:szCs w:val="24"/>
            <w:lang w:val="en-US"/>
          </w:rPr>
          <w:delText>,</w:delText>
        </w:r>
      </w:del>
      <w:del w:id="136" w:author="Joop van Loon" w:date="2023-06-20T12:35:00Z">
        <w:r w:rsidR="00D468A7" w:rsidRPr="00FA60C8" w:rsidDel="0040723B">
          <w:rPr>
            <w:rFonts w:ascii="Times New Roman" w:hAnsi="Times New Roman" w:cs="Times New Roman"/>
            <w:color w:val="000000" w:themeColor="text1"/>
            <w:sz w:val="24"/>
            <w:szCs w:val="24"/>
            <w:lang w:val="en-US"/>
          </w:rPr>
          <w:delText xml:space="preserve"> which plants can utilise as organic N</w:delText>
        </w:r>
      </w:del>
      <w:r w:rsidR="00025355" w:rsidRPr="00FA60C8">
        <w:rPr>
          <w:rFonts w:ascii="Times New Roman" w:hAnsi="Times New Roman" w:cs="Times New Roman"/>
          <w:color w:val="000000" w:themeColor="text1"/>
          <w:sz w:val="24"/>
          <w:szCs w:val="24"/>
          <w:lang w:val="en-US"/>
        </w:rPr>
        <w:t>.</w:t>
      </w:r>
      <w:r w:rsidR="003422FD">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xml:space="preserve">. Thus, </w:t>
      </w:r>
      <w:r w:rsidR="00D468A7" w:rsidRPr="00FA60C8">
        <w:rPr>
          <w:rFonts w:ascii="Times New Roman" w:hAnsi="Times New Roman" w:cs="Times New Roman"/>
          <w:color w:val="000000" w:themeColor="text1"/>
          <w:sz w:val="24"/>
          <w:szCs w:val="24"/>
          <w:lang w:val="en-US"/>
        </w:rPr>
        <w:lastRenderedPageBreak/>
        <w:t>amending soil with chitin-rich residual streams may</w:t>
      </w:r>
      <w:ins w:id="137" w:author="Dicke, Marcel" w:date="2023-06-07T20:12:00Z">
        <w:r w:rsidR="00124FD0">
          <w:rPr>
            <w:rFonts w:ascii="Times New Roman" w:hAnsi="Times New Roman" w:cs="Times New Roman"/>
            <w:color w:val="000000" w:themeColor="text1"/>
            <w:sz w:val="24"/>
            <w:szCs w:val="24"/>
            <w:lang w:val="en-US"/>
          </w:rPr>
          <w:t xml:space="preserve"> promote</w:t>
        </w:r>
      </w:ins>
      <w:del w:id="138" w:author="Dicke, Marcel" w:date="2023-06-07T20:12:00Z">
        <w:r w:rsidR="00D468A7" w:rsidRPr="00FA60C8" w:rsidDel="00124FD0">
          <w:rPr>
            <w:rFonts w:ascii="Times New Roman" w:hAnsi="Times New Roman" w:cs="Times New Roman"/>
            <w:color w:val="000000" w:themeColor="text1"/>
            <w:sz w:val="24"/>
            <w:szCs w:val="24"/>
            <w:lang w:val="en-US"/>
          </w:rPr>
          <w:delText xml:space="preserve"> help</w:delText>
        </w:r>
      </w:del>
      <w:r w:rsidR="00D468A7" w:rsidRPr="00FA60C8">
        <w:rPr>
          <w:rFonts w:ascii="Times New Roman" w:hAnsi="Times New Roman" w:cs="Times New Roman"/>
          <w:color w:val="000000" w:themeColor="text1"/>
          <w:sz w:val="24"/>
          <w:szCs w:val="24"/>
          <w:lang w:val="en-US"/>
        </w:rPr>
        <w:t xml:space="preserve"> beneficial antagonists</w:t>
      </w:r>
      <w:r w:rsidR="00025355" w:rsidRPr="00FA60C8">
        <w:rPr>
          <w:rFonts w:ascii="Times New Roman" w:hAnsi="Times New Roman" w:cs="Times New Roman"/>
          <w:color w:val="000000" w:themeColor="text1"/>
          <w:sz w:val="24"/>
          <w:szCs w:val="24"/>
          <w:lang w:val="en-US"/>
        </w:rPr>
        <w:t xml:space="preserve">. </w:t>
      </w:r>
      <w:del w:id="139" w:author="Dicke, Marcel" w:date="2023-06-07T20:13:00Z">
        <w:r w:rsidR="00025355" w:rsidRPr="00FA60C8" w:rsidDel="00C973E1">
          <w:rPr>
            <w:rFonts w:ascii="Times New Roman" w:hAnsi="Times New Roman" w:cs="Times New Roman"/>
            <w:color w:val="000000" w:themeColor="text1"/>
            <w:sz w:val="24"/>
            <w:szCs w:val="24"/>
            <w:lang w:val="en-US"/>
          </w:rPr>
          <w:delText>Chitin's influence on soil microorganisms through promoting the development and activation of chitinases in response to attack</w:delText>
        </w:r>
      </w:del>
      <w:del w:id="140" w:author="Dicke, Marcel" w:date="2023-06-07T20:12:00Z">
        <w:r w:rsidR="00025355" w:rsidRPr="00FA60C8" w:rsidDel="00EF557F">
          <w:rPr>
            <w:rFonts w:ascii="Times New Roman" w:hAnsi="Times New Roman" w:cs="Times New Roman"/>
            <w:color w:val="000000" w:themeColor="text1"/>
            <w:sz w:val="24"/>
            <w:szCs w:val="24"/>
            <w:lang w:val="en-US"/>
          </w:rPr>
          <w:delText>s</w:delText>
        </w:r>
      </w:del>
      <w:del w:id="141" w:author="Dicke, Marcel" w:date="2023-06-07T20:13:00Z">
        <w:r w:rsidR="00025355" w:rsidRPr="00FA60C8" w:rsidDel="00C973E1">
          <w:rPr>
            <w:rFonts w:ascii="Times New Roman" w:hAnsi="Times New Roman" w:cs="Times New Roman"/>
            <w:color w:val="000000" w:themeColor="text1"/>
            <w:sz w:val="24"/>
            <w:szCs w:val="24"/>
            <w:lang w:val="en-US"/>
          </w:rPr>
          <w:delText xml:space="preserve"> by insect herbivores is one of the key responses to chitin-based treatments. </w:delText>
        </w:r>
      </w:del>
      <w:moveFromRangeStart w:id="142" w:author="Dicke, Marcel" w:date="2023-06-07T20:14:00Z" w:name="move137061303"/>
      <w:moveFrom w:id="143" w:author="Dicke, Marcel" w:date="2023-06-07T20:14:00Z">
        <w:r w:rsidR="00D468A7" w:rsidRPr="00FA60C8" w:rsidDel="000C6C7C">
          <w:rPr>
            <w:rFonts w:ascii="Times New Roman" w:hAnsi="Times New Roman" w:cs="Times New Roman"/>
            <w:color w:val="000000" w:themeColor="text1"/>
            <w:sz w:val="24"/>
            <w:szCs w:val="24"/>
            <w:lang w:val="en-US"/>
          </w:rPr>
          <w:t>Additionally, brassicaceous species exhibit bacilli-induced resistance to insect</w:t>
        </w:r>
        <w:r w:rsidR="003422FD" w:rsidDel="000C6C7C">
          <w:rPr>
            <w:rFonts w:ascii="Times New Roman" w:hAnsi="Times New Roman" w:cs="Times New Roman"/>
            <w:color w:val="000000" w:themeColor="text1"/>
            <w:sz w:val="24"/>
            <w:szCs w:val="24"/>
            <w:lang w:val="en-US"/>
          </w:rPr>
          <w:t xml:space="preserve"> infestation</w:t>
        </w:r>
        <w:r w:rsidR="00D468A7" w:rsidRPr="00FA60C8" w:rsidDel="000C6C7C">
          <w:rPr>
            <w:rFonts w:ascii="Times New Roman" w:hAnsi="Times New Roman" w:cs="Times New Roman"/>
            <w:color w:val="000000" w:themeColor="text1"/>
            <w:sz w:val="24"/>
            <w:szCs w:val="24"/>
            <w:lang w:val="en-US"/>
          </w:rPr>
          <w:t xml:space="preserve">s </w:t>
        </w:r>
        <w:r w:rsidR="00D468A7" w:rsidRPr="00FA60C8" w:rsidDel="000C6C7C">
          <w:rPr>
            <w:rFonts w:ascii="Times New Roman" w:hAnsi="Times New Roman" w:cs="Times New Roman"/>
            <w:color w:val="000000" w:themeColor="text1"/>
            <w:sz w:val="24"/>
            <w:szCs w:val="24"/>
            <w:lang w:val="en-US"/>
          </w:rPr>
          <w:fldChar w:fldCharType="begin"/>
        </w:r>
        <w:r w:rsidR="00D468A7" w:rsidRPr="00FA60C8" w:rsidDel="000C6C7C">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sidDel="000C6C7C">
          <w:rPr>
            <w:rFonts w:ascii="Times New Roman" w:hAnsi="Times New Roman" w:cs="Times New Roman"/>
            <w:color w:val="000000" w:themeColor="text1"/>
            <w:sz w:val="24"/>
            <w:szCs w:val="24"/>
            <w:lang w:val="en-US"/>
          </w:rPr>
          <w:fldChar w:fldCharType="separate"/>
        </w:r>
        <w:r w:rsidR="00D468A7" w:rsidRPr="00FA60C8" w:rsidDel="000C6C7C">
          <w:rPr>
            <w:rFonts w:ascii="Times New Roman" w:hAnsi="Times New Roman" w:cs="Times New Roman"/>
            <w:color w:val="000000" w:themeColor="text1"/>
            <w:sz w:val="24"/>
            <w:szCs w:val="24"/>
            <w:lang w:val="en-US"/>
          </w:rPr>
          <w:t>(Gadhave et al., 2016; Pangesti et al., 2013)</w:t>
        </w:r>
        <w:r w:rsidR="00D468A7" w:rsidRPr="00FA60C8" w:rsidDel="000C6C7C">
          <w:rPr>
            <w:rFonts w:ascii="Times New Roman" w:hAnsi="Times New Roman" w:cs="Times New Roman"/>
            <w:color w:val="000000" w:themeColor="text1"/>
            <w:sz w:val="24"/>
            <w:szCs w:val="24"/>
            <w:lang w:val="en-US"/>
          </w:rPr>
          <w:fldChar w:fldCharType="end"/>
        </w:r>
        <w:r w:rsidR="00D468A7" w:rsidRPr="00FA60C8" w:rsidDel="000C6C7C">
          <w:rPr>
            <w:rFonts w:ascii="Times New Roman" w:hAnsi="Times New Roman" w:cs="Times New Roman"/>
            <w:color w:val="000000" w:themeColor="text1"/>
            <w:sz w:val="24"/>
            <w:szCs w:val="24"/>
            <w:lang w:val="en-US"/>
          </w:rPr>
          <w:t>.</w:t>
        </w:r>
      </w:moveFrom>
      <w:moveFromRangeEnd w:id="142"/>
    </w:p>
    <w:p w14:paraId="65FF8A6B" w14:textId="6AEFD463"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144" w:name="_Hlk133418725"/>
      <w:r w:rsidRPr="00FA60C8">
        <w:rPr>
          <w:rFonts w:ascii="Times New Roman" w:hAnsi="Times New Roman" w:cs="Times New Roman"/>
          <w:color w:val="000000" w:themeColor="text1"/>
          <w:sz w:val="24"/>
          <w:szCs w:val="24"/>
          <w:lang w:val="en-US"/>
        </w:rPr>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frass</w:t>
      </w:r>
      <w:ins w:id="145" w:author="Dicke, Marcel" w:date="2023-06-07T20:15:00Z">
        <w:r w:rsidR="00F85120">
          <w:rPr>
            <w:rFonts w:ascii="Times New Roman" w:hAnsi="Times New Roman" w:cs="Times New Roman"/>
            <w:color w:val="000000" w:themeColor="text1"/>
            <w:sz w:val="24"/>
            <w:szCs w:val="24"/>
            <w:lang w:val="en-US"/>
          </w:rPr>
          <w:t xml:space="preserve"> produced</w:t>
        </w:r>
      </w:ins>
      <w:r w:rsidR="00611A04" w:rsidRPr="00FA60C8">
        <w:rPr>
          <w:rFonts w:ascii="Times New Roman" w:hAnsi="Times New Roman" w:cs="Times New Roman"/>
          <w:color w:val="000000" w:themeColor="text1"/>
          <w:sz w:val="24"/>
          <w:szCs w:val="24"/>
          <w:lang w:val="en-US"/>
        </w:rPr>
        <w:t xml:space="preserve">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del w:id="146" w:author="Joop van Loon" w:date="2023-06-20T12:35:00Z">
        <w:r w:rsidR="008E29CB" w:rsidRPr="00FA60C8" w:rsidDel="0040723B">
          <w:rPr>
            <w:rFonts w:ascii="Times New Roman" w:hAnsi="Times New Roman" w:cs="Times New Roman"/>
            <w:color w:val="000000" w:themeColor="text1"/>
            <w:sz w:val="24"/>
            <w:szCs w:val="24"/>
            <w:lang w:val="en-US"/>
          </w:rPr>
          <w:delText xml:space="preserve">frass's </w:delText>
        </w:r>
      </w:del>
      <w:ins w:id="147" w:author="Joop van Loon" w:date="2023-06-20T12:35:00Z">
        <w:r w:rsidR="0040723B">
          <w:rPr>
            <w:rFonts w:ascii="Times New Roman" w:hAnsi="Times New Roman" w:cs="Times New Roman"/>
            <w:color w:val="000000" w:themeColor="text1"/>
            <w:sz w:val="24"/>
            <w:szCs w:val="24"/>
            <w:lang w:val="en-US"/>
          </w:rPr>
          <w:t xml:space="preserve">the </w:t>
        </w:r>
      </w:ins>
      <w:r w:rsidR="008E29CB" w:rsidRPr="00FA60C8">
        <w:rPr>
          <w:rFonts w:ascii="Times New Roman" w:hAnsi="Times New Roman" w:cs="Times New Roman"/>
          <w:color w:val="000000" w:themeColor="text1"/>
          <w:sz w:val="24"/>
          <w:szCs w:val="24"/>
          <w:lang w:val="en-US"/>
        </w:rPr>
        <w:t xml:space="preserve">potential </w:t>
      </w:r>
      <w:ins w:id="148" w:author="Joop van Loon" w:date="2023-06-20T12:35:00Z">
        <w:r w:rsidR="0040723B">
          <w:rPr>
            <w:rFonts w:ascii="Times New Roman" w:hAnsi="Times New Roman" w:cs="Times New Roman"/>
            <w:color w:val="000000" w:themeColor="text1"/>
            <w:sz w:val="24"/>
            <w:szCs w:val="24"/>
            <w:lang w:val="en-US"/>
          </w:rPr>
          <w:t xml:space="preserve">of frass </w:t>
        </w:r>
      </w:ins>
      <w:r w:rsidR="008E29CB" w:rsidRPr="00FA60C8">
        <w:rPr>
          <w:rFonts w:ascii="Times New Roman" w:hAnsi="Times New Roman" w:cs="Times New Roman"/>
          <w:color w:val="000000" w:themeColor="text1"/>
          <w:sz w:val="24"/>
          <w:szCs w:val="24"/>
          <w:lang w:val="en-US"/>
        </w:rPr>
        <w:t xml:space="preserve">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Analyses of frass produced by BSF larvae</w:t>
      </w:r>
      <w:r w:rsidR="00A00541">
        <w:rPr>
          <w:rFonts w:ascii="Times New Roman" w:hAnsi="Times New Roman" w:cs="Times New Roman"/>
          <w:color w:val="000000" w:themeColor="text1"/>
          <w:sz w:val="24"/>
          <w:szCs w:val="24"/>
          <w:lang w:val="en-US"/>
        </w:rPr>
        <w:t xml:space="preserve"> (</w:t>
      </w:r>
      <w:r w:rsidR="00A00541" w:rsidRPr="00FA60C8">
        <w:rPr>
          <w:rFonts w:ascii="Times New Roman" w:hAnsi="Times New Roman" w:cs="Times New Roman"/>
          <w:color w:val="000000" w:themeColor="text1"/>
          <w:sz w:val="24"/>
          <w:szCs w:val="24"/>
          <w:lang w:val="en-US"/>
        </w:rPr>
        <w:t>BSFF</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Pr>
          <w:rFonts w:ascii="Times New Roman" w:hAnsi="Times New Roman" w:cs="Times New Roman"/>
          <w:color w:val="000000" w:themeColor="text1"/>
          <w:sz w:val="24"/>
          <w:szCs w:val="24"/>
          <w:lang w:val="en-US"/>
        </w:rPr>
        <w:t>phosphorus (</w:t>
      </w:r>
      <w:r w:rsidR="003A2A3B" w:rsidRPr="00FA60C8">
        <w:rPr>
          <w:rFonts w:ascii="Times New Roman" w:hAnsi="Times New Roman" w:cs="Times New Roman"/>
          <w:color w:val="000000" w:themeColor="text1"/>
          <w:sz w:val="24"/>
          <w:szCs w:val="24"/>
          <w:lang w:val="en-US"/>
        </w:rPr>
        <w:t>P</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5 %, and in </w:t>
      </w:r>
      <w:r w:rsidR="00A00541">
        <w:rPr>
          <w:rFonts w:ascii="Times New Roman" w:hAnsi="Times New Roman" w:cs="Times New Roman"/>
          <w:color w:val="000000" w:themeColor="text1"/>
          <w:sz w:val="24"/>
          <w:szCs w:val="24"/>
          <w:lang w:val="en-US"/>
        </w:rPr>
        <w:t>potassium (</w:t>
      </w:r>
      <w:r w:rsidR="003A2A3B" w:rsidRPr="00FA60C8">
        <w:rPr>
          <w:rFonts w:ascii="Times New Roman" w:hAnsi="Times New Roman" w:cs="Times New Roman"/>
          <w:color w:val="000000" w:themeColor="text1"/>
          <w:sz w:val="24"/>
          <w:szCs w:val="24"/>
          <w:lang w:val="en-US"/>
        </w:rPr>
        <w:t>K</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1%, as well as </w:t>
      </w:r>
      <w:ins w:id="149" w:author="Joop van Loon" w:date="2023-06-20T12:36:00Z">
        <w:r w:rsidR="0040723B">
          <w:rPr>
            <w:rFonts w:ascii="Times New Roman" w:hAnsi="Times New Roman" w:cs="Times New Roman"/>
            <w:color w:val="000000" w:themeColor="text1"/>
            <w:sz w:val="24"/>
            <w:szCs w:val="24"/>
            <w:lang w:val="en-US"/>
          </w:rPr>
          <w:t xml:space="preserve">providing </w:t>
        </w:r>
      </w:ins>
      <w:r w:rsidR="003A2A3B" w:rsidRPr="00FA60C8">
        <w:rPr>
          <w:rFonts w:ascii="Times New Roman" w:hAnsi="Times New Roman" w:cs="Times New Roman"/>
          <w:color w:val="000000" w:themeColor="text1"/>
          <w:sz w:val="24"/>
          <w:szCs w:val="24"/>
          <w:lang w:val="en-US"/>
        </w:rPr>
        <w:t xml:space="preserve">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ealworm frass</w:t>
      </w:r>
      <w:r w:rsidR="00A00541">
        <w:rPr>
          <w:rFonts w:ascii="Times New Roman" w:hAnsi="Times New Roman" w:cs="Times New Roman"/>
          <w:color w:val="000000" w:themeColor="text1"/>
          <w:sz w:val="24"/>
          <w:szCs w:val="24"/>
          <w:lang w:val="en-US"/>
        </w:rPr>
        <w:t xml:space="preserve"> (MWF)</w:t>
      </w:r>
      <w:r w:rsidR="003A2A3B" w:rsidRPr="00FA60C8">
        <w:rPr>
          <w:rFonts w:ascii="Times New Roman" w:hAnsi="Times New Roman" w:cs="Times New Roman"/>
          <w:color w:val="000000" w:themeColor="text1"/>
          <w:sz w:val="24"/>
          <w:szCs w:val="24"/>
          <w:lang w:val="en-US"/>
        </w:rPr>
        <w:t xml:space="preserve">, on the other hand, ranges in total </w:t>
      </w:r>
      <w:r w:rsidR="00A00541">
        <w:rPr>
          <w:rFonts w:ascii="Times New Roman" w:hAnsi="Times New Roman" w:cs="Times New Roman"/>
          <w:color w:val="000000" w:themeColor="text1"/>
          <w:sz w:val="24"/>
          <w:szCs w:val="24"/>
          <w:lang w:val="en-US"/>
        </w:rPr>
        <w:t>N</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content from 2.7 to 7.8%, </w:t>
      </w:r>
      <w:ins w:id="150" w:author="Joop van Loon" w:date="2023-06-20T12:36:00Z">
        <w:r w:rsidR="0040723B">
          <w:rPr>
            <w:rFonts w:ascii="Times New Roman" w:hAnsi="Times New Roman" w:cs="Times New Roman"/>
            <w:color w:val="000000" w:themeColor="text1"/>
            <w:sz w:val="24"/>
            <w:szCs w:val="24"/>
            <w:lang w:val="en-US"/>
          </w:rPr>
          <w:t xml:space="preserve">total </w:t>
        </w:r>
      </w:ins>
      <w:r w:rsidR="00A00541">
        <w:rPr>
          <w:rFonts w:ascii="Times New Roman" w:hAnsi="Times New Roman" w:cs="Times New Roman"/>
          <w:color w:val="000000" w:themeColor="text1"/>
          <w:sz w:val="24"/>
          <w:szCs w:val="24"/>
          <w:lang w:val="en-US"/>
        </w:rPr>
        <w:t>P</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0 to 1.5% and total </w:t>
      </w:r>
      <w:r w:rsidR="00A00541">
        <w:rPr>
          <w:rFonts w:ascii="Times New Roman" w:hAnsi="Times New Roman" w:cs="Times New Roman"/>
          <w:color w:val="000000" w:themeColor="text1"/>
          <w:sz w:val="24"/>
          <w:szCs w:val="24"/>
          <w:lang w:val="en-US"/>
        </w:rPr>
        <w:t>K</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w:t>
      </w:r>
      <w:ins w:id="151" w:author="Joop van Loon" w:date="2023-06-20T13:36:00Z">
        <w:r w:rsidR="0047447E">
          <w:rPr>
            <w:rFonts w:ascii="Times New Roman" w:hAnsi="Times New Roman" w:cs="Times New Roman"/>
            <w:color w:val="000000" w:themeColor="text1"/>
            <w:sz w:val="24"/>
            <w:szCs w:val="24"/>
            <w:lang w:val="en-US"/>
          </w:rPr>
          <w:t xml:space="preserve">the abundance of </w:t>
        </w:r>
      </w:ins>
      <w:r w:rsidR="003A2A3B" w:rsidRPr="00FA60C8">
        <w:rPr>
          <w:rFonts w:ascii="Times New Roman" w:hAnsi="Times New Roman" w:cs="Times New Roman"/>
          <w:color w:val="000000" w:themeColor="text1"/>
          <w:sz w:val="24"/>
          <w:szCs w:val="24"/>
          <w:lang w:val="en-US"/>
        </w:rPr>
        <w:t xml:space="preserve">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High concentrations of </w:t>
      </w:r>
      <w:r w:rsidR="003D5DAC">
        <w:rPr>
          <w:rFonts w:ascii="Times New Roman" w:hAnsi="Times New Roman" w:cs="Times New Roman"/>
          <w:color w:val="000000" w:themeColor="text1"/>
          <w:sz w:val="24"/>
          <w:szCs w:val="24"/>
          <w:lang w:val="en-US"/>
        </w:rPr>
        <w:t>P</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w:t>
      </w:r>
      <w:r w:rsidR="003D5DAC">
        <w:rPr>
          <w:rFonts w:ascii="Times New Roman" w:hAnsi="Times New Roman" w:cs="Times New Roman"/>
          <w:color w:val="000000" w:themeColor="text1"/>
          <w:sz w:val="24"/>
          <w:szCs w:val="24"/>
          <w:lang w:val="en-US"/>
        </w:rPr>
        <w:t>N</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w:t>
      </w:r>
      <w:ins w:id="152" w:author="Joop van Loon" w:date="2023-06-20T13:36:00Z">
        <w:r w:rsidR="0047447E" w:rsidRPr="00FA60C8">
          <w:rPr>
            <w:rFonts w:ascii="Times New Roman" w:hAnsi="Times New Roman" w:cs="Times New Roman"/>
            <w:color w:val="000000" w:themeColor="text1"/>
            <w:sz w:val="24"/>
            <w:szCs w:val="24"/>
            <w:lang w:val="en-US"/>
          </w:rPr>
          <w:t xml:space="preserve">enhance plant growth </w:t>
        </w:r>
      </w:ins>
      <w:ins w:id="153" w:author="Joop van Loon" w:date="2023-06-20T13:37:00Z">
        <w:r w:rsidR="0047447E">
          <w:rPr>
            <w:rFonts w:ascii="Times New Roman" w:hAnsi="Times New Roman" w:cs="Times New Roman"/>
            <w:color w:val="000000" w:themeColor="text1"/>
            <w:sz w:val="24"/>
            <w:szCs w:val="24"/>
            <w:lang w:val="en-US"/>
          </w:rPr>
          <w:t xml:space="preserve">and </w:t>
        </w:r>
      </w:ins>
      <w:r w:rsidR="003A2A3B" w:rsidRPr="00FA60C8">
        <w:rPr>
          <w:rFonts w:ascii="Times New Roman" w:hAnsi="Times New Roman" w:cs="Times New Roman"/>
          <w:color w:val="000000" w:themeColor="text1"/>
          <w:sz w:val="24"/>
          <w:szCs w:val="24"/>
          <w:lang w:val="en-US"/>
        </w:rPr>
        <w:t>increase crop yields</w:t>
      </w:r>
      <w:del w:id="154" w:author="Joop van Loon" w:date="2023-06-20T13:37:00Z">
        <w:r w:rsidR="003A2A3B" w:rsidRPr="00FA60C8" w:rsidDel="0047447E">
          <w:rPr>
            <w:rFonts w:ascii="Times New Roman" w:hAnsi="Times New Roman" w:cs="Times New Roman"/>
            <w:color w:val="000000" w:themeColor="text1"/>
            <w:sz w:val="24"/>
            <w:szCs w:val="24"/>
            <w:lang w:val="en-US"/>
          </w:rPr>
          <w:delText>, and enhance plant growth</w:delText>
        </w:r>
      </w:del>
      <w:r w:rsidR="003A2A3B" w:rsidRPr="00FA60C8">
        <w:rPr>
          <w:rFonts w:ascii="Times New Roman" w:hAnsi="Times New Roman" w:cs="Times New Roman"/>
          <w:color w:val="000000" w:themeColor="text1"/>
          <w:sz w:val="24"/>
          <w:szCs w:val="24"/>
          <w:lang w:val="en-US"/>
        </w:rPr>
        <w:t xml:space="preserve">. </w:t>
      </w:r>
      <w:r w:rsidR="008E29CB" w:rsidRPr="00FA60C8">
        <w:rPr>
          <w:rFonts w:ascii="Times New Roman" w:hAnsi="Times New Roman" w:cs="Times New Roman"/>
          <w:color w:val="000000" w:themeColor="text1"/>
          <w:sz w:val="24"/>
          <w:szCs w:val="24"/>
          <w:lang w:val="en-US"/>
        </w:rPr>
        <w:t xml:space="preserve">By </w:t>
      </w:r>
      <w:del w:id="155" w:author="Joop van Loon" w:date="2023-06-20T13:37:00Z">
        <w:r w:rsidR="008E29CB" w:rsidRPr="00FA60C8" w:rsidDel="0047447E">
          <w:rPr>
            <w:rFonts w:ascii="Times New Roman" w:hAnsi="Times New Roman" w:cs="Times New Roman"/>
            <w:color w:val="000000" w:themeColor="text1"/>
            <w:sz w:val="24"/>
            <w:szCs w:val="24"/>
            <w:lang w:val="en-US"/>
          </w:rPr>
          <w:delText xml:space="preserve">valorizing and </w:delText>
        </w:r>
      </w:del>
      <w:r w:rsidR="008E29CB" w:rsidRPr="00FA60C8">
        <w:rPr>
          <w:rFonts w:ascii="Times New Roman" w:hAnsi="Times New Roman" w:cs="Times New Roman"/>
          <w:color w:val="000000" w:themeColor="text1"/>
          <w:sz w:val="24"/>
          <w:szCs w:val="24"/>
          <w:lang w:val="en-US"/>
        </w:rPr>
        <w:t xml:space="preserve">reintroducing </w:t>
      </w:r>
      <w:ins w:id="156" w:author="Joop van Loon" w:date="2023-06-20T13:37:00Z">
        <w:r w:rsidR="0047447E">
          <w:rPr>
            <w:rFonts w:ascii="Times New Roman" w:hAnsi="Times New Roman" w:cs="Times New Roman"/>
            <w:color w:val="000000" w:themeColor="text1"/>
            <w:sz w:val="24"/>
            <w:szCs w:val="24"/>
            <w:lang w:val="en-US"/>
          </w:rPr>
          <w:t xml:space="preserve">and </w:t>
        </w:r>
        <w:r w:rsidR="0047447E" w:rsidRPr="00FA60C8">
          <w:rPr>
            <w:rFonts w:ascii="Times New Roman" w:hAnsi="Times New Roman" w:cs="Times New Roman"/>
            <w:color w:val="000000" w:themeColor="text1"/>
            <w:sz w:val="24"/>
            <w:szCs w:val="24"/>
            <w:lang w:val="en-US"/>
          </w:rPr>
          <w:t xml:space="preserve">valorizing </w:t>
        </w:r>
      </w:ins>
      <w:r w:rsidR="008E29CB" w:rsidRPr="00FA60C8">
        <w:rPr>
          <w:rFonts w:ascii="Times New Roman" w:hAnsi="Times New Roman" w:cs="Times New Roman"/>
          <w:color w:val="000000" w:themeColor="text1"/>
          <w:sz w:val="24"/>
          <w:szCs w:val="24"/>
          <w:lang w:val="en-US"/>
        </w:rPr>
        <w:t xml:space="preserve">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FA60C8">
        <w:rPr>
          <w:rFonts w:ascii="Times New Roman" w:hAnsi="Times New Roman" w:cs="Times New Roman"/>
          <w:color w:val="000000" w:themeColor="text1"/>
          <w:sz w:val="24"/>
          <w:szCs w:val="24"/>
          <w:lang w:val="en-US"/>
        </w:rPr>
        <w:t xml:space="preserve">amendment and </w:t>
      </w:r>
      <w:r w:rsidR="003D5DAC">
        <w:rPr>
          <w:rFonts w:ascii="Times New Roman" w:hAnsi="Times New Roman" w:cs="Times New Roman"/>
          <w:color w:val="000000" w:themeColor="text1"/>
          <w:sz w:val="24"/>
          <w:szCs w:val="24"/>
          <w:lang w:val="en-US"/>
        </w:rPr>
        <w:t>food production</w:t>
      </w:r>
      <w:r w:rsidR="003D5DAC"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4EB0E93"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w:t>
      </w:r>
      <w:ins w:id="157" w:author="Joop van Loon" w:date="2023-06-20T13:38:00Z">
        <w:r w:rsidR="0047447E">
          <w:rPr>
            <w:rFonts w:ascii="Times New Roman" w:hAnsi="Times New Roman" w:cs="Times New Roman"/>
            <w:color w:val="000000" w:themeColor="text1"/>
            <w:sz w:val="24"/>
            <w:szCs w:val="24"/>
            <w:lang w:val="en-US"/>
          </w:rPr>
          <w:t xml:space="preserve">and </w:t>
        </w:r>
      </w:ins>
      <w:r w:rsidR="00D80AAD" w:rsidRPr="00FA60C8">
        <w:rPr>
          <w:rFonts w:ascii="Times New Roman" w:hAnsi="Times New Roman" w:cs="Times New Roman"/>
          <w:color w:val="000000" w:themeColor="text1"/>
          <w:sz w:val="24"/>
          <w:szCs w:val="24"/>
          <w:lang w:val="en-US"/>
        </w:rPr>
        <w:t>bio-industrial</w:t>
      </w:r>
      <w:del w:id="158" w:author="Joop van Loon" w:date="2023-06-20T13:38:00Z">
        <w:r w:rsidR="00D80AAD" w:rsidRPr="00FA60C8" w:rsidDel="0047447E">
          <w:rPr>
            <w:rFonts w:ascii="Times New Roman" w:hAnsi="Times New Roman" w:cs="Times New Roman"/>
            <w:color w:val="000000" w:themeColor="text1"/>
            <w:sz w:val="24"/>
            <w:szCs w:val="24"/>
            <w:lang w:val="en-US"/>
          </w:rPr>
          <w:delText>, and crop rotation</w:delText>
        </w:r>
      </w:del>
      <w:r w:rsidR="00D80AAD" w:rsidRPr="00FA60C8">
        <w:rPr>
          <w:rFonts w:ascii="Times New Roman" w:hAnsi="Times New Roman" w:cs="Times New Roman"/>
          <w:color w:val="000000" w:themeColor="text1"/>
          <w:sz w:val="24"/>
          <w:szCs w:val="24"/>
          <w:lang w:val="en-US"/>
        </w:rPr>
        <w:t xml:space="preserve"> </w:t>
      </w:r>
      <w:ins w:id="159" w:author="Joop van Loon" w:date="2023-06-20T13:38:00Z">
        <w:r w:rsidR="0047447E">
          <w:rPr>
            <w:rFonts w:ascii="Times New Roman" w:hAnsi="Times New Roman" w:cs="Times New Roman"/>
            <w:color w:val="000000" w:themeColor="text1"/>
            <w:sz w:val="24"/>
            <w:szCs w:val="24"/>
            <w:lang w:val="en-US"/>
          </w:rPr>
          <w:t xml:space="preserve">properties </w:t>
        </w:r>
      </w:ins>
      <w:del w:id="160" w:author="Joop van Loon" w:date="2023-06-20T13:38:00Z">
        <w:r w:rsidR="00D80AAD" w:rsidRPr="00FA60C8" w:rsidDel="0047447E">
          <w:rPr>
            <w:rFonts w:ascii="Times New Roman" w:hAnsi="Times New Roman" w:cs="Times New Roman"/>
            <w:color w:val="000000" w:themeColor="text1"/>
            <w:sz w:val="24"/>
            <w:szCs w:val="24"/>
            <w:lang w:val="en-US"/>
          </w:rPr>
          <w:delText>capabilities</w:delText>
        </w:r>
        <w:r w:rsidR="0096760F" w:rsidRPr="00FA60C8" w:rsidDel="0047447E">
          <w:rPr>
            <w:rFonts w:ascii="Times New Roman" w:hAnsi="Times New Roman" w:cs="Times New Roman"/>
            <w:color w:val="000000" w:themeColor="text1"/>
            <w:sz w:val="24"/>
            <w:szCs w:val="24"/>
            <w:lang w:val="en-US"/>
          </w:rPr>
          <w:delText xml:space="preserve"> </w:delText>
        </w:r>
      </w:del>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w:t>
      </w:r>
      <w:ins w:id="161" w:author="Dicke, Marcel" w:date="2023-06-07T20:17:00Z">
        <w:r w:rsidR="00CC75F9">
          <w:rPr>
            <w:rFonts w:ascii="Times New Roman" w:hAnsi="Times New Roman" w:cs="Times New Roman"/>
            <w:color w:val="000000" w:themeColor="text1"/>
            <w:sz w:val="24"/>
            <w:szCs w:val="24"/>
            <w:lang w:val="en-US"/>
          </w:rPr>
          <w:t xml:space="preserve">larvae of the </w:t>
        </w:r>
      </w:ins>
      <w:r w:rsidR="001D41CD" w:rsidRPr="00FA60C8">
        <w:rPr>
          <w:rFonts w:ascii="Times New Roman" w:hAnsi="Times New Roman" w:cs="Times New Roman"/>
          <w:color w:val="000000" w:themeColor="text1"/>
          <w:sz w:val="24"/>
          <w:szCs w:val="24"/>
          <w:lang w:val="en-US"/>
        </w:rPr>
        <w:t xml:space="preserve">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w:t>
      </w:r>
      <w:ins w:id="162" w:author="Dicke, Marcel" w:date="2023-06-07T20:18:00Z">
        <w:r w:rsidR="00CC75F9">
          <w:rPr>
            <w:rFonts w:ascii="Times New Roman" w:hAnsi="Times New Roman" w:cs="Times New Roman"/>
            <w:color w:val="000000" w:themeColor="text1"/>
            <w:sz w:val="24"/>
            <w:szCs w:val="24"/>
            <w:lang w:val="en-US"/>
          </w:rPr>
          <w:t xml:space="preserve">larvae of the </w:t>
        </w:r>
      </w:ins>
      <w:r w:rsidR="001D41CD" w:rsidRPr="00FA60C8">
        <w:rPr>
          <w:rFonts w:ascii="Times New Roman" w:hAnsi="Times New Roman" w:cs="Times New Roman"/>
          <w:color w:val="000000" w:themeColor="text1"/>
          <w:sz w:val="24"/>
          <w:szCs w:val="24"/>
          <w:lang w:val="en-US"/>
        </w:rPr>
        <w:t xml:space="preserve">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w:t>
      </w:r>
      <w:del w:id="163" w:author="Joop van Loon" w:date="2023-06-20T13:39:00Z">
        <w:r w:rsidR="001D41CD" w:rsidRPr="00FA60C8" w:rsidDel="0047447E">
          <w:rPr>
            <w:rFonts w:ascii="Times New Roman" w:hAnsi="Times New Roman" w:cs="Times New Roman"/>
            <w:color w:val="000000" w:themeColor="text1"/>
            <w:sz w:val="24"/>
            <w:szCs w:val="24"/>
            <w:lang w:val="en-US"/>
          </w:rPr>
          <w:delText xml:space="preserve">productivity and </w:delText>
        </w:r>
      </w:del>
      <w:r w:rsidR="001D41CD" w:rsidRPr="00FA60C8">
        <w:rPr>
          <w:rFonts w:ascii="Times New Roman" w:hAnsi="Times New Roman" w:cs="Times New Roman"/>
          <w:color w:val="000000" w:themeColor="text1"/>
          <w:sz w:val="24"/>
          <w:szCs w:val="24"/>
          <w:lang w:val="en-US"/>
        </w:rPr>
        <w:t>economic losses</w:t>
      </w:r>
      <w:del w:id="164" w:author="Dicke, Marcel" w:date="2023-06-07T20:18:00Z">
        <w:r w:rsidR="001D41CD" w:rsidRPr="00FA60C8" w:rsidDel="0017680D">
          <w:rPr>
            <w:rFonts w:ascii="Times New Roman" w:hAnsi="Times New Roman" w:cs="Times New Roman"/>
            <w:color w:val="000000" w:themeColor="text1"/>
            <w:sz w:val="24"/>
            <w:szCs w:val="24"/>
            <w:lang w:val="en-US"/>
          </w:rPr>
          <w:delText>,</w:delText>
        </w:r>
      </w:del>
      <w:r w:rsidR="001D41CD" w:rsidRPr="00FA60C8">
        <w:rPr>
          <w:rFonts w:ascii="Times New Roman" w:hAnsi="Times New Roman" w:cs="Times New Roman"/>
          <w:color w:val="000000" w:themeColor="text1"/>
          <w:sz w:val="24"/>
          <w:szCs w:val="24"/>
          <w:lang w:val="en-US"/>
        </w:rPr>
        <w:t xml:space="preserve"> </w:t>
      </w:r>
      <w:del w:id="165" w:author="Dicke, Marcel" w:date="2023-06-07T20:18:00Z">
        <w:r w:rsidR="001D41CD" w:rsidRPr="00FA60C8" w:rsidDel="0017680D">
          <w:rPr>
            <w:rFonts w:ascii="Times New Roman" w:hAnsi="Times New Roman" w:cs="Times New Roman"/>
            <w:color w:val="000000" w:themeColor="text1"/>
            <w:sz w:val="24"/>
            <w:szCs w:val="24"/>
            <w:lang w:val="en-US"/>
          </w:rPr>
          <w:delText xml:space="preserve">posing a danger to global food security </w:delText>
        </w:r>
      </w:del>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del w:id="166" w:author="Joop van Loon" w:date="2023-06-20T13:40:00Z">
        <w:r w:rsidR="00F136C8" w:rsidRPr="00FA60C8" w:rsidDel="0047447E">
          <w:rPr>
            <w:rFonts w:ascii="Times New Roman" w:hAnsi="Times New Roman" w:cs="Times New Roman"/>
            <w:color w:val="000000" w:themeColor="text1"/>
            <w:sz w:val="24"/>
            <w:szCs w:val="24"/>
            <w:lang w:val="en-US"/>
          </w:rPr>
          <w:lastRenderedPageBreak/>
          <w:delText xml:space="preserve">Plant fitness and, by extension, crop yield, are </w:delText>
        </w:r>
      </w:del>
      <w:ins w:id="167" w:author="Dicke, Marcel" w:date="2023-06-07T20:18:00Z">
        <w:del w:id="168" w:author="Joop van Loon" w:date="2023-06-20T13:40:00Z">
          <w:r w:rsidR="009934F0" w:rsidDel="0047447E">
            <w:rPr>
              <w:rFonts w:ascii="Times New Roman" w:hAnsi="Times New Roman" w:cs="Times New Roman"/>
              <w:color w:val="000000" w:themeColor="text1"/>
              <w:sz w:val="24"/>
              <w:szCs w:val="24"/>
              <w:lang w:val="en-US"/>
            </w:rPr>
            <w:delText xml:space="preserve">importantly </w:delText>
          </w:r>
        </w:del>
      </w:ins>
      <w:del w:id="169" w:author="Joop van Loon" w:date="2023-06-20T13:40:00Z">
        <w:r w:rsidR="00F136C8" w:rsidRPr="00FA60C8" w:rsidDel="0047447E">
          <w:rPr>
            <w:rFonts w:ascii="Times New Roman" w:hAnsi="Times New Roman" w:cs="Times New Roman"/>
            <w:color w:val="000000" w:themeColor="text1"/>
            <w:sz w:val="24"/>
            <w:szCs w:val="24"/>
            <w:lang w:val="en-US"/>
          </w:rPr>
          <w:delText xml:space="preserve">influenced in large part by plant-insect interactions. </w:delText>
        </w:r>
      </w:del>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9BFD75" w:rsidR="00EB6653" w:rsidRPr="00FA60C8" w:rsidRDefault="00CB1A39" w:rsidP="00FA60C8">
      <w:pPr>
        <w:spacing w:after="0"/>
        <w:jc w:val="both"/>
        <w:rPr>
          <w:rFonts w:ascii="Times New Roman" w:hAnsi="Times New Roman" w:cs="Times New Roman"/>
          <w:color w:val="000000" w:themeColor="text1"/>
          <w:sz w:val="24"/>
          <w:szCs w:val="24"/>
          <w:lang w:val="en-US"/>
        </w:rPr>
      </w:pPr>
      <w:commentRangeStart w:id="170"/>
      <w:commentRangeStart w:id="171"/>
      <w:r w:rsidRPr="00FA60C8">
        <w:rPr>
          <w:rFonts w:ascii="Times New Roman" w:hAnsi="Times New Roman" w:cs="Times New Roman"/>
          <w:color w:val="000000" w:themeColor="text1"/>
          <w:sz w:val="24"/>
          <w:szCs w:val="24"/>
          <w:lang w:val="en-US"/>
        </w:rPr>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w:t>
      </w:r>
      <w:r w:rsidR="003141C5">
        <w:rPr>
          <w:rFonts w:ascii="Times New Roman" w:hAnsi="Times New Roman" w:cs="Times New Roman"/>
          <w:color w:val="000000" w:themeColor="text1"/>
          <w:sz w:val="24"/>
          <w:szCs w:val="24"/>
          <w:lang w:val="en-US"/>
        </w:rPr>
        <w:t>N</w:t>
      </w:r>
      <w:r w:rsidR="00AA47EF" w:rsidRPr="00FA60C8">
        <w:rPr>
          <w:rFonts w:ascii="Times New Roman" w:hAnsi="Times New Roman" w:cs="Times New Roman"/>
          <w:color w:val="000000" w:themeColor="text1"/>
          <w:sz w:val="24"/>
          <w:szCs w:val="24"/>
          <w:lang w:val="en-US"/>
        </w:rPr>
        <w:t xml:space="preserve">,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w:t>
      </w:r>
      <w:r w:rsidR="003141C5">
        <w:rPr>
          <w:rFonts w:ascii="Times New Roman" w:hAnsi="Times New Roman" w:cs="Times New Roman"/>
          <w:color w:val="000000" w:themeColor="text1"/>
          <w:sz w:val="24"/>
          <w:szCs w:val="24"/>
          <w:lang w:val="en-US"/>
        </w:rPr>
        <w:t>N</w:t>
      </w:r>
      <w:r w:rsidR="003141C5"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commentRangeEnd w:id="170"/>
      <w:r w:rsidR="00C17F58">
        <w:rPr>
          <w:rStyle w:val="CommentReference"/>
        </w:rPr>
        <w:commentReference w:id="170"/>
      </w:r>
      <w:commentRangeEnd w:id="171"/>
      <w:r w:rsidR="00871BF9">
        <w:rPr>
          <w:rStyle w:val="CommentReference"/>
        </w:rPr>
        <w:commentReference w:id="171"/>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117CA878" w14:textId="77777777" w:rsidR="008145D7" w:rsidRDefault="00EB6653" w:rsidP="00FA60C8">
      <w:pPr>
        <w:spacing w:after="0"/>
        <w:jc w:val="both"/>
        <w:rPr>
          <w:ins w:id="172" w:author="Dicke, Marcel" w:date="2023-06-07T20:21:00Z"/>
          <w:rFonts w:ascii="Times New Roman" w:hAnsi="Times New Roman" w:cs="Times New Roman"/>
          <w:color w:val="000000" w:themeColor="text1"/>
          <w:sz w:val="24"/>
          <w:szCs w:val="24"/>
          <w:lang w:val="en-US"/>
        </w:rPr>
      </w:pPr>
      <w:commentRangeStart w:id="173"/>
      <w:commentRangeStart w:id="174"/>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 xml:space="preserve">populations are strongly influenced by </w:t>
      </w:r>
      <w:r w:rsidR="003141C5">
        <w:rPr>
          <w:rFonts w:ascii="Times New Roman" w:hAnsi="Times New Roman" w:cs="Times New Roman"/>
          <w:color w:val="000000" w:themeColor="text1"/>
          <w:sz w:val="24"/>
          <w:szCs w:val="24"/>
          <w:lang w:val="en-US"/>
        </w:rPr>
        <w:t>plant</w:t>
      </w:r>
      <w:r w:rsidR="003141C5" w:rsidRPr="00FA60C8">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 xml:space="preserve">tissue </w:t>
      </w:r>
      <w:r w:rsidR="003141C5">
        <w:rPr>
          <w:rFonts w:ascii="Times New Roman" w:hAnsi="Times New Roman" w:cs="Times New Roman"/>
          <w:color w:val="000000" w:themeColor="text1"/>
          <w:sz w:val="24"/>
          <w:szCs w:val="24"/>
          <w:lang w:val="en-US"/>
        </w:rPr>
        <w:t>N</w:t>
      </w:r>
      <w:r w:rsidR="003141C5" w:rsidRPr="00FA60C8">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Pesticide and nitrogen-based fertiliser</w:t>
      </w:r>
      <w:r w:rsidR="003141C5">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3141C5">
        <w:rPr>
          <w:rFonts w:ascii="Times New Roman" w:hAnsi="Times New Roman" w:cs="Times New Roman"/>
          <w:color w:val="000000" w:themeColor="text1"/>
          <w:sz w:val="24"/>
          <w:szCs w:val="24"/>
          <w:lang w:val="en-US"/>
        </w:rPr>
        <w:t>,</w:t>
      </w:r>
      <w:r w:rsidR="008C3CE0" w:rsidRPr="00FA60C8">
        <w:rPr>
          <w:rFonts w:ascii="Times New Roman" w:hAnsi="Times New Roman" w:cs="Times New Roman"/>
          <w:color w:val="000000" w:themeColor="text1"/>
          <w:sz w:val="24"/>
          <w:szCs w:val="24"/>
          <w:lang w:val="en-US"/>
        </w:rPr>
        <w:t xml:space="preserve"> </w:t>
      </w:r>
      <w:r w:rsidR="003141C5" w:rsidRPr="003141C5">
        <w:rPr>
          <w:rFonts w:ascii="Times New Roman" w:hAnsi="Times New Roman" w:cs="Times New Roman"/>
          <w:color w:val="000000" w:themeColor="text1"/>
          <w:sz w:val="24"/>
          <w:szCs w:val="24"/>
          <w:lang w:val="en-US"/>
        </w:rPr>
        <w:t>as well as by</w:t>
      </w:r>
      <w:r w:rsidR="003141C5" w:rsidRPr="003141C5" w:rsidDel="003141C5">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w:t>
      </w:r>
      <w:r w:rsidR="003141C5">
        <w:rPr>
          <w:rFonts w:ascii="Times New Roman" w:hAnsi="Times New Roman" w:cs="Times New Roman"/>
          <w:color w:val="000000" w:themeColor="text1"/>
          <w:sz w:val="24"/>
          <w:szCs w:val="24"/>
          <w:lang w:val="en-US"/>
        </w:rPr>
        <w:t>Pesticides such as i</w:t>
      </w:r>
      <w:r w:rsidR="008C3CE0" w:rsidRPr="00FA60C8">
        <w:rPr>
          <w:rFonts w:ascii="Times New Roman" w:hAnsi="Times New Roman" w:cs="Times New Roman"/>
          <w:color w:val="000000" w:themeColor="text1"/>
          <w:sz w:val="24"/>
          <w:szCs w:val="24"/>
          <w:lang w:val="en-US"/>
        </w:rPr>
        <w:t>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commentRangeEnd w:id="173"/>
      <w:r w:rsidR="001E449F">
        <w:rPr>
          <w:rStyle w:val="CommentReference"/>
        </w:rPr>
        <w:commentReference w:id="173"/>
      </w:r>
      <w:commentRangeEnd w:id="174"/>
      <w:r w:rsidR="00871BF9">
        <w:rPr>
          <w:rStyle w:val="CommentReference"/>
        </w:rPr>
        <w:commentReference w:id="174"/>
      </w:r>
    </w:p>
    <w:p w14:paraId="7F11DDC7" w14:textId="061B52AD" w:rsidR="008676B1" w:rsidRPr="00FA60C8" w:rsidRDefault="00FB34B2"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T</w:t>
      </w:r>
      <w:ins w:id="175" w:author="Dicke, Marcel" w:date="2023-06-07T20:21:00Z">
        <w:r w:rsidR="008145D7">
          <w:rPr>
            <w:rFonts w:ascii="Times New Roman" w:hAnsi="Times New Roman" w:cs="Times New Roman"/>
            <w:color w:val="000000" w:themeColor="text1"/>
            <w:sz w:val="24"/>
            <w:szCs w:val="24"/>
            <w:lang w:val="en-US"/>
          </w:rPr>
          <w:t>o</w:t>
        </w:r>
      </w:ins>
      <w:del w:id="176" w:author="Dicke, Marcel" w:date="2023-06-07T20:21:00Z">
        <w:r w:rsidRPr="00FA60C8" w:rsidDel="008145D7">
          <w:rPr>
            <w:rFonts w:ascii="Times New Roman" w:hAnsi="Times New Roman" w:cs="Times New Roman"/>
            <w:color w:val="000000" w:themeColor="text1"/>
            <w:sz w:val="24"/>
            <w:szCs w:val="24"/>
            <w:lang w:val="en-US"/>
          </w:rPr>
          <w:delText>ill</w:delText>
        </w:r>
      </w:del>
      <w:r w:rsidRPr="00FA60C8">
        <w:rPr>
          <w:rFonts w:ascii="Times New Roman" w:hAnsi="Times New Roman" w:cs="Times New Roman"/>
          <w:color w:val="000000" w:themeColor="text1"/>
          <w:sz w:val="24"/>
          <w:szCs w:val="24"/>
          <w:lang w:val="en-US"/>
        </w:rPr>
        <w:t xml:space="preserve"> date, </w:t>
      </w:r>
      <w:r w:rsidR="004F286F" w:rsidRPr="00FA60C8">
        <w:rPr>
          <w:rFonts w:ascii="Times New Roman" w:hAnsi="Times New Roman" w:cs="Times New Roman"/>
          <w:color w:val="000000" w:themeColor="text1"/>
          <w:sz w:val="24"/>
          <w:szCs w:val="24"/>
          <w:lang w:val="en-US"/>
        </w:rPr>
        <w:t>there is limited research on the potential of frass to enhance plant development and resistance</w:t>
      </w:r>
      <w:r w:rsidR="008F1560">
        <w:rPr>
          <w:rFonts w:ascii="Times New Roman" w:hAnsi="Times New Roman" w:cs="Times New Roman"/>
          <w:color w:val="000000" w:themeColor="text1"/>
          <w:sz w:val="24"/>
          <w:szCs w:val="24"/>
          <w:lang w:val="en-US"/>
        </w:rPr>
        <w:t xml:space="preserve"> to insect herbivory</w:t>
      </w:r>
      <w:r w:rsidR="00221CDD" w:rsidRPr="00FA60C8">
        <w:rPr>
          <w:rFonts w:ascii="Times New Roman" w:hAnsi="Times New Roman" w:cs="Times New Roman"/>
          <w:color w:val="000000" w:themeColor="text1"/>
          <w:sz w:val="24"/>
          <w:szCs w:val="24"/>
          <w:lang w:val="en-US"/>
        </w:rPr>
        <w:t xml:space="preserve">. </w:t>
      </w:r>
      <w:r w:rsidR="008F1560">
        <w:rPr>
          <w:rFonts w:ascii="Times New Roman" w:hAnsi="Times New Roman" w:cs="Times New Roman"/>
          <w:color w:val="000000" w:themeColor="text1"/>
          <w:sz w:val="24"/>
          <w:szCs w:val="24"/>
          <w:lang w:val="en-US"/>
        </w:rPr>
        <w:t>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commentRangeStart w:id="177"/>
      <w:del w:id="178" w:author="Dicke, Marcel" w:date="2023-06-07T20:22:00Z">
        <w:r w:rsidR="009F5032" w:rsidRPr="00FA60C8" w:rsidDel="001306F7">
          <w:rPr>
            <w:rFonts w:ascii="Times New Roman" w:hAnsi="Times New Roman" w:cs="Times New Roman"/>
            <w:color w:val="000000" w:themeColor="text1"/>
            <w:sz w:val="24"/>
            <w:szCs w:val="24"/>
            <w:lang w:val="en-US"/>
          </w:rPr>
          <w:delText xml:space="preserve">the study </w:delText>
        </w:r>
      </w:del>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commentRangeEnd w:id="177"/>
      <w:r w:rsidR="001306F7">
        <w:rPr>
          <w:rStyle w:val="CommentReference"/>
        </w:rPr>
        <w:commentReference w:id="177"/>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w:t>
      </w:r>
      <w:r w:rsidR="008F1560">
        <w:rPr>
          <w:rFonts w:ascii="Times New Roman" w:hAnsi="Times New Roman" w:cs="Times New Roman"/>
          <w:color w:val="000000" w:themeColor="text1"/>
          <w:sz w:val="24"/>
          <w:szCs w:val="24"/>
          <w:lang w:val="en-US"/>
        </w:rPr>
        <w:t>mealworm</w:t>
      </w:r>
      <w:r w:rsidR="009F5032" w:rsidRPr="00FA60C8">
        <w:rPr>
          <w:rFonts w:ascii="Times New Roman" w:hAnsi="Times New Roman" w:cs="Times New Roman"/>
          <w:color w:val="000000" w:themeColor="text1"/>
          <w:sz w:val="24"/>
          <w:szCs w:val="24"/>
          <w:lang w:val="en-US"/>
        </w:rPr>
        <w:t xml:space="preserve"> cultivation. </w:t>
      </w:r>
      <w:r w:rsidR="002D7C46" w:rsidRPr="00FA60C8">
        <w:rPr>
          <w:rFonts w:ascii="Times New Roman" w:hAnsi="Times New Roman" w:cs="Times New Roman"/>
          <w:color w:val="000000" w:themeColor="text1"/>
          <w:sz w:val="24"/>
          <w:szCs w:val="24"/>
          <w:lang w:val="en-US"/>
        </w:rPr>
        <w:t xml:space="preserve">Furthermore, evaluations of plant growth </w:t>
      </w:r>
      <w:ins w:id="179" w:author="Joop van Loon" w:date="2023-06-20T13:46:00Z">
        <w:r w:rsidR="00871BF9">
          <w:rPr>
            <w:rFonts w:ascii="Times New Roman" w:hAnsi="Times New Roman" w:cs="Times New Roman"/>
            <w:color w:val="000000" w:themeColor="text1"/>
            <w:sz w:val="24"/>
            <w:szCs w:val="24"/>
            <w:lang w:val="en-US"/>
          </w:rPr>
          <w:t>in frass-</w:t>
        </w:r>
        <w:r w:rsidR="00871BF9">
          <w:rPr>
            <w:rFonts w:ascii="Times New Roman" w:hAnsi="Times New Roman" w:cs="Times New Roman"/>
            <w:color w:val="000000" w:themeColor="text1"/>
            <w:sz w:val="24"/>
            <w:szCs w:val="24"/>
            <w:lang w:val="en-US"/>
          </w:rPr>
          <w:lastRenderedPageBreak/>
          <w:t xml:space="preserve">amended soil </w:t>
        </w:r>
      </w:ins>
      <w:r w:rsidR="002D7C46" w:rsidRPr="00FA60C8">
        <w:rPr>
          <w:rFonts w:ascii="Times New Roman" w:hAnsi="Times New Roman" w:cs="Times New Roman"/>
          <w:color w:val="000000" w:themeColor="text1"/>
          <w:sz w:val="24"/>
          <w:szCs w:val="24"/>
          <w:lang w:val="en-US"/>
        </w:rPr>
        <w:t xml:space="preserve">and herbivore performance </w:t>
      </w:r>
      <w:ins w:id="180" w:author="Joop van Loon" w:date="2023-06-20T13:47:00Z">
        <w:r w:rsidR="00871BF9">
          <w:rPr>
            <w:rFonts w:ascii="Times New Roman" w:hAnsi="Times New Roman" w:cs="Times New Roman"/>
            <w:color w:val="000000" w:themeColor="text1"/>
            <w:sz w:val="24"/>
            <w:szCs w:val="24"/>
            <w:lang w:val="en-US"/>
          </w:rPr>
          <w:t xml:space="preserve">on such plants </w:t>
        </w:r>
      </w:ins>
      <w:r w:rsidR="002D7C46" w:rsidRPr="00FA60C8">
        <w:rPr>
          <w:rFonts w:ascii="Times New Roman" w:hAnsi="Times New Roman" w:cs="Times New Roman"/>
          <w:color w:val="000000" w:themeColor="text1"/>
          <w:sz w:val="24"/>
          <w:szCs w:val="24"/>
          <w:lang w:val="en-US"/>
        </w:rPr>
        <w:t>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w:t>
      </w:r>
      <w:r w:rsidR="008F1560">
        <w:rPr>
          <w:rFonts w:ascii="Times New Roman" w:hAnsi="Times New Roman" w:cs="Times New Roman"/>
          <w:color w:val="000000" w:themeColor="text1"/>
          <w:sz w:val="24"/>
          <w:szCs w:val="24"/>
          <w:lang w:val="en-US"/>
        </w:rPr>
        <w:t>s</w:t>
      </w:r>
      <w:r w:rsidR="002D7C46" w:rsidRPr="00FA60C8">
        <w:rPr>
          <w:rFonts w:ascii="Times New Roman" w:hAnsi="Times New Roman" w:cs="Times New Roman"/>
          <w:color w:val="000000" w:themeColor="text1"/>
          <w:sz w:val="24"/>
          <w:szCs w:val="24"/>
          <w:lang w:val="en-US"/>
        </w:rPr>
        <w:t>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frass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w:t>
      </w:r>
      <w:del w:id="181" w:author="Joop van Loon" w:date="2023-06-20T13:47:00Z">
        <w:r w:rsidR="004F286F" w:rsidRPr="00FA60C8" w:rsidDel="00871BF9">
          <w:rPr>
            <w:rFonts w:ascii="Times New Roman" w:hAnsi="Times New Roman" w:cs="Times New Roman"/>
            <w:color w:val="000000" w:themeColor="text1"/>
            <w:sz w:val="24"/>
            <w:szCs w:val="24"/>
            <w:lang w:val="en-US"/>
          </w:rPr>
          <w:delText>ors</w:delText>
        </w:r>
      </w:del>
      <w:r w:rsidR="004F286F" w:rsidRPr="00FA60C8">
        <w:rPr>
          <w:rFonts w:ascii="Times New Roman" w:hAnsi="Times New Roman" w:cs="Times New Roman"/>
          <w:color w:val="000000" w:themeColor="text1"/>
          <w:sz w:val="24"/>
          <w:szCs w:val="24"/>
          <w:lang w:val="en-US"/>
        </w:rPr>
        <w:t>,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w:t>
      </w:r>
      <w:del w:id="182" w:author="Dicke, Marcel" w:date="2023-06-07T20:23:00Z">
        <w:r w:rsidR="00F51A6D" w:rsidRPr="00FA60C8" w:rsidDel="00E22E9D">
          <w:rPr>
            <w:rFonts w:ascii="Times New Roman" w:hAnsi="Times New Roman" w:cs="Times New Roman"/>
            <w:color w:val="000000" w:themeColor="text1"/>
            <w:sz w:val="24"/>
            <w:szCs w:val="24"/>
            <w:lang w:val="en-US"/>
          </w:rPr>
          <w:delText xml:space="preserve"> to understand potential variations in their interactions with frass-exposed plants</w:delText>
        </w:r>
      </w:del>
      <w:r w:rsidR="00F51A6D" w:rsidRPr="00FA60C8">
        <w:rPr>
          <w:rFonts w:ascii="Times New Roman" w:hAnsi="Times New Roman" w:cs="Times New Roman"/>
          <w:color w:val="000000" w:themeColor="text1"/>
          <w:sz w:val="24"/>
          <w:szCs w:val="24"/>
          <w:lang w:val="en-US"/>
        </w:rPr>
        <w:t>.</w:t>
      </w:r>
      <w:r w:rsidR="004F286F" w:rsidRPr="00FA60C8">
        <w:rPr>
          <w:rFonts w:ascii="Times New Roman" w:hAnsi="Times New Roman" w:cs="Times New Roman"/>
          <w:color w:val="000000" w:themeColor="text1"/>
          <w:sz w:val="24"/>
          <w:szCs w:val="24"/>
          <w:lang w:val="en-US"/>
        </w:rPr>
        <w:t xml:space="preserve"> </w:t>
      </w:r>
      <w:r w:rsidR="004F286F" w:rsidRPr="00871BF9">
        <w:rPr>
          <w:rFonts w:ascii="Times New Roman" w:hAnsi="Times New Roman" w:cs="Times New Roman"/>
          <w:color w:val="000000" w:themeColor="text1"/>
          <w:sz w:val="24"/>
          <w:szCs w:val="24"/>
          <w:highlight w:val="lightGray"/>
          <w:lang w:val="en-US"/>
          <w:rPrChange w:id="183" w:author="Joop van Loon" w:date="2023-06-20T13:48:00Z">
            <w:rPr>
              <w:rFonts w:ascii="Times New Roman" w:hAnsi="Times New Roman" w:cs="Times New Roman"/>
              <w:color w:val="000000" w:themeColor="text1"/>
              <w:sz w:val="24"/>
              <w:szCs w:val="24"/>
              <w:lang w:val="en-US"/>
            </w:rPr>
          </w:rPrChange>
        </w:rPr>
        <w:t>While the effect of frass on p</w:t>
      </w:r>
      <w:r w:rsidR="009D65E1" w:rsidRPr="00871BF9">
        <w:rPr>
          <w:rFonts w:ascii="Times New Roman" w:hAnsi="Times New Roman" w:cs="Times New Roman"/>
          <w:color w:val="000000" w:themeColor="text1"/>
          <w:sz w:val="24"/>
          <w:szCs w:val="24"/>
          <w:highlight w:val="lightGray"/>
          <w:lang w:val="en-US"/>
          <w:rPrChange w:id="184" w:author="Joop van Loon" w:date="2023-06-20T13:48:00Z">
            <w:rPr>
              <w:rFonts w:ascii="Times New Roman" w:hAnsi="Times New Roman" w:cs="Times New Roman"/>
              <w:color w:val="000000" w:themeColor="text1"/>
              <w:sz w:val="24"/>
              <w:szCs w:val="24"/>
              <w:lang w:val="en-US"/>
            </w:rPr>
          </w:rPrChange>
        </w:rPr>
        <w:t>lant</w:t>
      </w:r>
      <w:r w:rsidR="004F286F" w:rsidRPr="00871BF9">
        <w:rPr>
          <w:rFonts w:ascii="Times New Roman" w:hAnsi="Times New Roman" w:cs="Times New Roman"/>
          <w:color w:val="000000" w:themeColor="text1"/>
          <w:sz w:val="24"/>
          <w:szCs w:val="24"/>
          <w:highlight w:val="lightGray"/>
          <w:lang w:val="en-US"/>
          <w:rPrChange w:id="185" w:author="Joop van Loon" w:date="2023-06-20T13:48:00Z">
            <w:rPr>
              <w:rFonts w:ascii="Times New Roman" w:hAnsi="Times New Roman" w:cs="Times New Roman"/>
              <w:color w:val="000000" w:themeColor="text1"/>
              <w:sz w:val="24"/>
              <w:szCs w:val="24"/>
              <w:lang w:val="en-US"/>
            </w:rPr>
          </w:rPrChange>
        </w:rPr>
        <w:t xml:space="preserve"> growth has received increased attention, its potential to enhance plant resistance to </w:t>
      </w:r>
      <w:r w:rsidR="009D65E1" w:rsidRPr="00871BF9">
        <w:rPr>
          <w:rFonts w:ascii="Times New Roman" w:hAnsi="Times New Roman" w:cs="Times New Roman"/>
          <w:color w:val="000000" w:themeColor="text1"/>
          <w:sz w:val="24"/>
          <w:szCs w:val="24"/>
          <w:highlight w:val="lightGray"/>
          <w:lang w:val="en-US"/>
          <w:rPrChange w:id="186" w:author="Joop van Loon" w:date="2023-06-20T13:48:00Z">
            <w:rPr>
              <w:rFonts w:ascii="Times New Roman" w:hAnsi="Times New Roman" w:cs="Times New Roman"/>
              <w:color w:val="000000" w:themeColor="text1"/>
              <w:sz w:val="24"/>
              <w:szCs w:val="24"/>
              <w:lang w:val="en-US"/>
            </w:rPr>
          </w:rPrChange>
        </w:rPr>
        <w:t>insect herbivory</w:t>
      </w:r>
      <w:r w:rsidR="009D65E1" w:rsidRPr="00871BF9" w:rsidDel="009D65E1">
        <w:rPr>
          <w:rFonts w:ascii="Times New Roman" w:hAnsi="Times New Roman" w:cs="Times New Roman"/>
          <w:color w:val="000000" w:themeColor="text1"/>
          <w:sz w:val="24"/>
          <w:szCs w:val="24"/>
          <w:highlight w:val="lightGray"/>
          <w:lang w:val="en-US"/>
          <w:rPrChange w:id="187" w:author="Joop van Loon" w:date="2023-06-20T13:48:00Z">
            <w:rPr>
              <w:rFonts w:ascii="Times New Roman" w:hAnsi="Times New Roman" w:cs="Times New Roman"/>
              <w:color w:val="000000" w:themeColor="text1"/>
              <w:sz w:val="24"/>
              <w:szCs w:val="24"/>
              <w:lang w:val="en-US"/>
            </w:rPr>
          </w:rPrChange>
        </w:rPr>
        <w:t xml:space="preserve"> </w:t>
      </w:r>
      <w:r w:rsidR="004F286F" w:rsidRPr="00871BF9">
        <w:rPr>
          <w:rFonts w:ascii="Times New Roman" w:hAnsi="Times New Roman" w:cs="Times New Roman"/>
          <w:color w:val="000000" w:themeColor="text1"/>
          <w:sz w:val="24"/>
          <w:szCs w:val="24"/>
          <w:highlight w:val="lightGray"/>
          <w:lang w:val="en-US"/>
          <w:rPrChange w:id="188" w:author="Joop van Loon" w:date="2023-06-20T13:48:00Z">
            <w:rPr>
              <w:rFonts w:ascii="Times New Roman" w:hAnsi="Times New Roman" w:cs="Times New Roman"/>
              <w:color w:val="000000" w:themeColor="text1"/>
              <w:sz w:val="24"/>
              <w:szCs w:val="24"/>
              <w:lang w:val="en-US"/>
            </w:rPr>
          </w:rPrChange>
        </w:rPr>
        <w:t xml:space="preserve">remains largely </w:t>
      </w:r>
      <w:commentRangeStart w:id="189"/>
      <w:r w:rsidR="004F286F" w:rsidRPr="00871BF9">
        <w:rPr>
          <w:rFonts w:ascii="Times New Roman" w:hAnsi="Times New Roman" w:cs="Times New Roman"/>
          <w:color w:val="000000" w:themeColor="text1"/>
          <w:sz w:val="24"/>
          <w:szCs w:val="24"/>
          <w:highlight w:val="lightGray"/>
          <w:lang w:val="en-US"/>
          <w:rPrChange w:id="190" w:author="Joop van Loon" w:date="2023-06-20T13:48:00Z">
            <w:rPr>
              <w:rFonts w:ascii="Times New Roman" w:hAnsi="Times New Roman" w:cs="Times New Roman"/>
              <w:color w:val="000000" w:themeColor="text1"/>
              <w:sz w:val="24"/>
              <w:szCs w:val="24"/>
              <w:lang w:val="en-US"/>
            </w:rPr>
          </w:rPrChange>
        </w:rPr>
        <w:t>unexplored</w:t>
      </w:r>
      <w:commentRangeEnd w:id="189"/>
      <w:r w:rsidR="00871BF9">
        <w:rPr>
          <w:rStyle w:val="CommentReference"/>
        </w:rPr>
        <w:commentReference w:id="189"/>
      </w:r>
      <w:r w:rsidR="004F286F" w:rsidRPr="00871BF9">
        <w:rPr>
          <w:rFonts w:ascii="Times New Roman" w:hAnsi="Times New Roman" w:cs="Times New Roman"/>
          <w:color w:val="000000" w:themeColor="text1"/>
          <w:sz w:val="24"/>
          <w:szCs w:val="24"/>
          <w:highlight w:val="lightGray"/>
          <w:lang w:val="en-US"/>
          <w:rPrChange w:id="191" w:author="Joop van Loon" w:date="2023-06-20T13:48:00Z">
            <w:rPr>
              <w:rFonts w:ascii="Times New Roman" w:hAnsi="Times New Roman" w:cs="Times New Roman"/>
              <w:color w:val="000000" w:themeColor="text1"/>
              <w:sz w:val="24"/>
              <w:szCs w:val="24"/>
              <w:lang w:val="en-US"/>
            </w:rPr>
          </w:rPrChange>
        </w:rPr>
        <w:t>. Intriguingly, t</w:t>
      </w:r>
      <w:r w:rsidR="006173E4" w:rsidRPr="00871BF9">
        <w:rPr>
          <w:rFonts w:ascii="Times New Roman" w:hAnsi="Times New Roman" w:cs="Times New Roman"/>
          <w:color w:val="000000" w:themeColor="text1"/>
          <w:sz w:val="24"/>
          <w:szCs w:val="24"/>
          <w:highlight w:val="lightGray"/>
          <w:lang w:val="en-US"/>
          <w:rPrChange w:id="192" w:author="Joop van Loon" w:date="2023-06-20T13:48:00Z">
            <w:rPr>
              <w:rFonts w:ascii="Times New Roman" w:hAnsi="Times New Roman" w:cs="Times New Roman"/>
              <w:color w:val="000000" w:themeColor="text1"/>
              <w:sz w:val="24"/>
              <w:szCs w:val="24"/>
              <w:lang w:val="en-US"/>
            </w:rPr>
          </w:rPrChange>
        </w:rPr>
        <w:t xml:space="preserve">he question of whether insect frass can </w:t>
      </w:r>
      <w:del w:id="193" w:author="Dicke, Marcel" w:date="2023-06-07T20:23:00Z">
        <w:r w:rsidR="006173E4" w:rsidRPr="00871BF9" w:rsidDel="00E22E9D">
          <w:rPr>
            <w:rFonts w:ascii="Times New Roman" w:hAnsi="Times New Roman" w:cs="Times New Roman"/>
            <w:color w:val="000000" w:themeColor="text1"/>
            <w:sz w:val="24"/>
            <w:szCs w:val="24"/>
            <w:highlight w:val="lightGray"/>
            <w:lang w:val="en-US"/>
            <w:rPrChange w:id="194" w:author="Joop van Loon" w:date="2023-06-20T13:48:00Z">
              <w:rPr>
                <w:rFonts w:ascii="Times New Roman" w:hAnsi="Times New Roman" w:cs="Times New Roman"/>
                <w:color w:val="000000" w:themeColor="text1"/>
                <w:sz w:val="24"/>
                <w:szCs w:val="24"/>
                <w:lang w:val="en-US"/>
              </w:rPr>
            </w:rPrChange>
          </w:rPr>
          <w:delText xml:space="preserve">fully </w:delText>
        </w:r>
      </w:del>
      <w:r w:rsidR="006173E4" w:rsidRPr="00871BF9">
        <w:rPr>
          <w:rFonts w:ascii="Times New Roman" w:hAnsi="Times New Roman" w:cs="Times New Roman"/>
          <w:color w:val="000000" w:themeColor="text1"/>
          <w:sz w:val="24"/>
          <w:szCs w:val="24"/>
          <w:highlight w:val="lightGray"/>
          <w:lang w:val="en-US"/>
          <w:rPrChange w:id="195" w:author="Joop van Loon" w:date="2023-06-20T13:48:00Z">
            <w:rPr>
              <w:rFonts w:ascii="Times New Roman" w:hAnsi="Times New Roman" w:cs="Times New Roman"/>
              <w:color w:val="000000" w:themeColor="text1"/>
              <w:sz w:val="24"/>
              <w:szCs w:val="24"/>
              <w:lang w:val="en-US"/>
            </w:rPr>
          </w:rPrChange>
        </w:rPr>
        <w:t xml:space="preserve">replace traditional organic and mineral fertilisers </w:t>
      </w:r>
      <w:r w:rsidR="00E62E0F" w:rsidRPr="00871BF9">
        <w:rPr>
          <w:rFonts w:ascii="Times New Roman" w:hAnsi="Times New Roman" w:cs="Times New Roman"/>
          <w:color w:val="000000" w:themeColor="text1"/>
          <w:sz w:val="24"/>
          <w:szCs w:val="24"/>
          <w:highlight w:val="lightGray"/>
          <w:lang w:val="en-US"/>
          <w:rPrChange w:id="196" w:author="Joop van Loon" w:date="2023-06-20T13:48:00Z">
            <w:rPr>
              <w:rFonts w:ascii="Times New Roman" w:hAnsi="Times New Roman" w:cs="Times New Roman"/>
              <w:color w:val="000000" w:themeColor="text1"/>
              <w:sz w:val="24"/>
              <w:szCs w:val="24"/>
              <w:lang w:val="en-US"/>
            </w:rPr>
          </w:rPrChange>
        </w:rPr>
        <w:t xml:space="preserve">as well as chemical insecticides </w:t>
      </w:r>
      <w:r w:rsidR="006173E4" w:rsidRPr="00871BF9">
        <w:rPr>
          <w:rFonts w:ascii="Times New Roman" w:hAnsi="Times New Roman" w:cs="Times New Roman"/>
          <w:color w:val="000000" w:themeColor="text1"/>
          <w:sz w:val="24"/>
          <w:szCs w:val="24"/>
          <w:highlight w:val="lightGray"/>
          <w:lang w:val="en-US"/>
          <w:rPrChange w:id="197" w:author="Joop van Loon" w:date="2023-06-20T13:48:00Z">
            <w:rPr>
              <w:rFonts w:ascii="Times New Roman" w:hAnsi="Times New Roman" w:cs="Times New Roman"/>
              <w:color w:val="000000" w:themeColor="text1"/>
              <w:sz w:val="24"/>
              <w:szCs w:val="24"/>
              <w:lang w:val="en-US"/>
            </w:rPr>
          </w:rPrChange>
        </w:rPr>
        <w:t xml:space="preserve">in agricultural systems still requires further </w:t>
      </w:r>
      <w:commentRangeStart w:id="198"/>
      <w:r w:rsidR="006173E4" w:rsidRPr="00871BF9">
        <w:rPr>
          <w:rFonts w:ascii="Times New Roman" w:hAnsi="Times New Roman" w:cs="Times New Roman"/>
          <w:color w:val="000000" w:themeColor="text1"/>
          <w:sz w:val="24"/>
          <w:szCs w:val="24"/>
          <w:highlight w:val="lightGray"/>
          <w:lang w:val="en-US"/>
          <w:rPrChange w:id="199" w:author="Joop van Loon" w:date="2023-06-20T13:48:00Z">
            <w:rPr>
              <w:rFonts w:ascii="Times New Roman" w:hAnsi="Times New Roman" w:cs="Times New Roman"/>
              <w:color w:val="000000" w:themeColor="text1"/>
              <w:sz w:val="24"/>
              <w:szCs w:val="24"/>
              <w:lang w:val="en-US"/>
            </w:rPr>
          </w:rPrChange>
        </w:rPr>
        <w:t>research</w:t>
      </w:r>
      <w:commentRangeEnd w:id="198"/>
      <w:r w:rsidR="00871BF9">
        <w:rPr>
          <w:rStyle w:val="CommentReference"/>
        </w:rPr>
        <w:commentReference w:id="198"/>
      </w:r>
      <w:del w:id="200" w:author="Dicke, Marcel" w:date="2023-06-07T20:23:00Z">
        <w:r w:rsidR="006173E4" w:rsidRPr="00871BF9" w:rsidDel="00DE783C">
          <w:rPr>
            <w:rFonts w:ascii="Times New Roman" w:hAnsi="Times New Roman" w:cs="Times New Roman"/>
            <w:color w:val="000000" w:themeColor="text1"/>
            <w:sz w:val="24"/>
            <w:szCs w:val="24"/>
            <w:highlight w:val="lightGray"/>
            <w:lang w:val="en-US"/>
            <w:rPrChange w:id="201" w:author="Joop van Loon" w:date="2023-06-20T13:48:00Z">
              <w:rPr>
                <w:rFonts w:ascii="Times New Roman" w:hAnsi="Times New Roman" w:cs="Times New Roman"/>
                <w:color w:val="000000" w:themeColor="text1"/>
                <w:sz w:val="24"/>
                <w:szCs w:val="24"/>
                <w:lang w:val="en-US"/>
              </w:rPr>
            </w:rPrChange>
          </w:rPr>
          <w:delText xml:space="preserve"> into</w:delText>
        </w:r>
      </w:del>
      <w:r w:rsidR="006173E4" w:rsidRPr="00871BF9">
        <w:rPr>
          <w:rFonts w:ascii="Times New Roman" w:hAnsi="Times New Roman" w:cs="Times New Roman"/>
          <w:color w:val="000000" w:themeColor="text1"/>
          <w:sz w:val="24"/>
          <w:szCs w:val="24"/>
          <w:highlight w:val="lightGray"/>
          <w:lang w:val="en-US"/>
          <w:rPrChange w:id="202" w:author="Joop van Loon" w:date="2023-06-20T13:48:00Z">
            <w:rPr>
              <w:rFonts w:ascii="Times New Roman" w:hAnsi="Times New Roman" w:cs="Times New Roman"/>
              <w:color w:val="000000" w:themeColor="text1"/>
              <w:sz w:val="24"/>
              <w:szCs w:val="24"/>
              <w:lang w:val="en-US"/>
            </w:rPr>
          </w:rPrChange>
        </w:rPr>
        <w:t>.</w:t>
      </w:r>
      <w:r w:rsidR="006173E4" w:rsidRPr="00FA60C8">
        <w:rPr>
          <w:rFonts w:ascii="Times New Roman" w:hAnsi="Times New Roman" w:cs="Times New Roman"/>
          <w:color w:val="000000" w:themeColor="text1"/>
          <w:sz w:val="24"/>
          <w:szCs w:val="24"/>
          <w:lang w:val="en-US"/>
        </w:rPr>
        <w:t xml:space="preserve"> There is currently no </w:t>
      </w:r>
      <w:r w:rsidR="00025355" w:rsidRPr="00FA60C8">
        <w:rPr>
          <w:rFonts w:ascii="Times New Roman" w:hAnsi="Times New Roman" w:cs="Times New Roman"/>
          <w:color w:val="000000" w:themeColor="text1"/>
          <w:sz w:val="24"/>
          <w:szCs w:val="24"/>
          <w:lang w:val="en-US"/>
        </w:rPr>
        <w:t xml:space="preserve">single </w:t>
      </w:r>
      <w:del w:id="203" w:author="Dicke, Marcel" w:date="2023-06-07T20:23:00Z">
        <w:r w:rsidR="006173E4" w:rsidRPr="00FA60C8" w:rsidDel="00DE783C">
          <w:rPr>
            <w:rFonts w:ascii="Times New Roman" w:hAnsi="Times New Roman" w:cs="Times New Roman"/>
            <w:color w:val="000000" w:themeColor="text1"/>
            <w:sz w:val="24"/>
            <w:szCs w:val="24"/>
            <w:lang w:val="en-US"/>
          </w:rPr>
          <w:delText xml:space="preserve">research </w:delText>
        </w:r>
      </w:del>
      <w:ins w:id="204" w:author="Dicke, Marcel" w:date="2023-06-07T20:23:00Z">
        <w:r w:rsidR="00DE783C">
          <w:rPr>
            <w:rFonts w:ascii="Times New Roman" w:hAnsi="Times New Roman" w:cs="Times New Roman"/>
            <w:color w:val="000000" w:themeColor="text1"/>
            <w:sz w:val="24"/>
            <w:szCs w:val="24"/>
            <w:lang w:val="en-US"/>
          </w:rPr>
          <w:t>study</w:t>
        </w:r>
        <w:r w:rsidR="00DE783C" w:rsidRPr="00FA60C8">
          <w:rPr>
            <w:rFonts w:ascii="Times New Roman" w:hAnsi="Times New Roman" w:cs="Times New Roman"/>
            <w:color w:val="000000" w:themeColor="text1"/>
            <w:sz w:val="24"/>
            <w:szCs w:val="24"/>
            <w:lang w:val="en-US"/>
          </w:rPr>
          <w:t xml:space="preserve"> </w:t>
        </w:r>
      </w:ins>
      <w:r w:rsidR="006173E4" w:rsidRPr="00FA60C8">
        <w:rPr>
          <w:rFonts w:ascii="Times New Roman" w:hAnsi="Times New Roman" w:cs="Times New Roman"/>
          <w:color w:val="000000" w:themeColor="text1"/>
          <w:sz w:val="24"/>
          <w:szCs w:val="24"/>
          <w:lang w:val="en-US"/>
        </w:rPr>
        <w:t xml:space="preserve">that can </w:t>
      </w:r>
      <w:del w:id="205" w:author="Dicke, Marcel" w:date="2023-06-07T20:23:00Z">
        <w:r w:rsidR="006173E4" w:rsidRPr="00FA60C8" w:rsidDel="00DE783C">
          <w:rPr>
            <w:rFonts w:ascii="Times New Roman" w:hAnsi="Times New Roman" w:cs="Times New Roman"/>
            <w:color w:val="000000" w:themeColor="text1"/>
            <w:sz w:val="24"/>
            <w:szCs w:val="24"/>
            <w:lang w:val="en-US"/>
          </w:rPr>
          <w:delText xml:space="preserve">definitively </w:delText>
        </w:r>
      </w:del>
      <w:r w:rsidR="006173E4" w:rsidRPr="00FA60C8">
        <w:rPr>
          <w:rFonts w:ascii="Times New Roman" w:hAnsi="Times New Roman" w:cs="Times New Roman"/>
          <w:color w:val="000000" w:themeColor="text1"/>
          <w:sz w:val="24"/>
          <w:szCs w:val="24"/>
          <w:lang w:val="en-US"/>
        </w:rPr>
        <w:t xml:space="preserve">answer this question </w:t>
      </w:r>
      <w:r w:rsidR="002261CE" w:rsidRPr="00FA60C8">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Pr>
          <w:rFonts w:ascii="Times New Roman" w:hAnsi="Times New Roman" w:cs="Times New Roman"/>
          <w:color w:val="000000" w:themeColor="text1"/>
          <w:sz w:val="24"/>
          <w:szCs w:val="24"/>
          <w:lang w:val="en-US"/>
        </w:rPr>
        <w:t>lant</w:t>
      </w:r>
      <w:r w:rsidR="002261CE" w:rsidRPr="00FA60C8">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w:t>
      </w:r>
      <w:del w:id="206" w:author="Dicke, Marcel" w:date="2023-06-07T20:24:00Z">
        <w:r w:rsidR="00A901B5" w:rsidRPr="00FA60C8" w:rsidDel="00EF2AC2">
          <w:rPr>
            <w:rFonts w:ascii="Times New Roman" w:hAnsi="Times New Roman" w:cs="Times New Roman"/>
            <w:sz w:val="24"/>
            <w:szCs w:val="24"/>
          </w:rPr>
          <w:delText xml:space="preserve">natural </w:delText>
        </w:r>
      </w:del>
      <w:r w:rsidR="00A901B5" w:rsidRPr="00FA60C8">
        <w:rPr>
          <w:rFonts w:ascii="Times New Roman" w:hAnsi="Times New Roman" w:cs="Times New Roman"/>
          <w:sz w:val="24"/>
          <w:szCs w:val="24"/>
        </w:rPr>
        <w:t>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2FCF6991" w:rsidR="00F70D09" w:rsidRPr="00FA60C8" w:rsidRDefault="00EF2AC2" w:rsidP="00FA60C8">
      <w:pPr>
        <w:jc w:val="both"/>
        <w:rPr>
          <w:rFonts w:ascii="Times New Roman" w:hAnsi="Times New Roman" w:cs="Times New Roman"/>
          <w:color w:val="000000" w:themeColor="text1"/>
          <w:sz w:val="24"/>
          <w:szCs w:val="24"/>
          <w:lang w:val="en-US"/>
        </w:rPr>
      </w:pPr>
      <w:ins w:id="207" w:author="Dicke, Marcel" w:date="2023-06-07T20:24:00Z">
        <w:r>
          <w:rPr>
            <w:rFonts w:ascii="Times New Roman" w:hAnsi="Times New Roman" w:cs="Times New Roman"/>
            <w:color w:val="000000" w:themeColor="text1"/>
            <w:sz w:val="24"/>
            <w:szCs w:val="24"/>
            <w:lang w:val="en-US"/>
          </w:rPr>
          <w:t>Here</w:t>
        </w:r>
      </w:ins>
      <w:del w:id="208" w:author="Dicke, Marcel" w:date="2023-06-07T20:24:00Z">
        <w:r w:rsidR="00F70D09" w:rsidRPr="00FA60C8" w:rsidDel="00EF2AC2">
          <w:rPr>
            <w:rFonts w:ascii="Times New Roman" w:hAnsi="Times New Roman" w:cs="Times New Roman"/>
            <w:color w:val="000000" w:themeColor="text1"/>
            <w:sz w:val="24"/>
            <w:szCs w:val="24"/>
            <w:lang w:val="en-US"/>
          </w:rPr>
          <w:delText>In this study</w:delText>
        </w:r>
      </w:del>
      <w:r w:rsidR="00F70D09" w:rsidRPr="00FA60C8">
        <w:rPr>
          <w:rFonts w:ascii="Times New Roman" w:hAnsi="Times New Roman" w:cs="Times New Roman"/>
          <w:color w:val="000000" w:themeColor="text1"/>
          <w:sz w:val="24"/>
          <w:szCs w:val="24"/>
          <w:lang w:val="en-US"/>
        </w:rPr>
        <w:t xml:space="preserve">, we aimed to investigate the effects of frass derived from BSF </w:t>
      </w:r>
      <w:del w:id="209" w:author="Dicke, Marcel" w:date="2023-06-07T20:24:00Z">
        <w:r w:rsidR="00F70D09" w:rsidRPr="00FA60C8" w:rsidDel="00005A0D">
          <w:rPr>
            <w:rFonts w:ascii="Times New Roman" w:hAnsi="Times New Roman" w:cs="Times New Roman"/>
            <w:color w:val="000000" w:themeColor="text1"/>
            <w:sz w:val="24"/>
            <w:szCs w:val="24"/>
            <w:lang w:val="en-US"/>
          </w:rPr>
          <w:delText xml:space="preserve">larvae </w:delText>
        </w:r>
      </w:del>
      <w:r w:rsidR="00F70D09" w:rsidRPr="00FA60C8">
        <w:rPr>
          <w:rFonts w:ascii="Times New Roman" w:hAnsi="Times New Roman" w:cs="Times New Roman"/>
          <w:color w:val="000000" w:themeColor="text1"/>
          <w:sz w:val="24"/>
          <w:szCs w:val="24"/>
          <w:lang w:val="en-US"/>
        </w:rPr>
        <w:t>and yellow mealworm</w:t>
      </w:r>
      <w:ins w:id="210" w:author="Dicke, Marcel" w:date="2023-06-07T20:24:00Z">
        <w:r w:rsidR="00005A0D">
          <w:rPr>
            <w:rFonts w:ascii="Times New Roman" w:hAnsi="Times New Roman" w:cs="Times New Roman"/>
            <w:color w:val="000000" w:themeColor="text1"/>
            <w:sz w:val="24"/>
            <w:szCs w:val="24"/>
            <w:lang w:val="en-US"/>
          </w:rPr>
          <w:t xml:space="preserve"> larvae</w:t>
        </w:r>
      </w:ins>
      <w:del w:id="211" w:author="Dicke, Marcel" w:date="2023-06-07T20:24:00Z">
        <w:r w:rsidR="00F70D09" w:rsidRPr="00FA60C8" w:rsidDel="00005A0D">
          <w:rPr>
            <w:rFonts w:ascii="Times New Roman" w:hAnsi="Times New Roman" w:cs="Times New Roman"/>
            <w:color w:val="000000" w:themeColor="text1"/>
            <w:sz w:val="24"/>
            <w:szCs w:val="24"/>
            <w:lang w:val="en-US"/>
          </w:rPr>
          <w:delText>s</w:delText>
        </w:r>
      </w:del>
      <w:r w:rsidR="00F70D09" w:rsidRPr="00FA60C8">
        <w:rPr>
          <w:rFonts w:ascii="Times New Roman" w:hAnsi="Times New Roman" w:cs="Times New Roman"/>
          <w:color w:val="000000" w:themeColor="text1"/>
          <w:sz w:val="24"/>
          <w:szCs w:val="24"/>
          <w:lang w:val="en-US"/>
        </w:rPr>
        <w:t xml:space="preserve"> on growth performance </w:t>
      </w:r>
      <w:ins w:id="212" w:author="Dicke, Marcel" w:date="2023-06-07T20:25:00Z">
        <w:r w:rsidR="00005A0D" w:rsidRPr="00FA60C8">
          <w:rPr>
            <w:rFonts w:ascii="Times New Roman" w:hAnsi="Times New Roman" w:cs="Times New Roman"/>
            <w:color w:val="000000" w:themeColor="text1"/>
            <w:sz w:val="24"/>
            <w:szCs w:val="24"/>
            <w:lang w:val="en-US"/>
          </w:rPr>
          <w:t xml:space="preserve">of </w:t>
        </w:r>
        <w:r w:rsidR="00005A0D" w:rsidRPr="00FA60C8">
          <w:rPr>
            <w:rFonts w:ascii="Times New Roman" w:hAnsi="Times New Roman" w:cs="Times New Roman"/>
            <w:i/>
            <w:iCs/>
            <w:color w:val="000000" w:themeColor="text1"/>
            <w:sz w:val="24"/>
            <w:szCs w:val="24"/>
            <w:lang w:val="en-US"/>
          </w:rPr>
          <w:t>B. rapa</w:t>
        </w:r>
        <w:r w:rsidR="00005A0D" w:rsidRPr="00FA60C8">
          <w:rPr>
            <w:rFonts w:ascii="Times New Roman" w:hAnsi="Times New Roman" w:cs="Times New Roman"/>
            <w:color w:val="000000" w:themeColor="text1"/>
            <w:sz w:val="24"/>
            <w:szCs w:val="24"/>
            <w:lang w:val="en-US"/>
          </w:rPr>
          <w:t xml:space="preserve"> </w:t>
        </w:r>
      </w:ins>
      <w:r w:rsidR="00F70D09" w:rsidRPr="00FA60C8">
        <w:rPr>
          <w:rFonts w:ascii="Times New Roman" w:hAnsi="Times New Roman" w:cs="Times New Roman"/>
          <w:color w:val="000000" w:themeColor="text1"/>
          <w:sz w:val="24"/>
          <w:szCs w:val="24"/>
          <w:lang w:val="en-US"/>
        </w:rPr>
        <w:t xml:space="preserve">and resistance </w:t>
      </w:r>
      <w:ins w:id="213" w:author="Dicke, Marcel" w:date="2023-06-07T20:25:00Z">
        <w:r w:rsidR="004E0B6C">
          <w:rPr>
            <w:rFonts w:ascii="Times New Roman" w:hAnsi="Times New Roman" w:cs="Times New Roman"/>
            <w:color w:val="000000" w:themeColor="text1"/>
            <w:sz w:val="24"/>
            <w:szCs w:val="24"/>
            <w:lang w:val="en-US"/>
          </w:rPr>
          <w:t xml:space="preserve">of the plants </w:t>
        </w:r>
      </w:ins>
      <w:r w:rsidR="00F70D09" w:rsidRPr="00FA60C8">
        <w:rPr>
          <w:rFonts w:ascii="Times New Roman" w:hAnsi="Times New Roman" w:cs="Times New Roman"/>
          <w:color w:val="000000" w:themeColor="text1"/>
          <w:sz w:val="24"/>
          <w:szCs w:val="24"/>
          <w:lang w:val="en-US"/>
        </w:rPr>
        <w:t xml:space="preserve">to </w:t>
      </w:r>
      <w:ins w:id="214" w:author="Dicke, Marcel" w:date="2023-06-07T20:25:00Z">
        <w:r w:rsidR="004E0B6C">
          <w:rPr>
            <w:rFonts w:ascii="Times New Roman" w:hAnsi="Times New Roman" w:cs="Times New Roman"/>
            <w:color w:val="000000" w:themeColor="text1"/>
            <w:sz w:val="24"/>
            <w:szCs w:val="24"/>
            <w:lang w:val="en-US"/>
          </w:rPr>
          <w:t xml:space="preserve">the </w:t>
        </w:r>
      </w:ins>
      <w:r w:rsidR="00F70D09" w:rsidRPr="00FA60C8">
        <w:rPr>
          <w:rFonts w:ascii="Times New Roman" w:hAnsi="Times New Roman" w:cs="Times New Roman"/>
          <w:color w:val="000000" w:themeColor="text1"/>
          <w:sz w:val="24"/>
          <w:szCs w:val="24"/>
          <w:lang w:val="en-US"/>
        </w:rPr>
        <w:t xml:space="preserve">herbivores </w:t>
      </w:r>
      <w:del w:id="215" w:author="Dicke, Marcel" w:date="2023-06-07T20:25:00Z">
        <w:r w:rsidR="00F70D09" w:rsidRPr="00FA60C8" w:rsidDel="004E0B6C">
          <w:rPr>
            <w:rFonts w:ascii="Times New Roman" w:hAnsi="Times New Roman" w:cs="Times New Roman"/>
            <w:color w:val="000000" w:themeColor="text1"/>
            <w:sz w:val="24"/>
            <w:szCs w:val="24"/>
            <w:lang w:val="en-US"/>
          </w:rPr>
          <w:delText>(</w:delText>
        </w:r>
      </w:del>
      <w:r w:rsidR="00F70D09" w:rsidRPr="00FA60C8">
        <w:rPr>
          <w:rFonts w:ascii="Times New Roman" w:hAnsi="Times New Roman" w:cs="Times New Roman"/>
          <w:i/>
          <w:iCs/>
          <w:color w:val="000000" w:themeColor="text1"/>
          <w:sz w:val="24"/>
          <w:szCs w:val="24"/>
          <w:lang w:val="en-US"/>
        </w:rPr>
        <w:t>D. radicum</w:t>
      </w:r>
      <w:r w:rsidR="00F70D09" w:rsidRPr="00FA60C8">
        <w:rPr>
          <w:rFonts w:ascii="Times New Roman" w:hAnsi="Times New Roman" w:cs="Times New Roman"/>
          <w:color w:val="000000" w:themeColor="text1"/>
          <w:sz w:val="24"/>
          <w:szCs w:val="24"/>
          <w:lang w:val="en-US"/>
        </w:rPr>
        <w:t xml:space="preserve"> and </w:t>
      </w:r>
      <w:r w:rsidR="00F70D09" w:rsidRPr="00FA60C8">
        <w:rPr>
          <w:rFonts w:ascii="Times New Roman" w:hAnsi="Times New Roman" w:cs="Times New Roman"/>
          <w:i/>
          <w:iCs/>
          <w:color w:val="000000" w:themeColor="text1"/>
          <w:sz w:val="24"/>
          <w:szCs w:val="24"/>
          <w:lang w:val="en-US"/>
        </w:rPr>
        <w:t>P. xylostella</w:t>
      </w:r>
      <w:del w:id="216" w:author="Dicke, Marcel" w:date="2023-06-07T20:25:00Z">
        <w:r w:rsidR="00F70D09" w:rsidRPr="00FA60C8" w:rsidDel="004E0B6C">
          <w:rPr>
            <w:rFonts w:ascii="Times New Roman" w:hAnsi="Times New Roman" w:cs="Times New Roman"/>
            <w:color w:val="000000" w:themeColor="text1"/>
            <w:sz w:val="24"/>
            <w:szCs w:val="24"/>
            <w:lang w:val="en-US"/>
          </w:rPr>
          <w:delText>)</w:delText>
        </w:r>
      </w:del>
      <w:del w:id="217" w:author="Dicke, Marcel" w:date="2023-06-07T20:24:00Z">
        <w:r w:rsidR="00F70D09" w:rsidRPr="00FA60C8" w:rsidDel="00005A0D">
          <w:rPr>
            <w:rFonts w:ascii="Times New Roman" w:hAnsi="Times New Roman" w:cs="Times New Roman"/>
            <w:color w:val="000000" w:themeColor="text1"/>
            <w:sz w:val="24"/>
            <w:szCs w:val="24"/>
            <w:lang w:val="en-US"/>
          </w:rPr>
          <w:delText xml:space="preserve"> of </w:delText>
        </w:r>
        <w:r w:rsidR="00F70D09" w:rsidRPr="00FA60C8" w:rsidDel="00005A0D">
          <w:rPr>
            <w:rFonts w:ascii="Times New Roman" w:hAnsi="Times New Roman" w:cs="Times New Roman"/>
            <w:i/>
            <w:iCs/>
            <w:color w:val="000000" w:themeColor="text1"/>
            <w:sz w:val="24"/>
            <w:szCs w:val="24"/>
            <w:lang w:val="en-US"/>
          </w:rPr>
          <w:delText>B. rapa</w:delText>
        </w:r>
      </w:del>
      <w:r w:rsidR="00F70D09" w:rsidRPr="00FA60C8">
        <w:rPr>
          <w:rFonts w:ascii="Times New Roman" w:hAnsi="Times New Roman" w:cs="Times New Roman"/>
          <w:color w:val="000000" w:themeColor="text1"/>
          <w:sz w:val="24"/>
          <w:szCs w:val="24"/>
          <w:lang w:val="en-US"/>
        </w:rPr>
        <w:t>.</w:t>
      </w:r>
      <w:ins w:id="218" w:author="Dicke, Marcel" w:date="2023-06-07T20:25:00Z">
        <w:r w:rsidR="004E0B6C">
          <w:rPr>
            <w:rFonts w:ascii="Times New Roman" w:hAnsi="Times New Roman" w:cs="Times New Roman"/>
            <w:color w:val="000000" w:themeColor="text1"/>
            <w:sz w:val="24"/>
            <w:szCs w:val="24"/>
            <w:lang w:val="en-US"/>
          </w:rPr>
          <w:t xml:space="preserve"> W</w:t>
        </w:r>
      </w:ins>
      <w:del w:id="219" w:author="Dicke, Marcel" w:date="2023-06-07T20:25:00Z">
        <w:r w:rsidR="00F70D09" w:rsidRPr="00FA60C8" w:rsidDel="004E0B6C">
          <w:rPr>
            <w:rFonts w:ascii="Times New Roman" w:hAnsi="Times New Roman" w:cs="Times New Roman"/>
            <w:color w:val="000000" w:themeColor="text1"/>
            <w:sz w:val="24"/>
            <w:szCs w:val="24"/>
            <w:lang w:val="en-US"/>
          </w:rPr>
          <w:delText xml:space="preserve"> Specifically, w</w:delText>
        </w:r>
      </w:del>
      <w:r w:rsidR="00F70D09" w:rsidRPr="00FA60C8">
        <w:rPr>
          <w:rFonts w:ascii="Times New Roman" w:hAnsi="Times New Roman" w:cs="Times New Roman"/>
          <w:color w:val="000000" w:themeColor="text1"/>
          <w:sz w:val="24"/>
          <w:szCs w:val="24"/>
          <w:lang w:val="en-US"/>
        </w:rPr>
        <w:t xml:space="preserve">e hypothesised that frass </w:t>
      </w:r>
      <w:ins w:id="220" w:author="Dicke, Marcel" w:date="2023-06-07T20:25:00Z">
        <w:r w:rsidR="004E0B6C" w:rsidRPr="00FA60C8">
          <w:rPr>
            <w:rFonts w:ascii="Times New Roman" w:hAnsi="Times New Roman" w:cs="Times New Roman"/>
            <w:color w:val="000000" w:themeColor="text1"/>
            <w:sz w:val="24"/>
            <w:szCs w:val="24"/>
            <w:lang w:val="en-US"/>
          </w:rPr>
          <w:t>due to its high nutrient content,</w:t>
        </w:r>
        <w:r w:rsidR="004E0B6C">
          <w:rPr>
            <w:rFonts w:ascii="Times New Roman" w:hAnsi="Times New Roman" w:cs="Times New Roman"/>
            <w:color w:val="000000" w:themeColor="text1"/>
            <w:sz w:val="24"/>
            <w:szCs w:val="24"/>
            <w:lang w:val="en-US"/>
          </w:rPr>
          <w:t xml:space="preserve"> </w:t>
        </w:r>
      </w:ins>
      <w:r w:rsidR="00F70D09" w:rsidRPr="00FA60C8">
        <w:rPr>
          <w:rFonts w:ascii="Times New Roman" w:hAnsi="Times New Roman" w:cs="Times New Roman"/>
          <w:color w:val="000000" w:themeColor="text1"/>
          <w:sz w:val="24"/>
          <w:szCs w:val="24"/>
          <w:lang w:val="en-US"/>
        </w:rPr>
        <w:t xml:space="preserve">would enhance the growth of </w:t>
      </w:r>
      <w:r w:rsidR="00F70D09" w:rsidRPr="00FA60C8">
        <w:rPr>
          <w:rFonts w:ascii="Times New Roman" w:hAnsi="Times New Roman" w:cs="Times New Roman"/>
          <w:i/>
          <w:iCs/>
          <w:color w:val="000000" w:themeColor="text1"/>
          <w:sz w:val="24"/>
          <w:szCs w:val="24"/>
          <w:lang w:val="en-US"/>
        </w:rPr>
        <w:t>B. rapa</w:t>
      </w:r>
      <w:r w:rsidR="00F70D09"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ins w:id="221" w:author="Joop van Loon" w:date="2023-06-20T13:50:00Z">
        <w:r w:rsidR="00871BF9">
          <w:rPr>
            <w:rFonts w:ascii="Times New Roman" w:hAnsi="Times New Roman" w:cs="Times New Roman"/>
            <w:color w:val="000000" w:themeColor="text1"/>
            <w:sz w:val="24"/>
            <w:szCs w:val="24"/>
            <w:lang w:val="en-US"/>
          </w:rPr>
          <w:t>.</w:t>
        </w:r>
      </w:ins>
      <w:r w:rsidR="008469E0" w:rsidRPr="00FA60C8">
        <w:rPr>
          <w:rFonts w:ascii="Times New Roman" w:hAnsi="Times New Roman" w:cs="Times New Roman"/>
          <w:color w:val="000000" w:themeColor="text1"/>
          <w:sz w:val="24"/>
          <w:szCs w:val="24"/>
          <w:lang w:val="en-US"/>
        </w:rPr>
        <w:t xml:space="preserve"> </w:t>
      </w:r>
      <w:del w:id="222" w:author="Dicke, Marcel" w:date="2023-06-07T20:25:00Z">
        <w:r w:rsidR="008469E0" w:rsidRPr="00FA60C8" w:rsidDel="004E0B6C">
          <w:rPr>
            <w:rFonts w:ascii="Times New Roman" w:hAnsi="Times New Roman" w:cs="Times New Roman"/>
            <w:color w:val="000000" w:themeColor="text1"/>
            <w:sz w:val="24"/>
            <w:szCs w:val="24"/>
            <w:lang w:val="en-US"/>
          </w:rPr>
          <w:delText xml:space="preserve">due to </w:delText>
        </w:r>
        <w:r w:rsidR="002F589B" w:rsidRPr="00FA60C8" w:rsidDel="004E0B6C">
          <w:rPr>
            <w:rFonts w:ascii="Times New Roman" w:hAnsi="Times New Roman" w:cs="Times New Roman"/>
            <w:color w:val="000000" w:themeColor="text1"/>
            <w:sz w:val="24"/>
            <w:szCs w:val="24"/>
            <w:lang w:val="en-US"/>
          </w:rPr>
          <w:delText xml:space="preserve">its </w:delText>
        </w:r>
        <w:r w:rsidR="008469E0" w:rsidRPr="00FA60C8" w:rsidDel="004E0B6C">
          <w:rPr>
            <w:rFonts w:ascii="Times New Roman" w:hAnsi="Times New Roman" w:cs="Times New Roman"/>
            <w:color w:val="000000" w:themeColor="text1"/>
            <w:sz w:val="24"/>
            <w:szCs w:val="24"/>
            <w:lang w:val="en-US"/>
          </w:rPr>
          <w:delText xml:space="preserve">high nutrient content, </w:delText>
        </w:r>
      </w:del>
      <w:del w:id="223" w:author="Dicke, Marcel" w:date="2023-06-07T20:26:00Z">
        <w:r w:rsidR="008469E0" w:rsidRPr="00FA60C8" w:rsidDel="004E0B6C">
          <w:rPr>
            <w:rFonts w:ascii="Times New Roman" w:hAnsi="Times New Roman" w:cs="Times New Roman"/>
            <w:color w:val="000000" w:themeColor="text1"/>
            <w:sz w:val="24"/>
            <w:szCs w:val="24"/>
            <w:lang w:val="en-US"/>
          </w:rPr>
          <w:delText>which can improve soil quality and provide essential nutrients for plant growth, and by releasing biomolecules and cues that alter plant defenses against insect herbivores.</w:delText>
        </w:r>
      </w:del>
      <w:r w:rsidR="008469E0" w:rsidRPr="00FA60C8">
        <w:rPr>
          <w:rFonts w:ascii="Times New Roman" w:hAnsi="Times New Roman" w:cs="Times New Roman"/>
          <w:color w:val="000000" w:themeColor="text1"/>
          <w:sz w:val="24"/>
          <w:szCs w:val="24"/>
          <w:lang w:val="en-US"/>
        </w:rPr>
        <w:t xml:space="preserve"> Additionally, we hypothesised that incubating frass in the soil or composting it will enhance its effectiveness as a soil amendment and lead to greater plant growth than non-incubated or uncomposted frass. </w:t>
      </w:r>
      <w:r w:rsidR="00F068E9">
        <w:rPr>
          <w:rFonts w:ascii="Times New Roman" w:hAnsi="Times New Roman" w:cs="Times New Roman"/>
          <w:color w:val="000000" w:themeColor="text1"/>
          <w:sz w:val="24"/>
          <w:szCs w:val="24"/>
          <w:lang w:val="en-US"/>
        </w:rPr>
        <w:t>In fact, c</w:t>
      </w:r>
      <w:r w:rsidR="008469E0" w:rsidRPr="00FA60C8">
        <w:rPr>
          <w:rFonts w:ascii="Times New Roman" w:hAnsi="Times New Roman" w:cs="Times New Roman"/>
          <w:color w:val="000000" w:themeColor="text1"/>
          <w:sz w:val="24"/>
          <w:szCs w:val="24"/>
          <w:lang w:val="en-US"/>
        </w:rPr>
        <w:t>omposting is a common method of preparing organic materials for use as soil amendments</w:t>
      </w:r>
      <w:ins w:id="224" w:author="Dicke, Marcel" w:date="2023-06-07T20:26:00Z">
        <w:r w:rsidR="004D77EC">
          <w:rPr>
            <w:rFonts w:ascii="Times New Roman" w:hAnsi="Times New Roman" w:cs="Times New Roman"/>
            <w:color w:val="000000" w:themeColor="text1"/>
            <w:sz w:val="24"/>
            <w:szCs w:val="24"/>
            <w:lang w:val="en-US"/>
          </w:rPr>
          <w:t xml:space="preserve"> (</w:t>
        </w:r>
        <w:r w:rsidR="004D77EC" w:rsidRPr="004D77EC">
          <w:rPr>
            <w:rFonts w:ascii="Times New Roman" w:hAnsi="Times New Roman" w:cs="Times New Roman"/>
            <w:color w:val="000000" w:themeColor="text1"/>
            <w:sz w:val="24"/>
            <w:szCs w:val="24"/>
            <w:highlight w:val="yellow"/>
            <w:lang w:val="en-US"/>
            <w:rPrChange w:id="225" w:author="Dicke, Marcel" w:date="2023-06-07T20:26:00Z">
              <w:rPr>
                <w:rFonts w:ascii="Times New Roman" w:hAnsi="Times New Roman" w:cs="Times New Roman"/>
                <w:color w:val="000000" w:themeColor="text1"/>
                <w:sz w:val="24"/>
                <w:szCs w:val="24"/>
                <w:lang w:val="en-US"/>
              </w:rPr>
            </w:rPrChange>
          </w:rPr>
          <w:t>reference</w:t>
        </w:r>
        <w:r w:rsidR="004D77EC">
          <w:rPr>
            <w:rFonts w:ascii="Times New Roman" w:hAnsi="Times New Roman" w:cs="Times New Roman"/>
            <w:color w:val="000000" w:themeColor="text1"/>
            <w:sz w:val="24"/>
            <w:szCs w:val="24"/>
            <w:lang w:val="en-US"/>
          </w:rPr>
          <w:t>)</w:t>
        </w:r>
      </w:ins>
      <w:r w:rsidR="008469E0" w:rsidRPr="00FA60C8">
        <w:rPr>
          <w:rFonts w:ascii="Times New Roman" w:hAnsi="Times New Roman" w:cs="Times New Roman"/>
          <w:color w:val="000000" w:themeColor="text1"/>
          <w:sz w:val="24"/>
          <w:szCs w:val="24"/>
          <w:lang w:val="en-US"/>
        </w:rPr>
        <w:t xml:space="preserve">. </w:t>
      </w:r>
      <w:r w:rsidR="002F589B" w:rsidRPr="00FA60C8">
        <w:rPr>
          <w:rFonts w:ascii="Times New Roman" w:hAnsi="Times New Roman" w:cs="Times New Roman"/>
          <w:color w:val="000000" w:themeColor="text1"/>
          <w:sz w:val="24"/>
          <w:szCs w:val="24"/>
          <w:lang w:val="en-US"/>
        </w:rPr>
        <w:t xml:space="preserve">The findings of this study </w:t>
      </w:r>
      <w:del w:id="226" w:author="Dicke, Marcel" w:date="2023-06-07T20:26:00Z">
        <w:r w:rsidR="002F589B" w:rsidRPr="00FA60C8" w:rsidDel="004D77EC">
          <w:rPr>
            <w:rFonts w:ascii="Times New Roman" w:hAnsi="Times New Roman" w:cs="Times New Roman"/>
            <w:color w:val="000000" w:themeColor="text1"/>
            <w:sz w:val="24"/>
            <w:szCs w:val="24"/>
            <w:lang w:val="en-US"/>
          </w:rPr>
          <w:delText xml:space="preserve">will </w:delText>
        </w:r>
      </w:del>
      <w:r w:rsidR="002F589B" w:rsidRPr="00FA60C8">
        <w:rPr>
          <w:rFonts w:ascii="Times New Roman" w:hAnsi="Times New Roman" w:cs="Times New Roman"/>
          <w:color w:val="000000" w:themeColor="text1"/>
          <w:sz w:val="24"/>
          <w:szCs w:val="24"/>
          <w:lang w:val="en-US"/>
        </w:rPr>
        <w:t>contribute to our understanding of the potential benefits of using frass as a sustainable and environmentally friendly fertili</w:t>
      </w:r>
      <w:r w:rsidR="00F068E9">
        <w:rPr>
          <w:rFonts w:ascii="Times New Roman" w:hAnsi="Times New Roman" w:cs="Times New Roman"/>
          <w:color w:val="000000" w:themeColor="text1"/>
          <w:sz w:val="24"/>
          <w:szCs w:val="24"/>
          <w:lang w:val="en-US"/>
        </w:rPr>
        <w:t>s</w:t>
      </w:r>
      <w:r w:rsidR="002F589B" w:rsidRPr="00FA60C8">
        <w:rPr>
          <w:rFonts w:ascii="Times New Roman" w:hAnsi="Times New Roman" w:cs="Times New Roman"/>
          <w:color w:val="000000" w:themeColor="text1"/>
          <w:sz w:val="24"/>
          <w:szCs w:val="24"/>
          <w:lang w:val="en-US"/>
        </w:rPr>
        <w:t>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55"/>
    <w:bookmarkEnd w:id="56"/>
    <w:bookmarkEnd w:id="144"/>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38141C23" w14:textId="08860EC1" w:rsidR="009D65E1" w:rsidRPr="005E6CD9" w:rsidRDefault="00693435" w:rsidP="00920599">
      <w:pPr>
        <w:spacing w:after="0"/>
        <w:jc w:val="both"/>
        <w:rPr>
          <w:rFonts w:ascii="Times New Roman" w:hAnsi="Times New Roman" w:cs="Times New Roman"/>
          <w:sz w:val="24"/>
          <w:szCs w:val="24"/>
        </w:rPr>
      </w:pPr>
      <w:bookmarkStart w:id="227" w:name="_Hlk131687103"/>
      <w:r w:rsidRPr="005E6CD9">
        <w:rPr>
          <w:rFonts w:ascii="Times New Roman" w:hAnsi="Times New Roman" w:cs="Times New Roman"/>
          <w:sz w:val="24"/>
          <w:szCs w:val="24"/>
        </w:rPr>
        <w:lastRenderedPageBreak/>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herbivore</w:t>
      </w:r>
      <w:del w:id="228" w:author="Dicke, Marcel" w:date="2023-06-07T20:27:00Z">
        <w:r w:rsidR="008B0FD0" w:rsidRPr="005E6CD9" w:rsidDel="00A1549B">
          <w:rPr>
            <w:rFonts w:ascii="Times New Roman" w:hAnsi="Times New Roman" w:cs="Times New Roman"/>
            <w:sz w:val="24"/>
            <w:szCs w:val="24"/>
          </w:rPr>
          <w:delText xml:space="preserve"> </w:delText>
        </w:r>
        <w:r w:rsidRPr="005E6CD9" w:rsidDel="00A1549B">
          <w:rPr>
            <w:rFonts w:ascii="Times New Roman" w:hAnsi="Times New Roman" w:cs="Times New Roman"/>
            <w:sz w:val="24"/>
            <w:szCs w:val="24"/>
          </w:rPr>
          <w:delText xml:space="preserve">when used as </w:delText>
        </w:r>
        <w:r w:rsidR="00670877" w:rsidRPr="005E6CD9" w:rsidDel="00A1549B">
          <w:rPr>
            <w:rFonts w:ascii="Times New Roman" w:hAnsi="Times New Roman" w:cs="Times New Roman"/>
            <w:sz w:val="24"/>
            <w:szCs w:val="24"/>
          </w:rPr>
          <w:delText xml:space="preserve">a </w:delText>
        </w:r>
        <w:r w:rsidR="007F14F7" w:rsidRPr="005E6CD9" w:rsidDel="00A1549B">
          <w:rPr>
            <w:rFonts w:ascii="Times New Roman" w:hAnsi="Times New Roman" w:cs="Times New Roman"/>
            <w:sz w:val="24"/>
            <w:szCs w:val="24"/>
          </w:rPr>
          <w:delText xml:space="preserve">soil </w:delText>
        </w:r>
        <w:r w:rsidR="008B0FD0" w:rsidRPr="005E6CD9" w:rsidDel="00A1549B">
          <w:rPr>
            <w:rFonts w:ascii="Times New Roman" w:hAnsi="Times New Roman" w:cs="Times New Roman"/>
            <w:sz w:val="24"/>
            <w:szCs w:val="24"/>
          </w:rPr>
          <w:delText>amendment</w:delText>
        </w:r>
      </w:del>
      <w:r w:rsidR="008E6313">
        <w:rPr>
          <w:rFonts w:ascii="Times New Roman" w:hAnsi="Times New Roman" w:cs="Times New Roman"/>
          <w:sz w:val="24"/>
          <w:szCs w:val="24"/>
        </w:rPr>
        <w:t xml:space="preserve">. </w:t>
      </w:r>
      <w:bookmarkEnd w:id="227"/>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del w:id="229" w:author="Joop van Loon" w:date="2023-06-20T13:52:00Z">
        <w:r w:rsidR="00E93544" w:rsidRPr="00E93544" w:rsidDel="00871BF9">
          <w:rPr>
            <w:rFonts w:ascii="Times New Roman" w:hAnsi="Times New Roman" w:cs="Times New Roman"/>
            <w:sz w:val="24"/>
            <w:szCs w:val="24"/>
          </w:rPr>
          <w:delText>The f</w:delText>
        </w:r>
        <w:r w:rsidR="00E93544" w:rsidDel="00871BF9">
          <w:rPr>
            <w:rFonts w:ascii="Times New Roman" w:hAnsi="Times New Roman" w:cs="Times New Roman"/>
            <w:sz w:val="24"/>
            <w:szCs w:val="24"/>
          </w:rPr>
          <w:delText>arm</w:delText>
        </w:r>
        <w:r w:rsidR="00E93544" w:rsidRPr="00E93544" w:rsidDel="00871BF9">
          <w:rPr>
            <w:rFonts w:ascii="Times New Roman" w:hAnsi="Times New Roman" w:cs="Times New Roman"/>
            <w:sz w:val="24"/>
            <w:szCs w:val="24"/>
          </w:rPr>
          <w:delText xml:space="preserve"> had been used to grow </w:delText>
        </w:r>
      </w:del>
      <w:ins w:id="230" w:author="Joop van Loon" w:date="2023-06-20T13:52:00Z">
        <w:r w:rsidR="00871BF9">
          <w:rPr>
            <w:rFonts w:ascii="Times New Roman" w:hAnsi="Times New Roman" w:cs="Times New Roman"/>
            <w:sz w:val="24"/>
            <w:szCs w:val="24"/>
          </w:rPr>
          <w:t>V</w:t>
        </w:r>
      </w:ins>
      <w:del w:id="231" w:author="Joop van Loon" w:date="2023-06-20T13:52:00Z">
        <w:r w:rsidR="00E93544" w:rsidRPr="00E93544" w:rsidDel="00871BF9">
          <w:rPr>
            <w:rFonts w:ascii="Times New Roman" w:hAnsi="Times New Roman" w:cs="Times New Roman"/>
            <w:sz w:val="24"/>
            <w:szCs w:val="24"/>
          </w:rPr>
          <w:delText>v</w:delText>
        </w:r>
      </w:del>
      <w:r w:rsidR="00E93544" w:rsidRPr="00E93544">
        <w:rPr>
          <w:rFonts w:ascii="Times New Roman" w:hAnsi="Times New Roman" w:cs="Times New Roman"/>
          <w:sz w:val="24"/>
          <w:szCs w:val="24"/>
        </w:rPr>
        <w:t xml:space="preserve">arious brassicaceous plant species </w:t>
      </w:r>
      <w:ins w:id="232" w:author="Joop van Loon" w:date="2023-06-20T13:52:00Z">
        <w:r w:rsidR="00871BF9">
          <w:rPr>
            <w:rFonts w:ascii="Times New Roman" w:hAnsi="Times New Roman" w:cs="Times New Roman"/>
            <w:sz w:val="24"/>
            <w:szCs w:val="24"/>
          </w:rPr>
          <w:t xml:space="preserve">had been grown on this soil </w:t>
        </w:r>
      </w:ins>
      <w:r w:rsidR="00E93544" w:rsidRPr="00E93544">
        <w:rPr>
          <w:rFonts w:ascii="Times New Roman" w:hAnsi="Times New Roman" w:cs="Times New Roman"/>
          <w:sz w:val="24"/>
          <w:szCs w:val="24"/>
        </w:rPr>
        <w:t>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collection.</w:t>
      </w:r>
    </w:p>
    <w:p w14:paraId="54CA550B" w14:textId="77777777" w:rsidR="009D65E1" w:rsidRPr="005E6CD9" w:rsidRDefault="009D65E1" w:rsidP="00920599">
      <w:pPr>
        <w:spacing w:after="0"/>
        <w:jc w:val="both"/>
        <w:rPr>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 material and s</w:t>
      </w:r>
      <w:r w:rsidR="00AB5165" w:rsidRPr="00FE62D9">
        <w:rPr>
          <w:rFonts w:ascii="Times New Roman" w:hAnsi="Times New Roman" w:cs="Times New Roman"/>
          <w:b/>
          <w:bCs/>
          <w:sz w:val="24"/>
          <w:szCs w:val="24"/>
        </w:rPr>
        <w:t>oil amendments</w:t>
      </w:r>
    </w:p>
    <w:p w14:paraId="11EB99E9" w14:textId="28B3E6C3"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del w:id="233" w:author="Joop van Loon" w:date="2023-06-20T13:53:00Z">
        <w:r w:rsidR="00960122" w:rsidDel="00871BF9">
          <w:rPr>
            <w:rFonts w:ascii="Times New Roman" w:hAnsi="Times New Roman" w:cs="Times New Roman"/>
            <w:sz w:val="24"/>
            <w:szCs w:val="24"/>
            <w:lang w:val="en-US"/>
          </w:rPr>
          <w:delText xml:space="preserve"> by two different companies</w:delText>
        </w:r>
      </w:del>
      <w:r w:rsidR="00960122">
        <w:rPr>
          <w:rFonts w:ascii="Times New Roman" w:hAnsi="Times New Roman" w:cs="Times New Roman"/>
          <w:sz w:val="24"/>
          <w:szCs w:val="24"/>
          <w:lang w:val="en-US"/>
        </w:rPr>
        <w:t>:</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Bestico, Berkel en Rodenrijs,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w:t>
      </w:r>
      <w:commentRangeStart w:id="234"/>
      <w:r w:rsidR="00F40B8B">
        <w:rPr>
          <w:rFonts w:ascii="Times New Roman" w:hAnsi="Times New Roman" w:cs="Times New Roman"/>
          <w:sz w:val="24"/>
          <w:szCs w:val="24"/>
        </w:rPr>
        <w:t>pulveri</w:t>
      </w:r>
      <w:r w:rsidR="00080B50">
        <w:rPr>
          <w:rFonts w:ascii="Times New Roman" w:hAnsi="Times New Roman" w:cs="Times New Roman"/>
          <w:sz w:val="24"/>
          <w:szCs w:val="24"/>
        </w:rPr>
        <w:t>s</w:t>
      </w:r>
      <w:r w:rsidR="00F40B8B">
        <w:rPr>
          <w:rFonts w:ascii="Times New Roman" w:hAnsi="Times New Roman" w:cs="Times New Roman"/>
          <w:sz w:val="24"/>
          <w:szCs w:val="24"/>
        </w:rPr>
        <w:t>ed</w:t>
      </w:r>
      <w:commentRangeEnd w:id="234"/>
      <w:r w:rsidR="00871BF9">
        <w:rPr>
          <w:rStyle w:val="CommentReference"/>
        </w:rPr>
        <w:commentReference w:id="234"/>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w:t>
      </w:r>
      <w:ins w:id="235" w:author="Joop van Loon" w:date="2023-06-20T13:53:00Z">
        <w:r w:rsidR="00871BF9">
          <w:rPr>
            <w:rFonts w:ascii="Times New Roman" w:hAnsi="Times New Roman" w:cs="Times New Roman"/>
            <w:sz w:val="24"/>
            <w:szCs w:val="24"/>
            <w:lang w:val="en-US"/>
          </w:rPr>
          <w:t xml:space="preserve">i.e. </w:t>
        </w:r>
      </w:ins>
      <w:del w:id="236" w:author="Joop van Loon" w:date="2023-06-20T13:53:00Z">
        <w:r w:rsidR="007B4AA4" w:rsidRPr="005E6CD9" w:rsidDel="00871BF9">
          <w:rPr>
            <w:rFonts w:ascii="Times New Roman" w:hAnsi="Times New Roman" w:cs="Times New Roman"/>
            <w:sz w:val="24"/>
            <w:szCs w:val="24"/>
            <w:lang w:val="en-US"/>
          </w:rPr>
          <w:delText xml:space="preserve">including </w:delText>
        </w:r>
      </w:del>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ins w:id="237" w:author="Dicke, Marcel" w:date="2023-06-07T20:28:00Z">
        <w:r w:rsidR="00D41829">
          <w:rPr>
            <w:rFonts w:ascii="Times New Roman" w:hAnsi="Times New Roman" w:cs="Times New Roman"/>
            <w:sz w:val="24"/>
            <w:szCs w:val="24"/>
            <w:lang w:val="en-US"/>
          </w:rPr>
          <w:t>fra</w:t>
        </w:r>
        <w:r w:rsidR="00171BCE">
          <w:rPr>
            <w:rFonts w:ascii="Times New Roman" w:hAnsi="Times New Roman" w:cs="Times New Roman"/>
            <w:sz w:val="24"/>
            <w:szCs w:val="24"/>
            <w:lang w:val="en-US"/>
          </w:rPr>
          <w:t xml:space="preserve">ss </w:t>
        </w:r>
      </w:ins>
      <w:r w:rsidR="00E018C1" w:rsidRPr="005E6CD9">
        <w:rPr>
          <w:rFonts w:ascii="Times New Roman" w:hAnsi="Times New Roman" w:cs="Times New Roman"/>
          <w:sz w:val="24"/>
          <w:szCs w:val="24"/>
          <w:lang w:val="en-US"/>
        </w:rPr>
        <w:t>clumps</w:t>
      </w:r>
      <w:del w:id="238" w:author="Dicke, Marcel" w:date="2023-06-07T20:28:00Z">
        <w:r w:rsidR="00357E67" w:rsidRPr="005E6CD9" w:rsidDel="00171BCE">
          <w:rPr>
            <w:rFonts w:ascii="Times New Roman" w:hAnsi="Times New Roman" w:cs="Times New Roman"/>
            <w:sz w:val="24"/>
            <w:szCs w:val="24"/>
            <w:lang w:val="en-US"/>
          </w:rPr>
          <w:delText xml:space="preserve"> of the frass</w:delText>
        </w:r>
      </w:del>
      <w:r w:rsidR="00357E67" w:rsidRPr="005E6CD9">
        <w:rPr>
          <w:rFonts w:ascii="Times New Roman" w:hAnsi="Times New Roman" w:cs="Times New Roman"/>
          <w:sz w:val="24"/>
          <w:szCs w:val="24"/>
          <w:lang w:val="en-US"/>
        </w:rPr>
        <w:t>.</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w:t>
      </w:r>
      <w:ins w:id="239" w:author="Joop van Loon" w:date="2023-06-20T13:55:00Z">
        <w:r w:rsidR="00D15F2B">
          <w:rPr>
            <w:rFonts w:ascii="Times New Roman" w:hAnsi="Times New Roman" w:cs="Times New Roman"/>
            <w:sz w:val="24"/>
            <w:szCs w:val="24"/>
          </w:rPr>
          <w:t xml:space="preserve">applying similar </w:t>
        </w:r>
      </w:ins>
      <w:r w:rsidR="0059612A">
        <w:rPr>
          <w:rFonts w:ascii="Times New Roman" w:hAnsi="Times New Roman" w:cs="Times New Roman"/>
          <w:sz w:val="24"/>
          <w:szCs w:val="24"/>
        </w:rPr>
        <w:t>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3C7D0B06"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Anthomyiidae) is an important pest of brassicaceous vegetables. </w:t>
      </w:r>
      <w:del w:id="240" w:author="Dicke, Marcel" w:date="2023-06-07T20:32:00Z">
        <w:r w:rsidR="007C46E8" w:rsidDel="0051301D">
          <w:rPr>
            <w:rFonts w:ascii="Times New Roman" w:hAnsi="Times New Roman" w:cs="Times New Roman"/>
            <w:sz w:val="24"/>
            <w:szCs w:val="24"/>
          </w:rPr>
          <w:delText>L</w:delText>
        </w:r>
        <w:r w:rsidRPr="005E6CD9" w:rsidDel="0051301D">
          <w:rPr>
            <w:rFonts w:ascii="Times New Roman" w:hAnsi="Times New Roman" w:cs="Times New Roman"/>
            <w:sz w:val="24"/>
            <w:szCs w:val="24"/>
          </w:rPr>
          <w:delText>arvae (&lt;</w:delText>
        </w:r>
        <w:r w:rsidR="00DC0C5D" w:rsidDel="0051301D">
          <w:rPr>
            <w:rFonts w:ascii="Times New Roman" w:hAnsi="Times New Roman" w:cs="Times New Roman"/>
            <w:sz w:val="24"/>
            <w:szCs w:val="24"/>
          </w:rPr>
          <w:delText xml:space="preserve"> </w:delText>
        </w:r>
        <w:r w:rsidRPr="005E6CD9" w:rsidDel="0051301D">
          <w:rPr>
            <w:rFonts w:ascii="Times New Roman" w:hAnsi="Times New Roman" w:cs="Times New Roman"/>
            <w:sz w:val="24"/>
            <w:szCs w:val="24"/>
          </w:rPr>
          <w:delText>24 h</w:delText>
        </w:r>
        <w:r w:rsidR="004166EF" w:rsidDel="0051301D">
          <w:rPr>
            <w:rFonts w:ascii="Times New Roman" w:hAnsi="Times New Roman" w:cs="Times New Roman"/>
            <w:sz w:val="24"/>
            <w:szCs w:val="24"/>
          </w:rPr>
          <w:delText xml:space="preserve"> since hatching</w:delText>
        </w:r>
        <w:r w:rsidRPr="005E6CD9" w:rsidDel="0051301D">
          <w:rPr>
            <w:rFonts w:ascii="Times New Roman" w:hAnsi="Times New Roman" w:cs="Times New Roman"/>
            <w:sz w:val="24"/>
            <w:szCs w:val="24"/>
          </w:rPr>
          <w:delText xml:space="preserve">) </w:delText>
        </w:r>
      </w:del>
      <w:del w:id="241" w:author="Dicke, Marcel" w:date="2023-06-07T20:29:00Z">
        <w:r w:rsidRPr="005E6CD9" w:rsidDel="00B1451B">
          <w:rPr>
            <w:rFonts w:ascii="Times New Roman" w:hAnsi="Times New Roman" w:cs="Times New Roman"/>
            <w:sz w:val="24"/>
            <w:szCs w:val="24"/>
          </w:rPr>
          <w:delText xml:space="preserve">of </w:delText>
        </w:r>
        <w:r w:rsidRPr="005E6CD9" w:rsidDel="00B1451B">
          <w:rPr>
            <w:rFonts w:ascii="Times New Roman" w:hAnsi="Times New Roman" w:cs="Times New Roman"/>
            <w:i/>
            <w:iCs/>
            <w:sz w:val="24"/>
            <w:szCs w:val="24"/>
          </w:rPr>
          <w:delText>D. radicum</w:delText>
        </w:r>
        <w:r w:rsidRPr="005E6CD9" w:rsidDel="00B1451B">
          <w:rPr>
            <w:rFonts w:ascii="Times New Roman" w:hAnsi="Times New Roman" w:cs="Times New Roman"/>
            <w:sz w:val="24"/>
            <w:szCs w:val="24"/>
          </w:rPr>
          <w:delText xml:space="preserve"> </w:delText>
        </w:r>
      </w:del>
      <w:del w:id="242" w:author="Dicke, Marcel" w:date="2023-06-07T20:32:00Z">
        <w:r w:rsidRPr="005E6CD9" w:rsidDel="0051301D">
          <w:rPr>
            <w:rFonts w:ascii="Times New Roman" w:hAnsi="Times New Roman" w:cs="Times New Roman"/>
            <w:sz w:val="24"/>
            <w:szCs w:val="24"/>
          </w:rPr>
          <w:delText>were obtained from the</w:delText>
        </w:r>
      </w:del>
      <w:ins w:id="243" w:author="Dicke, Marcel" w:date="2023-06-07T20:32:00Z">
        <w:r w:rsidR="0051301D">
          <w:rPr>
            <w:rFonts w:ascii="Times New Roman" w:hAnsi="Times New Roman" w:cs="Times New Roman"/>
            <w:sz w:val="24"/>
            <w:szCs w:val="24"/>
          </w:rPr>
          <w:t>T</w:t>
        </w:r>
        <w:r w:rsidR="00C94FB7">
          <w:rPr>
            <w:rFonts w:ascii="Times New Roman" w:hAnsi="Times New Roman" w:cs="Times New Roman"/>
            <w:sz w:val="24"/>
            <w:szCs w:val="24"/>
          </w:rPr>
          <w:t xml:space="preserve">his insect species was reared </w:t>
        </w:r>
      </w:ins>
      <w:ins w:id="244" w:author="Joop van Loon" w:date="2023-06-20T13:33:00Z">
        <w:r w:rsidR="00A4329C">
          <w:rPr>
            <w:rFonts w:ascii="Times New Roman" w:hAnsi="Times New Roman" w:cs="Times New Roman"/>
            <w:sz w:val="24"/>
            <w:szCs w:val="24"/>
          </w:rPr>
          <w:t xml:space="preserve"> </w:t>
        </w:r>
      </w:ins>
      <w:ins w:id="245" w:author="Dicke, Marcel" w:date="2023-06-07T20:32:00Z">
        <w:r w:rsidR="00C94FB7">
          <w:rPr>
            <w:rFonts w:ascii="Times New Roman" w:hAnsi="Times New Roman" w:cs="Times New Roman"/>
            <w:sz w:val="24"/>
            <w:szCs w:val="24"/>
          </w:rPr>
          <w:t xml:space="preserve">by </w:t>
        </w:r>
      </w:ins>
      <w:ins w:id="246" w:author="Joop van Loon" w:date="2023-06-20T13:56:00Z">
        <w:r w:rsidR="00D15F2B">
          <w:rPr>
            <w:rFonts w:ascii="Times New Roman" w:hAnsi="Times New Roman" w:cs="Times New Roman"/>
            <w:sz w:val="24"/>
            <w:szCs w:val="24"/>
          </w:rPr>
          <w:t xml:space="preserve">the </w:t>
        </w:r>
      </w:ins>
      <w:del w:id="247" w:author="Dicke, Marcel" w:date="2023-06-07T20:32:00Z">
        <w:r w:rsidRPr="005E6CD9" w:rsidDel="00C94FB7">
          <w:rPr>
            <w:rFonts w:ascii="Times New Roman" w:hAnsi="Times New Roman" w:cs="Times New Roman"/>
            <w:sz w:val="24"/>
            <w:szCs w:val="24"/>
          </w:rPr>
          <w:delText xml:space="preserve"> </w:delText>
        </w:r>
      </w:del>
      <w:r w:rsidRPr="005E6CD9">
        <w:rPr>
          <w:rFonts w:ascii="Times New Roman" w:hAnsi="Times New Roman" w:cs="Times New Roman"/>
          <w:sz w:val="24"/>
          <w:szCs w:val="24"/>
        </w:rPr>
        <w:t>insect</w:t>
      </w:r>
      <w:ins w:id="248" w:author="Dicke, Marcel" w:date="2023-06-07T20:31:00Z">
        <w:r w:rsidR="00883D1F">
          <w:rPr>
            <w:rFonts w:ascii="Times New Roman" w:hAnsi="Times New Roman" w:cs="Times New Roman"/>
            <w:sz w:val="24"/>
            <w:szCs w:val="24"/>
          </w:rPr>
          <w:t xml:space="preserve"> </w:t>
        </w:r>
      </w:ins>
      <w:del w:id="249" w:author="Dicke, Marcel" w:date="2023-06-07T20:31:00Z">
        <w:r w:rsidRPr="005E6CD9" w:rsidDel="00883D1F">
          <w:rPr>
            <w:rFonts w:ascii="Times New Roman" w:hAnsi="Times New Roman" w:cs="Times New Roman"/>
            <w:sz w:val="24"/>
            <w:szCs w:val="24"/>
          </w:rPr>
          <w:delText>-</w:delText>
        </w:r>
      </w:del>
      <w:r w:rsidRPr="005E6CD9">
        <w:rPr>
          <w:rFonts w:ascii="Times New Roman" w:hAnsi="Times New Roman" w:cs="Times New Roman"/>
          <w:sz w:val="24"/>
          <w:szCs w:val="24"/>
        </w:rPr>
        <w:t xml:space="preserve">rearing </w:t>
      </w:r>
      <w:del w:id="250" w:author="Dicke, Marcel" w:date="2023-06-07T20:32:00Z">
        <w:r w:rsidRPr="005E6CD9" w:rsidDel="00C94FB7">
          <w:rPr>
            <w:rFonts w:ascii="Times New Roman" w:hAnsi="Times New Roman" w:cs="Times New Roman"/>
            <w:sz w:val="24"/>
            <w:szCs w:val="24"/>
          </w:rPr>
          <w:delText xml:space="preserve">unit </w:delText>
        </w:r>
      </w:del>
      <w:ins w:id="251" w:author="Dicke, Marcel" w:date="2023-06-07T20:32:00Z">
        <w:r w:rsidR="00C94FB7">
          <w:rPr>
            <w:rFonts w:ascii="Times New Roman" w:hAnsi="Times New Roman" w:cs="Times New Roman"/>
            <w:sz w:val="24"/>
            <w:szCs w:val="24"/>
          </w:rPr>
          <w:t>team</w:t>
        </w:r>
        <w:r w:rsidR="00C94FB7" w:rsidRPr="005E6CD9">
          <w:rPr>
            <w:rFonts w:ascii="Times New Roman" w:hAnsi="Times New Roman" w:cs="Times New Roman"/>
            <w:sz w:val="24"/>
            <w:szCs w:val="24"/>
          </w:rPr>
          <w:t xml:space="preserve"> </w:t>
        </w:r>
      </w:ins>
      <w:r w:rsidRPr="005E6CD9">
        <w:rPr>
          <w:rFonts w:ascii="Times New Roman" w:hAnsi="Times New Roman" w:cs="Times New Roman"/>
          <w:sz w:val="24"/>
          <w:szCs w:val="24"/>
        </w:rPr>
        <w:t xml:space="preserve">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ins w:id="252" w:author="Dicke, Marcel" w:date="2023-06-07T20:30:00Z">
        <w:r w:rsidR="00994A25">
          <w:rPr>
            <w:rFonts w:ascii="Times New Roman" w:hAnsi="Times New Roman" w:cs="Times New Roman"/>
            <w:sz w:val="24"/>
            <w:szCs w:val="24"/>
          </w:rPr>
          <w:t xml:space="preserve"> </w:t>
        </w:r>
      </w:ins>
      <w:ins w:id="253" w:author="Dicke, Marcel" w:date="2023-06-07T20:31:00Z">
        <w:r w:rsidR="00601AD5">
          <w:rPr>
            <w:rFonts w:ascii="Times New Roman" w:hAnsi="Times New Roman" w:cs="Times New Roman"/>
            <w:sz w:val="24"/>
            <w:szCs w:val="24"/>
          </w:rPr>
          <w:t>larvae of th</w:t>
        </w:r>
      </w:ins>
      <w:ins w:id="254" w:author="Joop van Loon" w:date="2023-06-20T13:56:00Z">
        <w:r w:rsidR="00D15F2B">
          <w:rPr>
            <w:rFonts w:ascii="Times New Roman" w:hAnsi="Times New Roman" w:cs="Times New Roman"/>
            <w:sz w:val="24"/>
            <w:szCs w:val="24"/>
          </w:rPr>
          <w:t xml:space="preserve">is colony </w:t>
        </w:r>
      </w:ins>
      <w:ins w:id="255" w:author="Dicke, Marcel" w:date="2023-06-07T20:31:00Z">
        <w:del w:id="256" w:author="Joop van Loon" w:date="2023-06-20T13:56:00Z">
          <w:r w:rsidR="00601AD5" w:rsidDel="00D15F2B">
            <w:rPr>
              <w:rFonts w:ascii="Times New Roman" w:hAnsi="Times New Roman" w:cs="Times New Roman"/>
              <w:sz w:val="24"/>
              <w:szCs w:val="24"/>
            </w:rPr>
            <w:delText xml:space="preserve">e rearing </w:delText>
          </w:r>
        </w:del>
      </w:ins>
      <w:ins w:id="257" w:author="Dicke, Marcel" w:date="2023-06-07T20:30:00Z">
        <w:r w:rsidR="00883D1F">
          <w:rPr>
            <w:rFonts w:ascii="Times New Roman" w:hAnsi="Times New Roman" w:cs="Times New Roman"/>
            <w:sz w:val="24"/>
            <w:szCs w:val="24"/>
          </w:rPr>
          <w:t xml:space="preserve">were fed </w:t>
        </w:r>
      </w:ins>
      <w:del w:id="258" w:author="Dicke, Marcel" w:date="2023-06-07T20:30:00Z">
        <w:r w:rsidR="00FD04F3" w:rsidDel="00994A25">
          <w:rPr>
            <w:rFonts w:ascii="Times New Roman" w:hAnsi="Times New Roman" w:cs="Times New Roman"/>
            <w:sz w:val="24"/>
            <w:szCs w:val="24"/>
          </w:rPr>
          <w:delText xml:space="preserve">y had been </w:delText>
        </w:r>
        <w:r w:rsidRPr="005E6CD9" w:rsidDel="00994A25">
          <w:rPr>
            <w:rFonts w:ascii="Times New Roman" w:hAnsi="Times New Roman" w:cs="Times New Roman"/>
            <w:sz w:val="24"/>
            <w:szCs w:val="24"/>
          </w:rPr>
          <w:delText xml:space="preserve">fed </w:delText>
        </w:r>
      </w:del>
      <w:r w:rsidRPr="005E6CD9">
        <w:rPr>
          <w:rFonts w:ascii="Times New Roman" w:hAnsi="Times New Roman" w:cs="Times New Roman"/>
          <w:sz w:val="24"/>
          <w:szCs w:val="24"/>
        </w:rPr>
        <w:t>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yeast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259" w:name="_Hlk118811876"/>
      <w:r w:rsidRPr="005E6CD9">
        <w:rPr>
          <w:rFonts w:ascii="Times New Roman" w:hAnsi="Times New Roman" w:cs="Times New Roman"/>
          <w:sz w:val="24"/>
          <w:szCs w:val="24"/>
        </w:rPr>
        <w:t>a climate cabinet (22 ± 1 °C, 50-70 % RH)</w:t>
      </w:r>
      <w:bookmarkEnd w:id="259"/>
      <w:r w:rsidRPr="005E6CD9">
        <w:rPr>
          <w:rFonts w:ascii="Times New Roman" w:hAnsi="Times New Roman" w:cs="Times New Roman"/>
          <w:sz w:val="24"/>
          <w:szCs w:val="24"/>
        </w:rPr>
        <w:t xml:space="preserve">. </w:t>
      </w:r>
      <w:ins w:id="260" w:author="Dicke, Marcel" w:date="2023-06-07T20:32:00Z">
        <w:r w:rsidR="00C94FB7">
          <w:rPr>
            <w:rFonts w:ascii="Times New Roman" w:hAnsi="Times New Roman" w:cs="Times New Roman"/>
            <w:sz w:val="24"/>
            <w:szCs w:val="24"/>
          </w:rPr>
          <w:t xml:space="preserve">For experiments, we obtained </w:t>
        </w:r>
      </w:ins>
      <w:ins w:id="261" w:author="Dicke, Marcel" w:date="2023-06-07T20:33:00Z">
        <w:r w:rsidR="00F728E0">
          <w:rPr>
            <w:rFonts w:ascii="Times New Roman" w:hAnsi="Times New Roman" w:cs="Times New Roman"/>
            <w:sz w:val="24"/>
            <w:szCs w:val="24"/>
          </w:rPr>
          <w:t>young larvae (&lt; 24</w:t>
        </w:r>
      </w:ins>
      <w:ins w:id="262" w:author="Joop van Loon" w:date="2023-06-20T13:56:00Z">
        <w:r w:rsidR="00D15F2B">
          <w:rPr>
            <w:rFonts w:ascii="Times New Roman" w:hAnsi="Times New Roman" w:cs="Times New Roman"/>
            <w:sz w:val="24"/>
            <w:szCs w:val="24"/>
          </w:rPr>
          <w:t xml:space="preserve"> </w:t>
        </w:r>
      </w:ins>
      <w:ins w:id="263" w:author="Dicke, Marcel" w:date="2023-06-07T20:33:00Z">
        <w:r w:rsidR="00F728E0">
          <w:rPr>
            <w:rFonts w:ascii="Times New Roman" w:hAnsi="Times New Roman" w:cs="Times New Roman"/>
            <w:sz w:val="24"/>
            <w:szCs w:val="24"/>
          </w:rPr>
          <w:t>h since hatching).</w:t>
        </w:r>
      </w:ins>
    </w:p>
    <w:p w14:paraId="38E405B2" w14:textId="77777777" w:rsidR="00911CC4" w:rsidRDefault="00911CC4" w:rsidP="00920599">
      <w:pPr>
        <w:jc w:val="both"/>
        <w:rPr>
          <w:rFonts w:ascii="Times New Roman" w:hAnsi="Times New Roman" w:cs="Times New Roman"/>
          <w:i/>
          <w:iCs/>
          <w:sz w:val="24"/>
          <w:szCs w:val="24"/>
        </w:rPr>
      </w:pPr>
    </w:p>
    <w:p w14:paraId="4141B6AB" w14:textId="2E1363AF"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22B09466"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Plutellidae)</w:t>
      </w:r>
      <w:ins w:id="264" w:author="Dicke, Marcel" w:date="2023-06-07T20:33:00Z">
        <w:r w:rsidR="00F728E0">
          <w:rPr>
            <w:rFonts w:ascii="Times New Roman" w:hAnsi="Times New Roman" w:cs="Times New Roman"/>
            <w:sz w:val="24"/>
            <w:szCs w:val="24"/>
          </w:rPr>
          <w:t>,</w:t>
        </w:r>
      </w:ins>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w:t>
      </w:r>
      <w:ins w:id="265" w:author="Joop van Loon" w:date="2023-06-20T13:57:00Z">
        <w:r w:rsidR="00D15F2B">
          <w:rPr>
            <w:rFonts w:ascii="Times New Roman" w:hAnsi="Times New Roman" w:cs="Times New Roman"/>
            <w:sz w:val="24"/>
            <w:szCs w:val="24"/>
          </w:rPr>
          <w:t xml:space="preserve">supplied </w:t>
        </w:r>
      </w:ins>
      <w:del w:id="266" w:author="Joop van Loon" w:date="2023-06-20T13:57:00Z">
        <w:r w:rsidRPr="005E6CD9" w:rsidDel="00D15F2B">
          <w:rPr>
            <w:rFonts w:ascii="Times New Roman" w:hAnsi="Times New Roman" w:cs="Times New Roman"/>
            <w:sz w:val="24"/>
            <w:szCs w:val="24"/>
          </w:rPr>
          <w:delText xml:space="preserve">obtained from </w:delText>
        </w:r>
      </w:del>
      <w:bookmarkStart w:id="267" w:name="_Hlk118663975"/>
      <w:ins w:id="268" w:author="Joop van Loon" w:date="2023-06-20T13:57:00Z">
        <w:r w:rsidR="00D15F2B">
          <w:rPr>
            <w:rFonts w:ascii="Times New Roman" w:hAnsi="Times New Roman" w:cs="Times New Roman"/>
            <w:sz w:val="24"/>
            <w:szCs w:val="24"/>
          </w:rPr>
          <w:t xml:space="preserve">by </w:t>
        </w:r>
      </w:ins>
      <w:r w:rsidR="00BF309A" w:rsidRPr="005E6CD9">
        <w:rPr>
          <w:rFonts w:ascii="Times New Roman" w:hAnsi="Times New Roman" w:cs="Times New Roman"/>
          <w:sz w:val="24"/>
          <w:szCs w:val="24"/>
        </w:rPr>
        <w:t xml:space="preserve">the insect rearing </w:t>
      </w:r>
      <w:del w:id="269" w:author="Dicke, Marcel" w:date="2023-06-07T20:33:00Z">
        <w:r w:rsidRPr="005E6CD9" w:rsidDel="00D50DFA">
          <w:rPr>
            <w:rFonts w:ascii="Times New Roman" w:hAnsi="Times New Roman" w:cs="Times New Roman"/>
            <w:sz w:val="24"/>
            <w:szCs w:val="24"/>
          </w:rPr>
          <w:delText>unit</w:delText>
        </w:r>
        <w:r w:rsidR="00BF309A" w:rsidRPr="005E6CD9" w:rsidDel="00D50DFA">
          <w:rPr>
            <w:rFonts w:ascii="Times New Roman" w:hAnsi="Times New Roman" w:cs="Times New Roman"/>
            <w:sz w:val="24"/>
            <w:szCs w:val="24"/>
          </w:rPr>
          <w:delText xml:space="preserve"> </w:delText>
        </w:r>
      </w:del>
      <w:ins w:id="270" w:author="Dicke, Marcel" w:date="2023-06-07T20:33:00Z">
        <w:r w:rsidR="00D50DFA">
          <w:rPr>
            <w:rFonts w:ascii="Times New Roman" w:hAnsi="Times New Roman" w:cs="Times New Roman"/>
            <w:sz w:val="24"/>
            <w:szCs w:val="24"/>
          </w:rPr>
          <w:t>team</w:t>
        </w:r>
        <w:r w:rsidR="00D50DFA" w:rsidRPr="005E6CD9">
          <w:rPr>
            <w:rFonts w:ascii="Times New Roman" w:hAnsi="Times New Roman" w:cs="Times New Roman"/>
            <w:sz w:val="24"/>
            <w:szCs w:val="24"/>
          </w:rPr>
          <w:t xml:space="preserve"> </w:t>
        </w:r>
      </w:ins>
      <w:r w:rsidR="00BF309A" w:rsidRPr="005E6CD9">
        <w:rPr>
          <w:rFonts w:ascii="Times New Roman" w:hAnsi="Times New Roman" w:cs="Times New Roman"/>
          <w:sz w:val="24"/>
          <w:szCs w:val="24"/>
        </w:rPr>
        <w:t>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r w:rsidR="00BF309A" w:rsidRPr="00D664A0">
        <w:rPr>
          <w:rFonts w:ascii="Times New Roman" w:hAnsi="Times New Roman" w:cs="Times New Roman"/>
          <w:i/>
          <w:iCs/>
          <w:sz w:val="24"/>
          <w:szCs w:val="24"/>
        </w:rPr>
        <w:t>gemmifera</w:t>
      </w:r>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267"/>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4DF8E476"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Erik Poelman</w:t>
      </w:r>
      <w:r>
        <w:rPr>
          <w:rFonts w:ascii="Times New Roman" w:hAnsi="Times New Roman" w:cs="Times New Roman"/>
          <w:sz w:val="24"/>
          <w:szCs w:val="24"/>
        </w:rPr>
        <w:t xml:space="preserve"> (Laboratory of Entomology, Wageningen University</w:t>
      </w:r>
      <w:ins w:id="271" w:author="Dicke, Marcel" w:date="2023-06-07T20:34:00Z">
        <w:r w:rsidR="00664070">
          <w:rPr>
            <w:rFonts w:ascii="Times New Roman" w:hAnsi="Times New Roman" w:cs="Times New Roman"/>
            <w:sz w:val="24"/>
            <w:szCs w:val="24"/>
          </w:rPr>
          <w:t xml:space="preserve"> &amp; Research</w:t>
        </w:r>
      </w:ins>
      <w:r>
        <w:rPr>
          <w:rFonts w:ascii="Times New Roman" w:hAnsi="Times New Roman" w:cs="Times New Roman"/>
          <w:sz w:val="24"/>
          <w:szCs w:val="24"/>
        </w:rPr>
        <w:t>)</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ins w:id="272" w:author="Dicke, Marcel" w:date="2023-06-07T20:34:00Z">
        <w:r w:rsidR="00664070">
          <w:rPr>
            <w:rFonts w:ascii="Times New Roman" w:hAnsi="Times New Roman" w:cs="Times New Roman"/>
            <w:bCs/>
            <w:sz w:val="24"/>
            <w:szCs w:val="24"/>
          </w:rPr>
          <w:t>o</w:t>
        </w:r>
      </w:ins>
      <w:del w:id="273" w:author="Dicke, Marcel" w:date="2023-06-07T20:34:00Z">
        <w:r w:rsidR="00383C29" w:rsidRPr="005E6CD9" w:rsidDel="00664070">
          <w:rPr>
            <w:rFonts w:ascii="Times New Roman" w:hAnsi="Times New Roman" w:cs="Times New Roman"/>
            <w:bCs/>
            <w:sz w:val="24"/>
            <w:szCs w:val="24"/>
          </w:rPr>
          <w:delText>i</w:delText>
        </w:r>
      </w:del>
      <w:r w:rsidR="00383C29" w:rsidRPr="005E6CD9">
        <w:rPr>
          <w:rFonts w:ascii="Times New Roman" w:hAnsi="Times New Roman" w:cs="Times New Roman"/>
          <w:bCs/>
          <w:sz w:val="24"/>
          <w:szCs w:val="24"/>
        </w:rPr>
        <w:t>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r w:rsidR="003300D0" w:rsidRPr="00AE7330">
        <w:rPr>
          <w:rFonts w:ascii="Times New Roman" w:hAnsi="Times New Roman" w:cs="Times New Roman"/>
          <w:sz w:val="24"/>
          <w:szCs w:val="24"/>
        </w:rPr>
        <w:t xml:space="preserve">In this study, seeds germinated in unamended soil </w:t>
      </w:r>
      <w:r w:rsidR="003300D0" w:rsidRPr="00AE7330">
        <w:rPr>
          <w:rFonts w:ascii="Times New Roman" w:hAnsi="Times New Roman" w:cs="Times New Roman"/>
          <w:sz w:val="24"/>
          <w:szCs w:val="24"/>
          <w:lang w:val="en-US"/>
        </w:rPr>
        <w:t>(NoFrass)</w:t>
      </w:r>
      <w:r w:rsidR="003300D0" w:rsidRPr="00AE7330">
        <w:rPr>
          <w:sz w:val="24"/>
          <w:szCs w:val="24"/>
          <w:lang w:val="en-US"/>
        </w:rPr>
        <w:t xml:space="preserve"> </w:t>
      </w:r>
      <w:r w:rsidR="003300D0" w:rsidRPr="00AE7330">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AE7330">
        <w:rPr>
          <w:rFonts w:ascii="Times New Roman" w:hAnsi="Times New Roman" w:cs="Times New Roman"/>
          <w:i/>
          <w:iCs/>
          <w:sz w:val="24"/>
          <w:szCs w:val="24"/>
          <w:lang w:val="el-GR"/>
        </w:rPr>
        <w:t>χ</w:t>
      </w:r>
      <w:r w:rsidR="000E3BD7" w:rsidRPr="00AE7330">
        <w:rPr>
          <w:rFonts w:ascii="Times New Roman" w:hAnsi="Times New Roman" w:cs="Times New Roman"/>
          <w:i/>
          <w:iCs/>
          <w:sz w:val="24"/>
          <w:szCs w:val="24"/>
          <w:vertAlign w:val="superscript"/>
          <w:lang w:val="el-GR"/>
        </w:rPr>
        <w:t>2</w:t>
      </w:r>
      <w:r w:rsidR="000E3BD7" w:rsidRPr="00AE7330">
        <w:rPr>
          <w:rFonts w:ascii="Times New Roman" w:hAnsi="Times New Roman" w:cs="Times New Roman"/>
          <w:i/>
          <w:iCs/>
          <w:sz w:val="24"/>
          <w:szCs w:val="24"/>
          <w:vertAlign w:val="superscript"/>
          <w:lang w:val="en-US"/>
        </w:rPr>
        <w:t xml:space="preserve"> </w:t>
      </w:r>
      <w:r w:rsidR="003300D0" w:rsidRPr="00AE7330">
        <w:rPr>
          <w:rFonts w:ascii="Times New Roman" w:hAnsi="Times New Roman" w:cs="Times New Roman"/>
          <w:sz w:val="24"/>
          <w:szCs w:val="24"/>
        </w:rPr>
        <w:t xml:space="preserve">= 2.97; df = 3; </w:t>
      </w:r>
      <w:r w:rsidR="003300D0" w:rsidRPr="00AE7330">
        <w:rPr>
          <w:rFonts w:ascii="Times New Roman" w:hAnsi="Times New Roman" w:cs="Times New Roman"/>
          <w:i/>
          <w:iCs/>
          <w:sz w:val="24"/>
          <w:szCs w:val="24"/>
        </w:rPr>
        <w:t>p</w:t>
      </w:r>
      <w:r w:rsidR="003300D0" w:rsidRPr="00AE7330">
        <w:rPr>
          <w:rFonts w:ascii="Times New Roman" w:hAnsi="Times New Roman" w:cs="Times New Roman"/>
          <w:sz w:val="24"/>
          <w:szCs w:val="24"/>
        </w:rPr>
        <w:t xml:space="preserve"> = 0.3961; Table S1).</w:t>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frass</w:t>
      </w:r>
    </w:p>
    <w:p w14:paraId="172A60ED" w14:textId="0037543D"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the first true leaf (7</w:t>
      </w:r>
      <w:ins w:id="274" w:author="Dicke, Marcel" w:date="2023-06-07T20:35:00Z">
        <w:r w:rsidR="00656CEF">
          <w:rPr>
            <w:rFonts w:ascii="Times New Roman" w:hAnsi="Times New Roman" w:cs="Times New Roman"/>
            <w:sz w:val="24"/>
            <w:szCs w:val="24"/>
            <w:lang w:val="en-US"/>
          </w:rPr>
          <w:t>-</w:t>
        </w:r>
      </w:ins>
      <w:del w:id="275" w:author="Dicke, Marcel" w:date="2023-06-07T20:35:00Z">
        <w:r w:rsidRPr="005E6CD9" w:rsidDel="00656CEF">
          <w:rPr>
            <w:rFonts w:ascii="Times New Roman" w:hAnsi="Times New Roman" w:cs="Times New Roman"/>
            <w:sz w:val="24"/>
            <w:szCs w:val="24"/>
            <w:lang w:val="en-US"/>
          </w:rPr>
          <w:delText xml:space="preserve"> </w:delText>
        </w:r>
      </w:del>
      <w:r w:rsidRPr="005E6CD9">
        <w:rPr>
          <w:rFonts w:ascii="Times New Roman" w:hAnsi="Times New Roman" w:cs="Times New Roman"/>
          <w:sz w:val="24"/>
          <w:szCs w:val="24"/>
          <w:lang w:val="en-US"/>
        </w:rPr>
        <w:t>day</w:t>
      </w:r>
      <w:ins w:id="276" w:author="Dicke, Marcel" w:date="2023-06-07T20:35:00Z">
        <w:r w:rsidR="00656CEF">
          <w:rPr>
            <w:rFonts w:ascii="Times New Roman" w:hAnsi="Times New Roman" w:cs="Times New Roman"/>
            <w:sz w:val="24"/>
            <w:szCs w:val="24"/>
            <w:lang w:val="en-US"/>
          </w:rPr>
          <w:t>-</w:t>
        </w:r>
      </w:ins>
      <w:del w:id="277" w:author="Dicke, Marcel" w:date="2023-06-07T20:35:00Z">
        <w:r w:rsidRPr="005E6CD9" w:rsidDel="00656CEF">
          <w:rPr>
            <w:rFonts w:ascii="Times New Roman" w:hAnsi="Times New Roman" w:cs="Times New Roman"/>
            <w:sz w:val="24"/>
            <w:szCs w:val="24"/>
            <w:lang w:val="en-US"/>
          </w:rPr>
          <w:delText xml:space="preserve">s </w:delText>
        </w:r>
      </w:del>
      <w:r w:rsidRPr="005E6CD9">
        <w:rPr>
          <w:rFonts w:ascii="Times New Roman" w:hAnsi="Times New Roman" w:cs="Times New Roman"/>
          <w:sz w:val="24"/>
          <w:szCs w:val="24"/>
          <w:lang w:val="en-US"/>
        </w:rPr>
        <w:t>old</w:t>
      </w:r>
      <w:ins w:id="278" w:author="Dicke, Marcel" w:date="2023-06-07T20:35:00Z">
        <w:r w:rsidR="00656CEF">
          <w:rPr>
            <w:rFonts w:ascii="Times New Roman" w:hAnsi="Times New Roman" w:cs="Times New Roman"/>
            <w:sz w:val="24"/>
            <w:szCs w:val="24"/>
            <w:lang w:val="en-US"/>
          </w:rPr>
          <w:t xml:space="preserve"> plants</w:t>
        </w:r>
      </w:ins>
      <w:r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Plants were randomly assigned to the two soil amendments </w:t>
      </w:r>
      <w:r w:rsidR="005E552B" w:rsidRPr="005E6CD9">
        <w:rPr>
          <w:rFonts w:ascii="Times New Roman" w:hAnsi="Times New Roman" w:cs="Times New Roman"/>
          <w:sz w:val="24"/>
          <w:szCs w:val="24"/>
        </w:rPr>
        <w:lastRenderedPageBreak/>
        <w:t>(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w:t>
      </w:r>
      <w:ins w:id="279" w:author="Joop van Loon" w:date="2023-06-20T14:00:00Z">
        <w:r w:rsidR="00D15F2B">
          <w:rPr>
            <w:rFonts w:ascii="Times New Roman" w:hAnsi="Times New Roman" w:cs="Times New Roman"/>
            <w:sz w:val="24"/>
            <w:szCs w:val="24"/>
          </w:rPr>
          <w:t xml:space="preserve">The first two weeks since germination </w:t>
        </w:r>
      </w:ins>
      <w:del w:id="280" w:author="Joop van Loon" w:date="2023-06-20T14:00:00Z">
        <w:r w:rsidRPr="005E6CD9" w:rsidDel="00D15F2B">
          <w:rPr>
            <w:rFonts w:ascii="Times New Roman" w:hAnsi="Times New Roman" w:cs="Times New Roman"/>
            <w:sz w:val="24"/>
            <w:szCs w:val="24"/>
          </w:rPr>
          <w:delText>P</w:delText>
        </w:r>
      </w:del>
      <w:ins w:id="281" w:author="Joop van Loon" w:date="2023-06-20T14:00:00Z">
        <w:r w:rsidR="00D15F2B">
          <w:rPr>
            <w:rFonts w:ascii="Times New Roman" w:hAnsi="Times New Roman" w:cs="Times New Roman"/>
            <w:sz w:val="24"/>
            <w:szCs w:val="24"/>
          </w:rPr>
          <w:t>p</w:t>
        </w:r>
      </w:ins>
      <w:r w:rsidRPr="005E6CD9">
        <w:rPr>
          <w:rFonts w:ascii="Times New Roman" w:hAnsi="Times New Roman" w:cs="Times New Roman"/>
          <w:sz w:val="24"/>
          <w:szCs w:val="24"/>
        </w:rPr>
        <w:t>lants were watered twice per week</w:t>
      </w:r>
      <w:ins w:id="282" w:author="Joop van Loon" w:date="2023-06-20T14:00:00Z">
        <w:r w:rsidR="00D15F2B">
          <w:rPr>
            <w:rFonts w:ascii="Times New Roman" w:hAnsi="Times New Roman" w:cs="Times New Roman"/>
            <w:sz w:val="24"/>
            <w:szCs w:val="24"/>
          </w:rPr>
          <w:t>, from the third week</w:t>
        </w:r>
      </w:ins>
      <w:ins w:id="283" w:author="Joop van Loon" w:date="2023-06-20T14:01:00Z">
        <w:r w:rsidR="00D15F2B">
          <w:rPr>
            <w:rFonts w:ascii="Times New Roman" w:hAnsi="Times New Roman" w:cs="Times New Roman"/>
            <w:sz w:val="24"/>
            <w:szCs w:val="24"/>
          </w:rPr>
          <w:t xml:space="preserve"> onwards </w:t>
        </w:r>
      </w:ins>
      <w:del w:id="284" w:author="Joop van Loon" w:date="2023-06-20T14:01:00Z">
        <w:r w:rsidRPr="005E6CD9" w:rsidDel="00D15F2B">
          <w:rPr>
            <w:rFonts w:ascii="Times New Roman" w:hAnsi="Times New Roman" w:cs="Times New Roman"/>
            <w:sz w:val="24"/>
            <w:szCs w:val="24"/>
          </w:rPr>
          <w:delText xml:space="preserve"> </w:delText>
        </w:r>
      </w:del>
      <w:del w:id="285" w:author="Joop van Loon" w:date="2023-06-20T14:00:00Z">
        <w:r w:rsidRPr="005E6CD9" w:rsidDel="00D15F2B">
          <w:rPr>
            <w:rFonts w:ascii="Times New Roman" w:hAnsi="Times New Roman" w:cs="Times New Roman"/>
            <w:sz w:val="24"/>
            <w:szCs w:val="24"/>
          </w:rPr>
          <w:delText xml:space="preserve">(and </w:delText>
        </w:r>
      </w:del>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w:t>
      </w:r>
      <w:ins w:id="286" w:author="Joop van Loon" w:date="2023-06-20T14:00:00Z">
        <w:r w:rsidR="00D15F2B">
          <w:rPr>
            <w:rFonts w:ascii="Times New Roman" w:hAnsi="Times New Roman" w:cs="Times New Roman"/>
            <w:sz w:val="24"/>
            <w:szCs w:val="24"/>
          </w:rPr>
          <w:t xml:space="preserve">, </w:t>
        </w:r>
      </w:ins>
      <w:del w:id="287" w:author="Joop van Loon" w:date="2023-06-20T14:00:00Z">
        <w:r w:rsidRPr="005E6CD9" w:rsidDel="00D15F2B">
          <w:rPr>
            <w:rFonts w:ascii="Times New Roman" w:hAnsi="Times New Roman" w:cs="Times New Roman"/>
            <w:sz w:val="24"/>
            <w:szCs w:val="24"/>
          </w:rPr>
          <w:delText xml:space="preserve"> from week</w:delText>
        </w:r>
        <w:r w:rsidR="005E552B" w:rsidRPr="005E6CD9" w:rsidDel="00D15F2B">
          <w:rPr>
            <w:rFonts w:ascii="Times New Roman" w:hAnsi="Times New Roman" w:cs="Times New Roman"/>
            <w:sz w:val="24"/>
            <w:szCs w:val="24"/>
          </w:rPr>
          <w:delText xml:space="preserve"> 3 </w:delText>
        </w:r>
        <w:r w:rsidR="00E544CC" w:rsidDel="00D15F2B">
          <w:rPr>
            <w:rFonts w:ascii="Times New Roman" w:hAnsi="Times New Roman" w:cs="Times New Roman"/>
            <w:sz w:val="24"/>
            <w:szCs w:val="24"/>
          </w:rPr>
          <w:delText xml:space="preserve">since </w:delText>
        </w:r>
        <w:r w:rsidR="005E552B" w:rsidRPr="005E6CD9" w:rsidDel="00D15F2B">
          <w:rPr>
            <w:rFonts w:ascii="Times New Roman" w:hAnsi="Times New Roman" w:cs="Times New Roman"/>
            <w:sz w:val="24"/>
            <w:szCs w:val="24"/>
          </w:rPr>
          <w:delText>germination</w:delText>
        </w:r>
        <w:r w:rsidRPr="005E6CD9" w:rsidDel="00D15F2B">
          <w:rPr>
            <w:rFonts w:ascii="Times New Roman" w:hAnsi="Times New Roman" w:cs="Times New Roman"/>
            <w:sz w:val="24"/>
            <w:szCs w:val="24"/>
          </w:rPr>
          <w:delText xml:space="preserve">) </w:delText>
        </w:r>
      </w:del>
      <w:r w:rsidRPr="005E6CD9">
        <w:rPr>
          <w:rFonts w:ascii="Times New Roman" w:hAnsi="Times New Roman" w:cs="Times New Roman"/>
          <w:sz w:val="24"/>
          <w:szCs w:val="24"/>
        </w:rPr>
        <w:t xml:space="preserve">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soil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288"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288"/>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this point</w:t>
      </w:r>
      <w:ins w:id="289" w:author="Dicke, Marcel" w:date="2023-06-07T20:36:00Z">
        <w:r w:rsidR="008A2EE0">
          <w:rPr>
            <w:rFonts w:ascii="Times New Roman" w:hAnsi="Times New Roman" w:cs="Times New Roman"/>
            <w:sz w:val="24"/>
            <w:szCs w:val="24"/>
          </w:rPr>
          <w:t xml:space="preserve"> onwards</w:t>
        </w:r>
      </w:ins>
      <w:r w:rsidR="00B610C0">
        <w:rPr>
          <w:rFonts w:ascii="Times New Roman" w:hAnsi="Times New Roman" w:cs="Times New Roman"/>
          <w:sz w:val="24"/>
          <w:szCs w:val="24"/>
        </w:rPr>
        <w:t xml:space="preserve">,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w:t>
      </w:r>
      <w:del w:id="290" w:author="Joop van Loon" w:date="2023-06-20T14:02:00Z">
        <w:r w:rsidR="00B610C0" w:rsidDel="00D15F2B">
          <w:rPr>
            <w:rFonts w:ascii="Times New Roman" w:hAnsi="Times New Roman" w:cs="Times New Roman"/>
            <w:sz w:val="24"/>
            <w:szCs w:val="24"/>
          </w:rPr>
          <w:delText xml:space="preserve">to </w:delText>
        </w:r>
      </w:del>
      <w:r w:rsidR="00B610C0">
        <w:rPr>
          <w:rFonts w:ascii="Times New Roman" w:hAnsi="Times New Roman" w:cs="Times New Roman"/>
          <w:sz w:val="24"/>
          <w:szCs w:val="24"/>
        </w:rPr>
        <w:t>emerge</w:t>
      </w:r>
      <w:ins w:id="291" w:author="Joop van Loon" w:date="2023-06-20T14:02:00Z">
        <w:r w:rsidR="00D15F2B">
          <w:rPr>
            <w:rFonts w:ascii="Times New Roman" w:hAnsi="Times New Roman" w:cs="Times New Roman"/>
            <w:sz w:val="24"/>
            <w:szCs w:val="24"/>
          </w:rPr>
          <w:t>d</w:t>
        </w:r>
      </w:ins>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292" w:name="_Hlk119075696"/>
      <w:r w:rsidRPr="005E6CD9">
        <w:rPr>
          <w:rFonts w:ascii="Times New Roman" w:hAnsi="Times New Roman" w:cs="Times New Roman"/>
          <w:b/>
          <w:bCs/>
          <w:sz w:val="24"/>
          <w:szCs w:val="24"/>
        </w:rPr>
        <w:t>Assessment of plant resistance to insect herbivory</w:t>
      </w:r>
    </w:p>
    <w:bookmarkEnd w:id="292"/>
    <w:p w14:paraId="1F06FB6B" w14:textId="297EC23B"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ins w:id="293" w:author="Joop van Loon" w:date="2023-06-20T14:02:00Z">
        <w:r w:rsidR="00D15F2B">
          <w:rPr>
            <w:rFonts w:ascii="Times New Roman" w:hAnsi="Times New Roman" w:cs="Times New Roman"/>
            <w:sz w:val="24"/>
            <w:szCs w:val="24"/>
          </w:rPr>
          <w:t xml:space="preserve">leaf damage, </w:t>
        </w:r>
      </w:ins>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survival</w:t>
      </w:r>
      <w:ins w:id="294" w:author="Joop van Loon" w:date="2023-06-20T14:02:00Z">
        <w:r w:rsidR="00D15F2B">
          <w:rPr>
            <w:rFonts w:ascii="Times New Roman" w:hAnsi="Times New Roman" w:cs="Times New Roman"/>
            <w:sz w:val="24"/>
            <w:szCs w:val="24"/>
          </w:rPr>
          <w:t xml:space="preserve"> and </w:t>
        </w:r>
      </w:ins>
      <w:del w:id="295" w:author="Joop van Loon" w:date="2023-06-20T14:02:00Z">
        <w:r w:rsidR="00762288" w:rsidDel="00D15F2B">
          <w:rPr>
            <w:rFonts w:ascii="Times New Roman" w:hAnsi="Times New Roman" w:cs="Times New Roman"/>
            <w:sz w:val="24"/>
            <w:szCs w:val="24"/>
          </w:rPr>
          <w:delText xml:space="preserve">, </w:delText>
        </w:r>
      </w:del>
      <w:r w:rsidR="00762288">
        <w:rPr>
          <w:rFonts w:ascii="Times New Roman" w:hAnsi="Times New Roman" w:cs="Times New Roman"/>
          <w:sz w:val="24"/>
          <w:szCs w:val="24"/>
        </w:rPr>
        <w:t>pupal biomass</w:t>
      </w:r>
      <w:del w:id="296" w:author="Joop van Loon" w:date="2023-06-20T14:02:00Z">
        <w:r w:rsidR="00762288" w:rsidDel="00D15F2B">
          <w:rPr>
            <w:rFonts w:ascii="Times New Roman" w:hAnsi="Times New Roman" w:cs="Times New Roman"/>
            <w:sz w:val="24"/>
            <w:szCs w:val="24"/>
          </w:rPr>
          <w:delText xml:space="preserve"> </w:delText>
        </w:r>
        <w:r w:rsidR="003D79C3" w:rsidRPr="003D79C3" w:rsidDel="00D15F2B">
          <w:rPr>
            <w:rFonts w:ascii="Times New Roman" w:hAnsi="Times New Roman" w:cs="Times New Roman"/>
            <w:sz w:val="24"/>
            <w:szCs w:val="24"/>
          </w:rPr>
          <w:delText xml:space="preserve">and </w:delText>
        </w:r>
        <w:r w:rsidR="00F03356" w:rsidDel="00D15F2B">
          <w:rPr>
            <w:rFonts w:ascii="Times New Roman" w:hAnsi="Times New Roman" w:cs="Times New Roman"/>
            <w:sz w:val="24"/>
            <w:szCs w:val="24"/>
          </w:rPr>
          <w:delText xml:space="preserve">leaf </w:delText>
        </w:r>
        <w:r w:rsidR="003D79C3" w:rsidRPr="003D79C3" w:rsidDel="00D15F2B">
          <w:rPr>
            <w:rFonts w:ascii="Times New Roman" w:hAnsi="Times New Roman" w:cs="Times New Roman"/>
            <w:sz w:val="24"/>
            <w:szCs w:val="24"/>
          </w:rPr>
          <w:delText>damage</w:delText>
        </w:r>
      </w:del>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were inoculated. After 21 days</w:t>
      </w:r>
      <w:del w:id="297" w:author="Joop van Loon" w:date="2023-06-20T14:04:00Z">
        <w:r w:rsidR="005E552B" w:rsidRPr="005E6CD9" w:rsidDel="00D4098C">
          <w:rPr>
            <w:rFonts w:ascii="Times New Roman" w:hAnsi="Times New Roman" w:cs="Times New Roman"/>
            <w:sz w:val="24"/>
            <w:szCs w:val="24"/>
          </w:rPr>
          <w:delText xml:space="preserve"> according to the life cycle of </w:delText>
        </w:r>
        <w:r w:rsidR="005E552B" w:rsidRPr="005E6CD9" w:rsidDel="00D4098C">
          <w:rPr>
            <w:rFonts w:ascii="Times New Roman" w:hAnsi="Times New Roman" w:cs="Times New Roman"/>
            <w:i/>
            <w:iCs/>
            <w:sz w:val="24"/>
            <w:szCs w:val="24"/>
          </w:rPr>
          <w:delText>D. radicum</w:delText>
        </w:r>
      </w:del>
      <w:r w:rsidR="005E552B" w:rsidRPr="005E6CD9">
        <w:rPr>
          <w:rFonts w:ascii="Times New Roman" w:hAnsi="Times New Roman" w:cs="Times New Roman"/>
          <w:sz w:val="24"/>
          <w:szCs w:val="24"/>
        </w:rPr>
        <w:t xml:space="preserve">, all plants were </w:t>
      </w:r>
      <w:r w:rsidR="00825440">
        <w:rPr>
          <w:rFonts w:ascii="Times New Roman" w:hAnsi="Times New Roman" w:cs="Times New Roman"/>
          <w:sz w:val="24"/>
          <w:szCs w:val="24"/>
        </w:rPr>
        <w:t>up</w:t>
      </w:r>
      <w:r w:rsidR="005E552B" w:rsidRPr="005E6CD9">
        <w:rPr>
          <w:rFonts w:ascii="Times New Roman" w:hAnsi="Times New Roman" w:cs="Times New Roman"/>
          <w:sz w:val="24"/>
          <w:szCs w:val="24"/>
        </w:rPr>
        <w:t xml:space="preserve">rooted and </w:t>
      </w:r>
      <w:bookmarkStart w:id="298"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298"/>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299" w:name="_Hlk119075797"/>
      <w:r w:rsidR="000903C6" w:rsidRPr="005E6CD9">
        <w:rPr>
          <w:rFonts w:ascii="Times New Roman" w:hAnsi="Times New Roman" w:cs="Times New Roman"/>
          <w:sz w:val="24"/>
          <w:szCs w:val="24"/>
        </w:rPr>
        <w:t>pupal development,</w:t>
      </w:r>
      <w:bookmarkEnd w:id="299"/>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300" w:name="_Hlk119076142"/>
      <w:r w:rsidRPr="005E6CD9">
        <w:rPr>
          <w:rFonts w:ascii="Times New Roman" w:hAnsi="Times New Roman" w:cs="Times New Roman"/>
          <w:sz w:val="24"/>
          <w:szCs w:val="24"/>
        </w:rPr>
        <w:t>the pupation of the larvae</w:t>
      </w:r>
      <w:bookmarkEnd w:id="300"/>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 xml:space="preserve">to be </w:t>
      </w:r>
      <w:r w:rsidR="00DA5842">
        <w:rPr>
          <w:rFonts w:ascii="Times New Roman" w:hAnsi="Times New Roman" w:cs="Times New Roman"/>
          <w:sz w:val="24"/>
          <w:szCs w:val="24"/>
        </w:rPr>
        <w:lastRenderedPageBreak/>
        <w:t>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5D7AB929"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ins w:id="301" w:author="Joop van Loon" w:date="2023-06-20T14:06:00Z">
        <w:r w:rsidR="00D4098C">
          <w:rPr>
            <w:rFonts w:ascii="Times New Roman" w:hAnsi="Times New Roman" w:cs="Times New Roman"/>
            <w:sz w:val="24"/>
            <w:szCs w:val="24"/>
          </w:rPr>
          <w:t xml:space="preserve">extent </w:t>
        </w:r>
      </w:ins>
      <w:del w:id="302" w:author="Joop van Loon" w:date="2023-06-20T14:06:00Z">
        <w:r w:rsidR="00DC2073" w:rsidDel="00D4098C">
          <w:rPr>
            <w:rFonts w:ascii="Times New Roman" w:hAnsi="Times New Roman" w:cs="Times New Roman"/>
            <w:sz w:val="24"/>
            <w:szCs w:val="24"/>
          </w:rPr>
          <w:delText>amount</w:delText>
        </w:r>
        <w:r w:rsidR="00DC2073" w:rsidRPr="005E6CD9" w:rsidDel="00D4098C">
          <w:rPr>
            <w:rFonts w:ascii="Times New Roman" w:hAnsi="Times New Roman" w:cs="Times New Roman"/>
            <w:sz w:val="24"/>
            <w:szCs w:val="24"/>
          </w:rPr>
          <w:delText xml:space="preserve"> </w:delText>
        </w:r>
      </w:del>
      <w:r w:rsidRPr="005E6CD9">
        <w:rPr>
          <w:rFonts w:ascii="Times New Roman" w:hAnsi="Times New Roman" w:cs="Times New Roman"/>
          <w:sz w:val="24"/>
          <w:szCs w:val="24"/>
        </w:rPr>
        <w:t xml:space="preserve">of </w:t>
      </w:r>
      <w:bookmarkStart w:id="303" w:name="_Hlk119076278"/>
      <w:r w:rsidRPr="005E6CD9">
        <w:rPr>
          <w:rFonts w:ascii="Times New Roman" w:hAnsi="Times New Roman" w:cs="Times New Roman"/>
          <w:sz w:val="24"/>
          <w:szCs w:val="24"/>
        </w:rPr>
        <w:t>leaf damage</w:t>
      </w:r>
      <w:bookmarkEnd w:id="303"/>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A</w:t>
      </w:r>
      <w:del w:id="304" w:author="Dicke, Marcel" w:date="2023-06-07T20:49:00Z">
        <w:r w:rsidR="00BD7053" w:rsidRPr="005E6CD9" w:rsidDel="003A5611">
          <w:rPr>
            <w:rFonts w:ascii="Times New Roman" w:hAnsi="Times New Roman" w:cs="Times New Roman"/>
            <w:sz w:val="24"/>
            <w:szCs w:val="24"/>
          </w:rPr>
          <w:delText xml:space="preserve">ccording to this scale, </w:delText>
        </w:r>
        <w:r w:rsidR="00033997" w:rsidRPr="005E6CD9" w:rsidDel="003A5611">
          <w:rPr>
            <w:rFonts w:ascii="Times New Roman" w:hAnsi="Times New Roman" w:cs="Times New Roman"/>
            <w:sz w:val="24"/>
            <w:szCs w:val="24"/>
          </w:rPr>
          <w:delText>a</w:delText>
        </w:r>
      </w:del>
      <w:r w:rsidR="00033997"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The average values from ten plants were calculated for each soil amendment.</w:t>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74106D9C"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w:t>
      </w:r>
      <w:del w:id="305" w:author="Joop van Loon" w:date="2023-06-20T14:07:00Z">
        <w:r w:rsidRPr="00BC4B02" w:rsidDel="00D4098C">
          <w:rPr>
            <w:rFonts w:ascii="Times New Roman" w:hAnsi="Times New Roman" w:cs="Times New Roman"/>
            <w:sz w:val="20"/>
            <w:szCs w:val="20"/>
            <w:lang w:val="en-US"/>
          </w:rPr>
          <w:delText>D</w:delText>
        </w:r>
      </w:del>
      <w:ins w:id="306" w:author="Joop van Loon" w:date="2023-06-20T14:07:00Z">
        <w:r w:rsidR="00D4098C">
          <w:rPr>
            <w:rFonts w:ascii="Times New Roman" w:hAnsi="Times New Roman" w:cs="Times New Roman"/>
            <w:sz w:val="20"/>
            <w:szCs w:val="20"/>
            <w:lang w:val="en-US"/>
          </w:rPr>
          <w:t>d</w:t>
        </w:r>
      </w:ins>
      <w:r w:rsidRPr="00BC4B02">
        <w:rPr>
          <w:rFonts w:ascii="Times New Roman" w:hAnsi="Times New Roman" w:cs="Times New Roman"/>
          <w:sz w:val="20"/>
          <w:szCs w:val="20"/>
          <w:lang w:val="en-US"/>
        </w:rPr>
        <w:t xml:space="preserve">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w:t>
      </w:r>
      <w:ins w:id="307" w:author="Joop van Loon" w:date="2023-06-20T14:08:00Z">
        <w:r w:rsidR="00D4098C">
          <w:rPr>
            <w:rFonts w:ascii="Times New Roman" w:hAnsi="Times New Roman" w:cs="Times New Roman"/>
            <w:sz w:val="20"/>
            <w:szCs w:val="20"/>
            <w:lang w:val="en-US"/>
          </w:rPr>
          <w:t>heavily</w:t>
        </w:r>
      </w:ins>
      <w:del w:id="308" w:author="Joop van Loon" w:date="2023-06-20T14:08:00Z">
        <w:r w:rsidRPr="00BC4B02" w:rsidDel="00D4098C">
          <w:rPr>
            <w:rFonts w:ascii="Times New Roman" w:hAnsi="Times New Roman" w:cs="Times New Roman"/>
            <w:sz w:val="20"/>
            <w:szCs w:val="20"/>
            <w:lang w:val="en-US"/>
          </w:rPr>
          <w:delText>maximum</w:delText>
        </w:r>
      </w:del>
      <w:r w:rsidRPr="00BC4B02">
        <w:rPr>
          <w:rFonts w:ascii="Times New Roman" w:hAnsi="Times New Roman" w:cs="Times New Roman"/>
          <w:sz w:val="20"/>
          <w:szCs w:val="20"/>
          <w:lang w:val="en-US"/>
        </w:rPr>
        <w:t xml:space="preserve">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309"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310"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310"/>
    </w:p>
    <w:bookmarkEnd w:id="309"/>
    <w:p w14:paraId="474A39D5" w14:textId="040364FB"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311"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311"/>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 xml:space="preserve">Plants were further monitored and the first flowering date was recorded </w:t>
      </w:r>
      <w:del w:id="312" w:author="Dicke, Marcel" w:date="2023-06-07T20:51:00Z">
        <w:r w:rsidR="000F78C8" w:rsidDel="0023181F">
          <w:rPr>
            <w:rFonts w:ascii="Times New Roman" w:hAnsi="Times New Roman" w:cs="Times New Roman"/>
            <w:sz w:val="24"/>
            <w:szCs w:val="24"/>
          </w:rPr>
          <w:delText xml:space="preserve">and used </w:delText>
        </w:r>
      </w:del>
      <w:r w:rsidR="000F78C8">
        <w:rPr>
          <w:rFonts w:ascii="Times New Roman" w:hAnsi="Times New Roman" w:cs="Times New Roman"/>
          <w:sz w:val="24"/>
          <w:szCs w:val="24"/>
        </w:rPr>
        <w:t xml:space="preserve">to calculate the </w:t>
      </w:r>
      <w:ins w:id="313" w:author="Dicke, Marcel" w:date="2023-06-07T20:51:00Z">
        <w:r w:rsidR="0023181F">
          <w:rPr>
            <w:rFonts w:ascii="Times New Roman" w:hAnsi="Times New Roman" w:cs="Times New Roman"/>
            <w:sz w:val="24"/>
            <w:szCs w:val="24"/>
          </w:rPr>
          <w:t xml:space="preserve">time from germination until </w:t>
        </w:r>
      </w:ins>
      <w:r w:rsidR="000F78C8">
        <w:rPr>
          <w:rFonts w:ascii="Times New Roman" w:hAnsi="Times New Roman" w:cs="Times New Roman"/>
          <w:sz w:val="24"/>
          <w:szCs w:val="24"/>
        </w:rPr>
        <w:t>flowering</w:t>
      </w:r>
      <w:del w:id="314" w:author="Dicke, Marcel" w:date="2023-06-07T20:51:00Z">
        <w:r w:rsidR="000F78C8" w:rsidDel="0023181F">
          <w:rPr>
            <w:rFonts w:ascii="Times New Roman" w:hAnsi="Times New Roman" w:cs="Times New Roman"/>
            <w:sz w:val="24"/>
            <w:szCs w:val="24"/>
          </w:rPr>
          <w:delText xml:space="preserve"> time since germination</w:delText>
        </w:r>
      </w:del>
      <w:r w:rsidR="000F78C8">
        <w:rPr>
          <w:rFonts w:ascii="Times New Roman" w:hAnsi="Times New Roman" w:cs="Times New Roman"/>
          <w:sz w:val="24"/>
          <w:szCs w:val="24"/>
        </w:rPr>
        <w:t>.</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315"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315"/>
    <w:p w14:paraId="34A0A0E8" w14:textId="08322A3A"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w:t>
      </w:r>
      <w:ins w:id="316" w:author="Dicke, Marcel" w:date="2023-06-07T20:52:00Z">
        <w:r w:rsidR="000C7699">
          <w:rPr>
            <w:rFonts w:ascii="Times New Roman" w:hAnsi="Times New Roman" w:cs="Times New Roman"/>
            <w:sz w:val="24"/>
            <w:szCs w:val="24"/>
          </w:rPr>
          <w:t xml:space="preserve">the </w:t>
        </w:r>
      </w:ins>
      <w:r w:rsidR="00283E9B" w:rsidRPr="005E6CD9">
        <w:rPr>
          <w:rFonts w:ascii="Times New Roman" w:hAnsi="Times New Roman" w:cs="Times New Roman"/>
          <w:sz w:val="24"/>
          <w:szCs w:val="24"/>
        </w:rPr>
        <w:t xml:space="preserve">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ins w:id="317" w:author="Dicke, Marcel" w:date="2023-06-07T20:52:00Z">
        <w:r w:rsidR="002C2BCF">
          <w:rPr>
            <w:rFonts w:ascii="Times New Roman" w:hAnsi="Times New Roman" w:cs="Times New Roman"/>
            <w:sz w:val="24"/>
            <w:szCs w:val="24"/>
          </w:rPr>
          <w:t>-</w:t>
        </w:r>
      </w:ins>
      <w:del w:id="318" w:author="Dicke, Marcel" w:date="2023-06-07T20:52:00Z">
        <w:r w:rsidR="002C0811" w:rsidRPr="005E6CD9" w:rsidDel="002C2BCF">
          <w:rPr>
            <w:rFonts w:ascii="Times New Roman" w:hAnsi="Times New Roman" w:cs="Times New Roman"/>
            <w:sz w:val="24"/>
            <w:szCs w:val="24"/>
          </w:rPr>
          <w:delText xml:space="preserve"> </w:delText>
        </w:r>
      </w:del>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w:t>
      </w:r>
      <w:del w:id="319" w:author="Dicke, Marcel" w:date="2023-06-07T20:53:00Z">
        <w:r w:rsidR="00F97858" w:rsidRPr="005E6CD9" w:rsidDel="00927F2B">
          <w:rPr>
            <w:rFonts w:ascii="Times New Roman" w:hAnsi="Times New Roman" w:cs="Times New Roman"/>
            <w:sz w:val="24"/>
            <w:szCs w:val="24"/>
          </w:rPr>
          <w:delText>,</w:delText>
        </w:r>
      </w:del>
      <w:r w:rsidR="00F97858" w:rsidRPr="005E6CD9">
        <w:rPr>
          <w:rFonts w:ascii="Times New Roman" w:hAnsi="Times New Roman" w:cs="Times New Roman"/>
          <w:sz w:val="24"/>
          <w:szCs w:val="24"/>
        </w:rPr>
        <w:t xml:space="preserve">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w:t>
      </w:r>
      <w:del w:id="320" w:author="Joop van Loon" w:date="2023-06-20T14:12:00Z">
        <w:r w:rsidR="004F08B7" w:rsidDel="00D4098C">
          <w:rPr>
            <w:rFonts w:ascii="Times New Roman" w:hAnsi="Times New Roman" w:cs="Times New Roman"/>
            <w:sz w:val="24"/>
            <w:szCs w:val="24"/>
          </w:rPr>
          <w:delText xml:space="preserve">first flowering date was recorded and used to calculate the </w:delText>
        </w:r>
      </w:del>
      <w:ins w:id="321" w:author="Dicke, Marcel" w:date="2023-06-07T20:53:00Z">
        <w:r w:rsidR="009C1745">
          <w:rPr>
            <w:rFonts w:ascii="Times New Roman" w:hAnsi="Times New Roman" w:cs="Times New Roman"/>
            <w:sz w:val="24"/>
            <w:szCs w:val="24"/>
          </w:rPr>
          <w:t xml:space="preserve">time from germination until </w:t>
        </w:r>
      </w:ins>
      <w:ins w:id="322" w:author="Joop van Loon" w:date="2023-06-20T14:12:00Z">
        <w:r w:rsidR="00D4098C">
          <w:rPr>
            <w:rFonts w:ascii="Times New Roman" w:hAnsi="Times New Roman" w:cs="Times New Roman"/>
            <w:sz w:val="24"/>
            <w:szCs w:val="24"/>
          </w:rPr>
          <w:t xml:space="preserve">emergence of the first </w:t>
        </w:r>
      </w:ins>
      <w:r w:rsidR="004F08B7">
        <w:rPr>
          <w:rFonts w:ascii="Times New Roman" w:hAnsi="Times New Roman" w:cs="Times New Roman"/>
          <w:sz w:val="24"/>
          <w:szCs w:val="24"/>
        </w:rPr>
        <w:t>flower</w:t>
      </w:r>
      <w:ins w:id="323" w:author="Joop van Loon" w:date="2023-06-20T14:12:00Z">
        <w:r w:rsidR="00D4098C">
          <w:rPr>
            <w:rFonts w:ascii="Times New Roman" w:hAnsi="Times New Roman" w:cs="Times New Roman"/>
            <w:sz w:val="24"/>
            <w:szCs w:val="24"/>
          </w:rPr>
          <w:t xml:space="preserve"> was recorded</w:t>
        </w:r>
      </w:ins>
      <w:del w:id="324" w:author="Joop van Loon" w:date="2023-06-20T14:12:00Z">
        <w:r w:rsidR="004F08B7" w:rsidDel="00D4098C">
          <w:rPr>
            <w:rFonts w:ascii="Times New Roman" w:hAnsi="Times New Roman" w:cs="Times New Roman"/>
            <w:sz w:val="24"/>
            <w:szCs w:val="24"/>
          </w:rPr>
          <w:delText>ing</w:delText>
        </w:r>
      </w:del>
      <w:del w:id="325" w:author="Dicke, Marcel" w:date="2023-06-07T20:54:00Z">
        <w:r w:rsidR="004F08B7" w:rsidDel="009C1745">
          <w:rPr>
            <w:rFonts w:ascii="Times New Roman" w:hAnsi="Times New Roman" w:cs="Times New Roman"/>
            <w:sz w:val="24"/>
            <w:szCs w:val="24"/>
          </w:rPr>
          <w:delText xml:space="preserve"> time since germination</w:delText>
        </w:r>
      </w:del>
      <w:r w:rsidR="004F08B7">
        <w:rPr>
          <w:rFonts w:ascii="Times New Roman" w:hAnsi="Times New Roman" w:cs="Times New Roman"/>
          <w:sz w:val="24"/>
          <w:szCs w:val="24"/>
        </w:rPr>
        <w:t xml:space="preserve">.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585B5520" w:rsidR="00197636" w:rsidRPr="00503F23" w:rsidRDefault="00B63567" w:rsidP="008665B1">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 xml:space="preserve">of </w:t>
      </w:r>
      <w:del w:id="326" w:author="Joop van Loon" w:date="2023-06-20T14:13:00Z">
        <w:r w:rsidR="00457588" w:rsidRPr="00503F23" w:rsidDel="00D4098C">
          <w:rPr>
            <w:rFonts w:ascii="Times New Roman" w:hAnsi="Times New Roman" w:cs="Times New Roman"/>
            <w:sz w:val="24"/>
            <w:szCs w:val="24"/>
          </w:rPr>
          <w:delText xml:space="preserve">the </w:delText>
        </w:r>
      </w:del>
      <w:r w:rsidR="00457588" w:rsidRPr="00503F23">
        <w:rPr>
          <w:rFonts w:ascii="Times New Roman" w:hAnsi="Times New Roman" w:cs="Times New Roman"/>
          <w:sz w:val="24"/>
          <w:szCs w:val="24"/>
        </w:rPr>
        <w:t>variance</w:t>
      </w:r>
      <w:del w:id="327" w:author="Joop van Loon" w:date="2023-06-20T14:13:00Z">
        <w:r w:rsidR="00457588" w:rsidRPr="00503F23" w:rsidDel="00D4098C">
          <w:rPr>
            <w:rFonts w:ascii="Times New Roman" w:hAnsi="Times New Roman" w:cs="Times New Roman"/>
            <w:sz w:val="24"/>
            <w:szCs w:val="24"/>
          </w:rPr>
          <w:delText>s</w:delText>
        </w:r>
      </w:del>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xml:space="preserve">. </w:t>
      </w:r>
      <w:r w:rsidR="00C73DB8">
        <w:rPr>
          <w:rFonts w:ascii="Times New Roman" w:hAnsi="Times New Roman" w:cs="Times New Roman"/>
          <w:sz w:val="24"/>
          <w:szCs w:val="24"/>
        </w:rPr>
        <w:t>Larval</w:t>
      </w:r>
      <w:r w:rsidR="007B1DB6">
        <w:rPr>
          <w:rFonts w:ascii="Times New Roman" w:hAnsi="Times New Roman" w:cs="Times New Roman"/>
          <w:sz w:val="24"/>
          <w:szCs w:val="24"/>
        </w:rPr>
        <w:t xml:space="preserve"> survival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w:t>
      </w:r>
      <w:ins w:id="328" w:author="Joop van Loon" w:date="2023-06-20T14:15:00Z">
        <w:r w:rsidR="00770B24">
          <w:rPr>
            <w:rFonts w:ascii="Times New Roman" w:hAnsi="Times New Roman" w:cs="Times New Roman"/>
            <w:sz w:val="24"/>
            <w:szCs w:val="24"/>
          </w:rPr>
          <w:t xml:space="preserve">proportion </w:t>
        </w:r>
      </w:ins>
      <w:ins w:id="329" w:author="Joop van Loon" w:date="2023-06-20T14:14:00Z">
        <w:r w:rsidR="00770B24">
          <w:rPr>
            <w:rFonts w:ascii="Times New Roman" w:hAnsi="Times New Roman" w:cs="Times New Roman"/>
            <w:sz w:val="24"/>
            <w:szCs w:val="24"/>
          </w:rPr>
          <w:t>eclosion</w:t>
        </w:r>
      </w:ins>
      <w:del w:id="330" w:author="Joop van Loon" w:date="2023-06-20T14:14:00Z">
        <w:r w:rsidR="000903C6" w:rsidRPr="005E6CD9" w:rsidDel="00770B24">
          <w:rPr>
            <w:rFonts w:ascii="Times New Roman" w:hAnsi="Times New Roman" w:cs="Times New Roman"/>
            <w:sz w:val="24"/>
            <w:szCs w:val="24"/>
          </w:rPr>
          <w:delText>development</w:delText>
        </w:r>
      </w:del>
      <w:r w:rsidR="000903C6" w:rsidRPr="005E6CD9">
        <w:rPr>
          <w:rFonts w:ascii="Times New Roman" w:hAnsi="Times New Roman" w:cs="Times New Roman"/>
          <w:sz w:val="24"/>
          <w:szCs w:val="24"/>
        </w:rPr>
        <w:t xml:space="preserve"> </w:t>
      </w:r>
      <w:r w:rsidR="00276485">
        <w:rPr>
          <w:rFonts w:ascii="Times New Roman" w:hAnsi="Times New Roman" w:cs="Times New Roman"/>
          <w:sz w:val="24"/>
          <w:szCs w:val="24"/>
        </w:rPr>
        <w:t xml:space="preserve">of </w:t>
      </w:r>
      <w:del w:id="331" w:author="Joop van Loon" w:date="2023-06-20T14:15:00Z">
        <w:r w:rsidR="00276485" w:rsidRPr="005E6CD9" w:rsidDel="00770B24">
          <w:rPr>
            <w:rFonts w:ascii="Times New Roman" w:hAnsi="Times New Roman" w:cs="Times New Roman"/>
            <w:sz w:val="24"/>
            <w:szCs w:val="24"/>
          </w:rPr>
          <w:delText>pupa</w:delText>
        </w:r>
        <w:r w:rsidR="00276485" w:rsidDel="00770B24">
          <w:rPr>
            <w:rFonts w:ascii="Times New Roman" w:hAnsi="Times New Roman" w:cs="Times New Roman"/>
            <w:sz w:val="24"/>
            <w:szCs w:val="24"/>
          </w:rPr>
          <w:delText xml:space="preserve">e of </w:delText>
        </w:r>
      </w:del>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w:t>
      </w:r>
      <w:del w:id="332" w:author="Dicke, Marcel" w:date="2023-06-07T20:56:00Z">
        <w:r w:rsidR="009C3A8C" w:rsidDel="001925FF">
          <w:rPr>
            <w:rFonts w:ascii="Times New Roman" w:hAnsi="Times New Roman" w:cs="Times New Roman"/>
            <w:sz w:val="24"/>
            <w:szCs w:val="24"/>
          </w:rPr>
          <w:delText xml:space="preserve">the </w:delText>
        </w:r>
      </w:del>
      <w:r w:rsidR="009C3A8C">
        <w:rPr>
          <w:rFonts w:ascii="Times New Roman" w:hAnsi="Times New Roman" w:cs="Times New Roman"/>
          <w:sz w:val="24"/>
          <w:szCs w:val="24"/>
        </w:rPr>
        <w:t xml:space="preserve">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w:t>
      </w:r>
      <w:r w:rsidR="009C3A8C">
        <w:rPr>
          <w:rFonts w:ascii="Times New Roman" w:hAnsi="Times New Roman" w:cs="Times New Roman"/>
          <w:sz w:val="24"/>
          <w:szCs w:val="24"/>
        </w:rPr>
        <w:lastRenderedPageBreak/>
        <w:t xml:space="preserve">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del w:id="333" w:author="Joop van Loon" w:date="2023-06-20T14:15:00Z">
        <w:r w:rsidR="000903C6" w:rsidRPr="005E6CD9" w:rsidDel="00770B24">
          <w:rPr>
            <w:rFonts w:ascii="Times New Roman" w:hAnsi="Times New Roman" w:cs="Times New Roman"/>
            <w:sz w:val="24"/>
            <w:szCs w:val="24"/>
          </w:rPr>
          <w:delText>The</w:delText>
        </w:r>
      </w:del>
      <w:del w:id="334" w:author="Joop van Loon" w:date="2023-06-20T14:16:00Z">
        <w:r w:rsidR="000903C6" w:rsidRPr="005E6CD9" w:rsidDel="00770B24">
          <w:rPr>
            <w:rFonts w:ascii="Times New Roman" w:hAnsi="Times New Roman" w:cs="Times New Roman"/>
            <w:sz w:val="24"/>
            <w:szCs w:val="24"/>
          </w:rPr>
          <w:delText xml:space="preserve"> </w:delText>
        </w:r>
      </w:del>
      <w:r w:rsidR="000903C6" w:rsidRPr="005E6CD9">
        <w:rPr>
          <w:rFonts w:ascii="Times New Roman" w:hAnsi="Times New Roman" w:cs="Times New Roman"/>
          <w:sz w:val="24"/>
          <w:szCs w:val="24"/>
        </w:rPr>
        <w:t xml:space="preserve">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w:t>
      </w:r>
      <w:commentRangeStart w:id="335"/>
      <w:del w:id="336" w:author="Joop van Loon" w:date="2023-06-20T14:16:00Z">
        <w:r w:rsidR="00BD48C5" w:rsidRPr="002A343A" w:rsidDel="00770B24">
          <w:rPr>
            <w:rFonts w:ascii="Times New Roman" w:hAnsi="Times New Roman" w:cs="Times New Roman"/>
            <w:sz w:val="24"/>
            <w:szCs w:val="24"/>
          </w:rPr>
          <w:delText>Mean s</w:delText>
        </w:r>
      </w:del>
      <w:ins w:id="337" w:author="Joop van Loon" w:date="2023-06-20T14:16:00Z">
        <w:r w:rsidR="00770B24">
          <w:rPr>
            <w:rFonts w:ascii="Times New Roman" w:hAnsi="Times New Roman" w:cs="Times New Roman"/>
            <w:sz w:val="24"/>
            <w:szCs w:val="24"/>
          </w:rPr>
          <w:t>S</w:t>
        </w:r>
      </w:ins>
      <w:r w:rsidR="00BD48C5" w:rsidRPr="002A343A">
        <w:rPr>
          <w:rFonts w:ascii="Times New Roman" w:hAnsi="Times New Roman" w:cs="Times New Roman"/>
          <w:sz w:val="24"/>
          <w:szCs w:val="24"/>
        </w:rPr>
        <w:t xml:space="preserve">eparation </w:t>
      </w:r>
      <w:ins w:id="338" w:author="Joop van Loon" w:date="2023-06-20T14:16:00Z">
        <w:r w:rsidR="00770B24">
          <w:rPr>
            <w:rFonts w:ascii="Times New Roman" w:hAnsi="Times New Roman" w:cs="Times New Roman"/>
            <w:sz w:val="24"/>
            <w:szCs w:val="24"/>
          </w:rPr>
          <w:t xml:space="preserve">of mean </w:t>
        </w:r>
      </w:ins>
      <w:del w:id="339" w:author="Joop van Loon" w:date="2023-06-20T14:16:00Z">
        <w:r w:rsidR="00BD48C5" w:rsidRPr="002A343A" w:rsidDel="00770B24">
          <w:rPr>
            <w:rFonts w:ascii="Times New Roman" w:hAnsi="Times New Roman" w:cs="Times New Roman"/>
            <w:sz w:val="24"/>
            <w:szCs w:val="24"/>
          </w:rPr>
          <w:delText xml:space="preserve">in </w:delText>
        </w:r>
        <w:r w:rsidR="00872547" w:rsidRPr="00D664A0" w:rsidDel="00770B24">
          <w:rPr>
            <w:rFonts w:ascii="Times New Roman" w:hAnsi="Times New Roman" w:cs="Times New Roman"/>
            <w:sz w:val="24"/>
            <w:szCs w:val="24"/>
          </w:rPr>
          <w:delText xml:space="preserve">the </w:delText>
        </w:r>
      </w:del>
      <w:r w:rsidR="00BD48C5" w:rsidRPr="002A343A">
        <w:rPr>
          <w:rFonts w:ascii="Times New Roman" w:hAnsi="Times New Roman" w:cs="Times New Roman"/>
          <w:sz w:val="24"/>
          <w:szCs w:val="24"/>
        </w:rPr>
        <w:t>flowering time</w:t>
      </w:r>
      <w:ins w:id="340" w:author="Joop van Loon" w:date="2023-06-20T14:16:00Z">
        <w:r w:rsidR="00770B24">
          <w:rPr>
            <w:rFonts w:ascii="Times New Roman" w:hAnsi="Times New Roman" w:cs="Times New Roman"/>
            <w:sz w:val="24"/>
            <w:szCs w:val="24"/>
          </w:rPr>
          <w:t>s</w:t>
        </w:r>
      </w:ins>
      <w:r w:rsidR="00BD48C5" w:rsidRPr="002A343A">
        <w:rPr>
          <w:rFonts w:ascii="Times New Roman" w:hAnsi="Times New Roman" w:cs="Times New Roman"/>
          <w:sz w:val="24"/>
          <w:szCs w:val="24"/>
        </w:rPr>
        <w:t xml:space="preserv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commentRangeEnd w:id="335"/>
      <w:r w:rsidR="007A6C93">
        <w:rPr>
          <w:rStyle w:val="CommentReference"/>
        </w:rPr>
        <w:commentReference w:id="335"/>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48D71B5E" w:rsidR="00481436" w:rsidRPr="003A6CDA" w:rsidRDefault="00D2590C" w:rsidP="008665B1">
      <w:pPr>
        <w:spacing w:after="0"/>
        <w:jc w:val="both"/>
        <w:rPr>
          <w:rFonts w:ascii="Times New Roman" w:hAnsi="Times New Roman" w:cs="Times New Roman"/>
          <w:sz w:val="24"/>
          <w:szCs w:val="24"/>
        </w:rPr>
      </w:pPr>
      <w:commentRangeStart w:id="341"/>
      <w:ins w:id="342" w:author="Chia, Shaphan Yong" w:date="2023-06-21T19:05:00Z">
        <w:r>
          <w:rPr>
            <w:rFonts w:ascii="Times New Roman" w:hAnsi="Times New Roman" w:cs="Times New Roman"/>
            <w:sz w:val="24"/>
            <w:szCs w:val="24"/>
          </w:rPr>
          <w:t>(</w:t>
        </w:r>
      </w:ins>
      <w:ins w:id="343" w:author="Chia, Shaphan Yong" w:date="2023-06-23T03:31:00Z">
        <w:r w:rsidR="00ED07ED">
          <w:rPr>
            <w:rFonts w:ascii="Times New Roman" w:hAnsi="Times New Roman" w:cs="Times New Roman"/>
            <w:sz w:val="24"/>
            <w:szCs w:val="24"/>
          </w:rPr>
          <w:t>post hoc test description</w:t>
        </w:r>
      </w:ins>
      <w:ins w:id="344" w:author="Chia, Shaphan Yong" w:date="2023-06-21T19:05:00Z">
        <w:r>
          <w:rPr>
            <w:rFonts w:ascii="Times New Roman" w:hAnsi="Times New Roman" w:cs="Times New Roman"/>
            <w:sz w:val="24"/>
            <w:szCs w:val="24"/>
          </w:rPr>
          <w:t>)</w:t>
        </w:r>
        <w:commentRangeEnd w:id="341"/>
        <w:r>
          <w:rPr>
            <w:rStyle w:val="CommentReference"/>
          </w:rPr>
          <w:commentReference w:id="341"/>
        </w:r>
      </w:ins>
    </w:p>
    <w:p w14:paraId="4AB40A62" w14:textId="09489839" w:rsidR="00BF6387" w:rsidRDefault="0093759A" w:rsidP="008665B1">
      <w:pPr>
        <w:spacing w:after="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8665B1">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8665B1">
      <w:pPr>
        <w:spacing w:after="0"/>
        <w:jc w:val="both"/>
        <w:rPr>
          <w:rFonts w:ascii="Times New Roman" w:hAnsi="Times New Roman" w:cs="Times New Roman"/>
          <w:sz w:val="24"/>
          <w:szCs w:val="24"/>
        </w:rPr>
      </w:pPr>
      <w:bookmarkStart w:id="345"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65432534" w14:textId="14E7AE2E" w:rsidR="0034313E" w:rsidRDefault="0034313E" w:rsidP="00920599">
      <w:pPr>
        <w:spacing w:after="0"/>
        <w:jc w:val="both"/>
        <w:rPr>
          <w:rFonts w:ascii="Times New Roman" w:hAnsi="Times New Roman" w:cs="Times New Roman"/>
          <w:sz w:val="24"/>
          <w:szCs w:val="24"/>
        </w:rPr>
      </w:pPr>
    </w:p>
    <w:p w14:paraId="013FA29E" w14:textId="4A5A3FD9" w:rsidR="0028425E" w:rsidRDefault="00807C01" w:rsidP="00920599">
      <w:pPr>
        <w:spacing w:after="0"/>
        <w:jc w:val="both"/>
        <w:rPr>
          <w:rFonts w:ascii="Times New Roman" w:hAnsi="Times New Roman" w:cs="Times New Roman"/>
          <w:sz w:val="24"/>
          <w:szCs w:val="24"/>
        </w:rPr>
      </w:pPr>
      <w:r>
        <w:rPr>
          <w:noProof/>
        </w:rPr>
        <w:lastRenderedPageBreak/>
        <w:drawing>
          <wp:inline distT="0" distB="0" distL="0" distR="0" wp14:anchorId="0350536F" wp14:editId="3B9D7682">
            <wp:extent cx="4619048" cy="3933333"/>
            <wp:effectExtent l="0" t="0" r="0" b="0"/>
            <wp:docPr id="1775516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16620" name=""/>
                    <pic:cNvPicPr/>
                  </pic:nvPicPr>
                  <pic:blipFill>
                    <a:blip r:embed="rId13"/>
                    <a:stretch>
                      <a:fillRect/>
                    </a:stretch>
                  </pic:blipFill>
                  <pic:spPr>
                    <a:xfrm>
                      <a:off x="0" y="0"/>
                      <a:ext cx="4619048" cy="3933333"/>
                    </a:xfrm>
                    <a:prstGeom prst="rect">
                      <a:avLst/>
                    </a:prstGeom>
                  </pic:spPr>
                </pic:pic>
              </a:graphicData>
            </a:graphic>
          </wp:inline>
        </w:drawing>
      </w:r>
    </w:p>
    <w:bookmarkEnd w:id="345"/>
    <w:p w14:paraId="2C221869" w14:textId="0B1339BE"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ins w:id="346" w:author="Dicke, Marcel" w:date="2023-06-07T20:58:00Z">
        <w:r w:rsidR="002B5F8B">
          <w:rPr>
            <w:rFonts w:ascii="Times New Roman" w:hAnsi="Times New Roman" w:cs="Times New Roman"/>
            <w:sz w:val="20"/>
            <w:szCs w:val="20"/>
            <w:lang w:val="en-US"/>
          </w:rPr>
          <w:t xml:space="preserve">xx-day-old </w:t>
        </w:r>
      </w:ins>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w:t>
      </w:r>
      <w:ins w:id="347" w:author="Dicke, Marcel" w:date="2023-06-07T20:58:00Z">
        <w:r w:rsidR="002B5F8B">
          <w:rPr>
            <w:rFonts w:ascii="Times New Roman" w:hAnsi="Times New Roman" w:cs="Times New Roman"/>
            <w:sz w:val="20"/>
            <w:szCs w:val="20"/>
            <w:lang w:val="en-US"/>
          </w:rPr>
          <w:t xml:space="preserve">soil </w:t>
        </w:r>
      </w:ins>
      <w:r w:rsidR="000D5370" w:rsidRPr="00E864BF">
        <w:rPr>
          <w:rFonts w:ascii="Times New Roman" w:hAnsi="Times New Roman" w:cs="Times New Roman"/>
          <w:sz w:val="20"/>
          <w:szCs w:val="20"/>
          <w:lang w:val="en-US"/>
        </w:rPr>
        <w:t xml:space="preserve">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and minimum and maximum</w:t>
      </w:r>
      <w:r w:rsidR="00C63A37" w:rsidRPr="00E864BF">
        <w:rPr>
          <w:rFonts w:ascii="Times New Roman" w:hAnsi="Times New Roman" w:cs="Times New Roman"/>
          <w:sz w:val="20"/>
          <w:szCs w:val="20"/>
          <w:lang w:val="en-US"/>
        </w:rPr>
        <w:t xml:space="preserve"> </w:t>
      </w:r>
      <w:commentRangeStart w:id="348"/>
      <w:r w:rsidR="00C63A37" w:rsidRPr="00E864BF">
        <w:rPr>
          <w:rFonts w:ascii="Times New Roman" w:hAnsi="Times New Roman" w:cs="Times New Roman"/>
          <w:sz w:val="20"/>
          <w:szCs w:val="20"/>
          <w:lang w:val="en-US"/>
        </w:rPr>
        <w:t>values</w:t>
      </w:r>
      <w:commentRangeEnd w:id="348"/>
      <w:r w:rsidR="001E7A47">
        <w:rPr>
          <w:rStyle w:val="CommentReference"/>
        </w:rPr>
        <w:commentReference w:id="348"/>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commentRangeStart w:id="349"/>
      <w:r w:rsidR="00452B11">
        <w:rPr>
          <w:rFonts w:ascii="Times New Roman" w:hAnsi="Times New Roman" w:cs="Times New Roman"/>
          <w:sz w:val="20"/>
          <w:szCs w:val="20"/>
          <w:lang w:val="en-US"/>
        </w:rPr>
        <w:t>replicates</w:t>
      </w:r>
      <w:commentRangeEnd w:id="349"/>
      <w:r w:rsidR="000D74FE">
        <w:rPr>
          <w:rStyle w:val="CommentReference"/>
        </w:rPr>
        <w:commentReference w:id="349"/>
      </w:r>
      <w:r w:rsidR="00305C7E" w:rsidRPr="00E864BF">
        <w:rPr>
          <w:rFonts w:ascii="Times New Roman" w:hAnsi="Times New Roman" w:cs="Times New Roman"/>
          <w:sz w:val="20"/>
          <w:szCs w:val="20"/>
          <w:lang w:val="en-US"/>
        </w:rPr>
        <w:t xml:space="preserve">.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w:t>
      </w:r>
      <w:ins w:id="350" w:author="Joop van Loon" w:date="2023-06-20T15:20:00Z">
        <w:r w:rsidR="0034281F">
          <w:rPr>
            <w:rFonts w:ascii="Times New Roman" w:hAnsi="Times New Roman" w:cs="Times New Roman"/>
            <w:sz w:val="20"/>
            <w:szCs w:val="20"/>
            <w:lang w:val="en-US"/>
          </w:rPr>
          <w:t>-</w:t>
        </w:r>
      </w:ins>
      <w:del w:id="351" w:author="Joop van Loon" w:date="2023-06-20T15:20:00Z">
        <w:r w:rsidR="003C040D" w:rsidRPr="00E864BF" w:rsidDel="0034281F">
          <w:rPr>
            <w:rFonts w:ascii="Times New Roman" w:hAnsi="Times New Roman" w:cs="Times New Roman"/>
            <w:sz w:val="20"/>
            <w:szCs w:val="20"/>
            <w:lang w:val="en-US"/>
          </w:rPr>
          <w:delText xml:space="preserve"> </w:delText>
        </w:r>
      </w:del>
      <w:r w:rsidR="003C040D" w:rsidRPr="00E864BF">
        <w:rPr>
          <w:rFonts w:ascii="Times New Roman" w:hAnsi="Times New Roman" w:cs="Times New Roman"/>
          <w:sz w:val="20"/>
          <w:szCs w:val="20"/>
          <w:lang w:val="en-US"/>
        </w:rPr>
        <w:t>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w:t>
      </w:r>
      <w:commentRangeStart w:id="352"/>
      <w:r w:rsidR="00352C4B" w:rsidRPr="00E864BF">
        <w:rPr>
          <w:rFonts w:ascii="Times New Roman" w:hAnsi="Times New Roman" w:cs="Times New Roman"/>
          <w:sz w:val="20"/>
          <w:szCs w:val="20"/>
          <w:lang w:val="en-US"/>
        </w:rPr>
        <w:t>05</w:t>
      </w:r>
      <w:commentRangeEnd w:id="352"/>
      <w:r w:rsidR="001E7A47">
        <w:rPr>
          <w:rStyle w:val="CommentReference"/>
        </w:rPr>
        <w:commentReference w:id="352"/>
      </w:r>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09D27072"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353" w:name="_Hlk127816553"/>
      <w:r w:rsidRPr="00C6644C">
        <w:rPr>
          <w:rFonts w:ascii="Times New Roman" w:hAnsi="Times New Roman" w:cs="Times New Roman"/>
          <w:sz w:val="24"/>
          <w:szCs w:val="24"/>
        </w:rPr>
        <w:t>raw BSFF or raw MWF</w:t>
      </w:r>
      <w:bookmarkEnd w:id="353"/>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A368A" w:rsidRDefault="0042755B" w:rsidP="0042755B">
      <w:pPr>
        <w:spacing w:after="0"/>
        <w:jc w:val="both"/>
        <w:rPr>
          <w:rFonts w:ascii="Times New Roman" w:hAnsi="Times New Roman" w:cs="Times New Roman"/>
          <w:sz w:val="18"/>
          <w:szCs w:val="18"/>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18F853CD" w14:textId="77777777" w:rsidR="00BC4B02" w:rsidRDefault="00BC4B02" w:rsidP="00BA368A">
      <w:pPr>
        <w:spacing w:after="0"/>
        <w:jc w:val="both"/>
      </w:pPr>
    </w:p>
    <w:p w14:paraId="3029DAC2" w14:textId="2D686506" w:rsidR="00813C46" w:rsidRDefault="008F11BA" w:rsidP="00BA368A">
      <w:pPr>
        <w:pStyle w:val="NormalWeb"/>
        <w:spacing w:before="0" w:beforeAutospacing="0" w:after="0" w:afterAutospacing="0" w:line="360" w:lineRule="auto"/>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354" w:name="_Hlk127445319"/>
      <w:r>
        <w:rPr>
          <w:rFonts w:ascii="Times New Roman" w:hAnsi="Times New Roman" w:cs="Times New Roman"/>
          <w:sz w:val="24"/>
          <w:szCs w:val="24"/>
        </w:rPr>
        <w:lastRenderedPageBreak/>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354"/>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commentRangeStart w:id="355"/>
      <w:r w:rsidR="00F45F8F">
        <w:rPr>
          <w:rFonts w:ascii="Times New Roman" w:hAnsi="Times New Roman" w:cs="Times New Roman"/>
          <w:sz w:val="24"/>
          <w:szCs w:val="24"/>
        </w:rPr>
        <w:t>mean</w:t>
      </w:r>
      <w:commentRangeEnd w:id="355"/>
      <w:r w:rsidR="00AB350A">
        <w:rPr>
          <w:rStyle w:val="CommentReference"/>
        </w:rPr>
        <w:commentReference w:id="355"/>
      </w:r>
      <w:r w:rsidR="00F45F8F">
        <w:rPr>
          <w:rFonts w:ascii="Times New Roman" w:hAnsi="Times New Roman" w:cs="Times New Roman"/>
          <w:sz w:val="24"/>
          <w:szCs w:val="24"/>
        </w:rPr>
        <w:t xml:space="preserve">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6FCF4119" w:rsidR="009D0294" w:rsidRDefault="009D0294" w:rsidP="00D664A0">
      <w:pPr>
        <w:spacing w:after="0"/>
        <w:jc w:val="both"/>
        <w:rPr>
          <w:rFonts w:ascii="Times New Roman" w:hAnsi="Times New Roman" w:cs="Times New Roman"/>
          <w:sz w:val="24"/>
          <w:szCs w:val="24"/>
        </w:rPr>
      </w:pPr>
    </w:p>
    <w:p w14:paraId="7A066E50" w14:textId="7200C7FE" w:rsidR="0028425E" w:rsidRPr="007A0AB4" w:rsidRDefault="00807C01" w:rsidP="00D664A0">
      <w:pPr>
        <w:spacing w:after="0"/>
        <w:jc w:val="both"/>
        <w:rPr>
          <w:rFonts w:ascii="Times New Roman" w:hAnsi="Times New Roman" w:cs="Times New Roman"/>
          <w:sz w:val="24"/>
          <w:szCs w:val="24"/>
        </w:rPr>
      </w:pPr>
      <w:r>
        <w:rPr>
          <w:noProof/>
        </w:rPr>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4"/>
                    <a:stretch>
                      <a:fillRect/>
                    </a:stretch>
                  </pic:blipFill>
                  <pic:spPr>
                    <a:xfrm>
                      <a:off x="0" y="0"/>
                      <a:ext cx="4619048" cy="3933333"/>
                    </a:xfrm>
                    <a:prstGeom prst="rect">
                      <a:avLst/>
                    </a:prstGeom>
                  </pic:spPr>
                </pic:pic>
              </a:graphicData>
            </a:graphic>
          </wp:inline>
        </w:drawing>
      </w:r>
    </w:p>
    <w:p w14:paraId="21B28B2A" w14:textId="758265CC" w:rsidR="00F150A4" w:rsidRPr="00E864BF" w:rsidRDefault="007A0AB4" w:rsidP="00BA368A">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B</w:t>
      </w:r>
      <w:r w:rsidR="002261F4">
        <w:rPr>
          <w:rFonts w:eastAsiaTheme="minorEastAsia"/>
          <w:i/>
          <w:iCs/>
          <w:color w:val="000000" w:themeColor="text1"/>
          <w:kern w:val="24"/>
          <w:sz w:val="20"/>
          <w:szCs w:val="20"/>
          <w:lang w:val="en-US"/>
        </w:rPr>
        <w:t>.</w:t>
      </w:r>
      <w:r w:rsidRPr="00E864BF">
        <w:rPr>
          <w:rFonts w:eastAsiaTheme="minorEastAsia"/>
          <w:i/>
          <w:iCs/>
          <w:color w:val="000000" w:themeColor="text1"/>
          <w:kern w:val="24"/>
          <w:sz w:val="20"/>
          <w:szCs w:val="20"/>
          <w:lang w:val="en-US"/>
        </w:rPr>
        <w:t xml:space="preserve">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356" w:name="_Hlk119317419"/>
      <w:r w:rsidR="00A97748" w:rsidRPr="00AB350A">
        <w:rPr>
          <w:sz w:val="20"/>
          <w:szCs w:val="20"/>
          <w:highlight w:val="lightGray"/>
          <w:lang w:val="en-US"/>
          <w:rPrChange w:id="357" w:author="Joop van Loon" w:date="2023-06-20T15:13:00Z">
            <w:rPr>
              <w:sz w:val="20"/>
              <w:szCs w:val="20"/>
              <w:lang w:val="en-US"/>
            </w:rPr>
          </w:rPrChange>
        </w:rPr>
        <w:t xml:space="preserve">Boxplots show the median (horizontal bold line), and minimum and maximum </w:t>
      </w:r>
      <w:commentRangeStart w:id="358"/>
      <w:r w:rsidR="00A97748" w:rsidRPr="00AB350A">
        <w:rPr>
          <w:sz w:val="20"/>
          <w:szCs w:val="20"/>
          <w:highlight w:val="lightGray"/>
          <w:lang w:val="en-US"/>
          <w:rPrChange w:id="359" w:author="Joop van Loon" w:date="2023-06-20T15:13:00Z">
            <w:rPr>
              <w:sz w:val="20"/>
              <w:szCs w:val="20"/>
              <w:lang w:val="en-US"/>
            </w:rPr>
          </w:rPrChange>
        </w:rPr>
        <w:t>values</w:t>
      </w:r>
      <w:commentRangeEnd w:id="358"/>
      <w:r w:rsidR="00AB350A" w:rsidRPr="00AB350A">
        <w:rPr>
          <w:rStyle w:val="CommentReference"/>
          <w:rFonts w:asciiTheme="minorHAnsi" w:eastAsiaTheme="minorHAnsi" w:hAnsiTheme="minorHAnsi" w:cstheme="minorBidi"/>
          <w:highlight w:val="lightGray"/>
          <w:lang w:eastAsia="en-US"/>
          <w:rPrChange w:id="360" w:author="Joop van Loon" w:date="2023-06-20T15:13:00Z">
            <w:rPr>
              <w:rStyle w:val="CommentReference"/>
              <w:rFonts w:asciiTheme="minorHAnsi" w:eastAsiaTheme="minorHAnsi" w:hAnsiTheme="minorHAnsi" w:cstheme="minorBidi"/>
              <w:lang w:eastAsia="en-US"/>
            </w:rPr>
          </w:rPrChange>
        </w:rPr>
        <w:commentReference w:id="358"/>
      </w:r>
      <w:r w:rsidR="00FD23F2" w:rsidRPr="00AB350A">
        <w:rPr>
          <w:sz w:val="20"/>
          <w:szCs w:val="20"/>
          <w:highlight w:val="lightGray"/>
          <w:lang w:val="en-US"/>
          <w:rPrChange w:id="361" w:author="Joop van Loon" w:date="2023-06-20T15:13:00Z">
            <w:rPr>
              <w:sz w:val="20"/>
              <w:szCs w:val="20"/>
              <w:lang w:val="en-US"/>
            </w:rPr>
          </w:rPrChange>
        </w:rPr>
        <w:t>.</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commentRangeStart w:id="362"/>
      <w:r w:rsidR="002B0A4F" w:rsidRPr="00E864BF">
        <w:rPr>
          <w:sz w:val="20"/>
          <w:szCs w:val="20"/>
          <w:lang w:val="en-US"/>
        </w:rPr>
        <w:t>replicate</w:t>
      </w:r>
      <w:ins w:id="363" w:author="Dicke, Marcel" w:date="2023-06-07T21:05:00Z">
        <w:r w:rsidR="000D74FE">
          <w:rPr>
            <w:sz w:val="20"/>
            <w:szCs w:val="20"/>
            <w:lang w:val="en-US"/>
          </w:rPr>
          <w:t xml:space="preserve"> plants </w:t>
        </w:r>
        <w:r w:rsidR="00DF406E">
          <w:rPr>
            <w:sz w:val="20"/>
            <w:szCs w:val="20"/>
            <w:lang w:val="en-US"/>
          </w:rPr>
          <w:t>that had each been infested with 10 larvae</w:t>
        </w:r>
        <w:commentRangeEnd w:id="362"/>
        <w:r w:rsidR="00DF406E">
          <w:rPr>
            <w:rStyle w:val="CommentReference"/>
            <w:rFonts w:asciiTheme="minorHAnsi" w:eastAsiaTheme="minorHAnsi" w:hAnsiTheme="minorHAnsi" w:cstheme="minorBidi"/>
            <w:lang w:eastAsia="en-US"/>
          </w:rPr>
          <w:commentReference w:id="362"/>
        </w:r>
      </w:ins>
      <w:del w:id="364" w:author="Dicke, Marcel" w:date="2023-06-07T21:05:00Z">
        <w:r w:rsidR="002B0A4F" w:rsidRPr="00E864BF" w:rsidDel="000D74FE">
          <w:rPr>
            <w:sz w:val="20"/>
            <w:szCs w:val="20"/>
            <w:lang w:val="en-US"/>
          </w:rPr>
          <w:delText>s</w:delText>
        </w:r>
      </w:del>
      <w:r w:rsidR="00847223" w:rsidRPr="00E864BF">
        <w:rPr>
          <w:sz w:val="20"/>
          <w:szCs w:val="20"/>
          <w:lang w:val="en-US"/>
        </w:rPr>
        <w: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post</w:t>
      </w:r>
      <w:ins w:id="365" w:author="Joop van Loon" w:date="2023-06-20T15:20:00Z">
        <w:r w:rsidR="0034281F">
          <w:rPr>
            <w:sz w:val="20"/>
            <w:szCs w:val="20"/>
            <w:lang w:val="en-US"/>
          </w:rPr>
          <w:t>-</w:t>
        </w:r>
      </w:ins>
      <w:del w:id="366" w:author="Joop van Loon" w:date="2023-06-20T15:20:00Z">
        <w:r w:rsidR="00847223" w:rsidRPr="00E864BF" w:rsidDel="0034281F">
          <w:rPr>
            <w:sz w:val="20"/>
            <w:szCs w:val="20"/>
            <w:lang w:val="en-US"/>
          </w:rPr>
          <w:delText xml:space="preserve"> </w:delText>
        </w:r>
      </w:del>
      <w:r w:rsidR="00847223" w:rsidRPr="00E864BF">
        <w:rPr>
          <w:sz w:val="20"/>
          <w:szCs w:val="20"/>
          <w:lang w:val="en-US"/>
        </w:rPr>
        <w:t xml:space="preserve">hoc test, </w:t>
      </w:r>
      <w:r w:rsidR="00847223" w:rsidRPr="00E864BF">
        <w:rPr>
          <w:i/>
          <w:iCs/>
          <w:sz w:val="20"/>
          <w:szCs w:val="20"/>
          <w:lang w:val="en-US"/>
        </w:rPr>
        <w:t>p</w:t>
      </w:r>
      <w:r w:rsidR="00847223" w:rsidRPr="00E864BF">
        <w:rPr>
          <w:sz w:val="20"/>
          <w:szCs w:val="20"/>
          <w:lang w:val="en-US"/>
        </w:rPr>
        <w:t xml:space="preserve"> &lt; 0.05).</w:t>
      </w:r>
    </w:p>
    <w:bookmarkEnd w:id="356"/>
    <w:p w14:paraId="7D13969E" w14:textId="5254567E" w:rsidR="005E29EC" w:rsidRDefault="005E29EC" w:rsidP="00BA368A">
      <w:pPr>
        <w:pStyle w:val="NormalWeb"/>
        <w:spacing w:before="0" w:beforeAutospacing="0" w:after="0" w:afterAutospacing="0" w:line="360" w:lineRule="auto"/>
        <w:jc w:val="both"/>
      </w:pPr>
    </w:p>
    <w:p w14:paraId="3EA11C82" w14:textId="28AC5BDA" w:rsidR="005E29EC" w:rsidRPr="00342648" w:rsidRDefault="004B57A1" w:rsidP="00BA368A">
      <w:pPr>
        <w:spacing w:after="0"/>
        <w:jc w:val="both"/>
        <w:rPr>
          <w:rFonts w:ascii="Times New Roman" w:hAnsi="Times New Roman" w:cs="Times New Roman"/>
          <w:b/>
          <w:bCs/>
          <w:sz w:val="24"/>
          <w:szCs w:val="24"/>
        </w:rPr>
      </w:pPr>
      <w:bookmarkStart w:id="367"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4B49AD">
        <w:rPr>
          <w:rFonts w:ascii="Times New Roman" w:hAnsi="Times New Roman" w:cs="Times New Roman"/>
          <w:b/>
          <w:bCs/>
          <w:sz w:val="24"/>
          <w:szCs w:val="24"/>
        </w:rPr>
        <w:t xml:space="preserve">biomass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367"/>
    <w:p w14:paraId="08870395" w14:textId="6C962C69" w:rsidR="005E29EC" w:rsidRDefault="000A6C1E" w:rsidP="00BA368A">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368" w:name="_Hlk127447483"/>
      <w:del w:id="369" w:author="Dicke, Marcel" w:date="2023-06-07T21:01:00Z">
        <w:r w:rsidR="00F2256D" w:rsidDel="00501A33">
          <w:delText xml:space="preserve">However, </w:delText>
        </w:r>
        <w:r w:rsidR="00AF5304" w:rsidDel="00501A33">
          <w:lastRenderedPageBreak/>
          <w:delText>w</w:delText>
        </w:r>
      </w:del>
      <w:ins w:id="370" w:author="Dicke, Marcel" w:date="2023-06-07T21:02:00Z">
        <w:r w:rsidR="00501A33">
          <w:t>W</w:t>
        </w:r>
      </w:ins>
      <w:r w:rsidR="00AF5304">
        <w:t>hen the experiment was repeated under comparable conditions</w:t>
      </w:r>
      <w:ins w:id="371" w:author="Dicke, Marcel" w:date="2023-06-07T21:02:00Z">
        <w:r w:rsidR="001C2FEE">
          <w:t>, the</w:t>
        </w:r>
      </w:ins>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368"/>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2686272D" w:rsidR="007A0AB4" w:rsidRDefault="00727342" w:rsidP="00D664A0">
      <w:pPr>
        <w:pStyle w:val="NormalWeb"/>
        <w:spacing w:before="0" w:beforeAutospacing="0" w:after="0" w:afterAutospacing="0" w:line="360" w:lineRule="auto"/>
        <w:jc w:val="both"/>
      </w:pPr>
      <w:r w:rsidRPr="00727342">
        <w:t xml:space="preserve"> </w:t>
      </w:r>
      <w:r w:rsidR="00362B8E">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5"/>
                    <a:stretch>
                      <a:fillRect/>
                    </a:stretch>
                  </pic:blipFill>
                  <pic:spPr>
                    <a:xfrm>
                      <a:off x="0" y="0"/>
                      <a:ext cx="4619048" cy="3933333"/>
                    </a:xfrm>
                    <a:prstGeom prst="rect">
                      <a:avLst/>
                    </a:prstGeom>
                  </pic:spPr>
                </pic:pic>
              </a:graphicData>
            </a:graphic>
          </wp:inline>
        </w:drawing>
      </w:r>
    </w:p>
    <w:p w14:paraId="7F8D9897" w14:textId="09B58341" w:rsidR="00274E26" w:rsidRPr="00FB7605" w:rsidRDefault="007D46CE" w:rsidP="004B49AD">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w:t>
      </w:r>
      <w:r w:rsidR="00274E26" w:rsidRPr="0034281F">
        <w:rPr>
          <w:sz w:val="20"/>
          <w:szCs w:val="20"/>
          <w:highlight w:val="lightGray"/>
          <w:lang w:val="en-US"/>
          <w:rPrChange w:id="372" w:author="Joop van Loon" w:date="2023-06-20T15:13:00Z">
            <w:rPr>
              <w:sz w:val="20"/>
              <w:szCs w:val="20"/>
              <w:lang w:val="en-US"/>
            </w:rPr>
          </w:rPrChange>
        </w:rPr>
        <w:t xml:space="preserve">Boxplots </w:t>
      </w:r>
      <w:r w:rsidR="008C0104" w:rsidRPr="0034281F">
        <w:rPr>
          <w:sz w:val="20"/>
          <w:szCs w:val="20"/>
          <w:highlight w:val="lightGray"/>
          <w:lang w:val="en-US"/>
          <w:rPrChange w:id="373" w:author="Joop van Loon" w:date="2023-06-20T15:13:00Z">
            <w:rPr>
              <w:sz w:val="20"/>
              <w:szCs w:val="20"/>
              <w:lang w:val="en-US"/>
            </w:rPr>
          </w:rPrChange>
        </w:rPr>
        <w:t xml:space="preserve">show </w:t>
      </w:r>
      <w:r w:rsidR="0018347C" w:rsidRPr="0034281F">
        <w:rPr>
          <w:sz w:val="20"/>
          <w:szCs w:val="20"/>
          <w:highlight w:val="lightGray"/>
          <w:lang w:val="en-US"/>
          <w:rPrChange w:id="374" w:author="Joop van Loon" w:date="2023-06-20T15:13:00Z">
            <w:rPr>
              <w:sz w:val="20"/>
              <w:szCs w:val="20"/>
              <w:lang w:val="en-US"/>
            </w:rPr>
          </w:rPrChange>
        </w:rPr>
        <w:t xml:space="preserve">the </w:t>
      </w:r>
      <w:r w:rsidR="00FA3CB3" w:rsidRPr="0034281F">
        <w:rPr>
          <w:sz w:val="20"/>
          <w:szCs w:val="20"/>
          <w:highlight w:val="lightGray"/>
          <w:lang w:val="en-US"/>
          <w:rPrChange w:id="375" w:author="Joop van Loon" w:date="2023-06-20T15:13:00Z">
            <w:rPr>
              <w:sz w:val="20"/>
              <w:szCs w:val="20"/>
              <w:lang w:val="en-US"/>
            </w:rPr>
          </w:rPrChange>
        </w:rPr>
        <w:t xml:space="preserve">median </w:t>
      </w:r>
      <w:r w:rsidR="0018347C" w:rsidRPr="0034281F">
        <w:rPr>
          <w:sz w:val="20"/>
          <w:szCs w:val="20"/>
          <w:highlight w:val="lightGray"/>
          <w:lang w:val="en-US"/>
          <w:rPrChange w:id="376" w:author="Joop van Loon" w:date="2023-06-20T15:13:00Z">
            <w:rPr>
              <w:sz w:val="20"/>
              <w:szCs w:val="20"/>
              <w:lang w:val="en-US"/>
            </w:rPr>
          </w:rPrChange>
        </w:rPr>
        <w:t xml:space="preserve">(horizontal bold line), and minimum and maximum </w:t>
      </w:r>
      <w:commentRangeStart w:id="377"/>
      <w:r w:rsidR="0018347C" w:rsidRPr="0034281F">
        <w:rPr>
          <w:sz w:val="20"/>
          <w:szCs w:val="20"/>
          <w:highlight w:val="lightGray"/>
          <w:lang w:val="en-US"/>
          <w:rPrChange w:id="378" w:author="Joop van Loon" w:date="2023-06-20T15:13:00Z">
            <w:rPr>
              <w:sz w:val="20"/>
              <w:szCs w:val="20"/>
              <w:lang w:val="en-US"/>
            </w:rPr>
          </w:rPrChange>
        </w:rPr>
        <w:t>values</w:t>
      </w:r>
      <w:commentRangeEnd w:id="377"/>
      <w:r w:rsidR="0034281F" w:rsidRPr="0034281F">
        <w:rPr>
          <w:rStyle w:val="CommentReference"/>
          <w:rFonts w:asciiTheme="minorHAnsi" w:eastAsiaTheme="minorHAnsi" w:hAnsiTheme="minorHAnsi" w:cstheme="minorBidi"/>
          <w:highlight w:val="lightGray"/>
          <w:lang w:eastAsia="en-US"/>
          <w:rPrChange w:id="379" w:author="Joop van Loon" w:date="2023-06-20T15:13:00Z">
            <w:rPr>
              <w:rStyle w:val="CommentReference"/>
              <w:rFonts w:asciiTheme="minorHAnsi" w:eastAsiaTheme="minorHAnsi" w:hAnsiTheme="minorHAnsi" w:cstheme="minorBidi"/>
              <w:lang w:eastAsia="en-US"/>
            </w:rPr>
          </w:rPrChange>
        </w:rPr>
        <w:commentReference w:id="377"/>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post</w:t>
      </w:r>
      <w:ins w:id="380" w:author="Joop van Loon" w:date="2023-06-20T15:20:00Z">
        <w:r w:rsidR="0034281F">
          <w:rPr>
            <w:sz w:val="20"/>
            <w:szCs w:val="20"/>
            <w:lang w:val="en-US"/>
          </w:rPr>
          <w:t>-</w:t>
        </w:r>
      </w:ins>
      <w:del w:id="381" w:author="Joop van Loon" w:date="2023-06-20T15:20:00Z">
        <w:r w:rsidR="00274E26" w:rsidRPr="00BC4B02" w:rsidDel="0034281F">
          <w:rPr>
            <w:sz w:val="20"/>
            <w:szCs w:val="20"/>
            <w:lang w:val="en-US"/>
          </w:rPr>
          <w:delText xml:space="preserve"> </w:delText>
        </w:r>
      </w:del>
      <w:r w:rsidR="00274E26" w:rsidRPr="00BC4B02">
        <w:rPr>
          <w:sz w:val="20"/>
          <w:szCs w:val="20"/>
          <w:lang w:val="en-US"/>
        </w:rPr>
        <w:t xml:space="preserve">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4B49AD">
      <w:pPr>
        <w:pStyle w:val="NormalWeb"/>
        <w:spacing w:before="0" w:beforeAutospacing="0" w:after="0" w:afterAutospacing="0" w:line="360" w:lineRule="auto"/>
        <w:jc w:val="both"/>
        <w:rPr>
          <w:lang w:val="en-US"/>
        </w:rPr>
      </w:pPr>
    </w:p>
    <w:p w14:paraId="67743898" w14:textId="62F19387" w:rsidR="00BD242A" w:rsidRDefault="00FB7605" w:rsidP="004B49AD">
      <w:pPr>
        <w:spacing w:after="0"/>
        <w:jc w:val="both"/>
        <w:rPr>
          <w:rFonts w:ascii="Times New Roman" w:hAnsi="Times New Roman" w:cs="Times New Roman"/>
          <w:b/>
          <w:bCs/>
          <w:sz w:val="24"/>
          <w:szCs w:val="24"/>
        </w:rPr>
      </w:pPr>
      <w:bookmarkStart w:id="382"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382"/>
    <w:p w14:paraId="53470AC0" w14:textId="0AB5AFA5" w:rsidR="00BD242A" w:rsidRDefault="00AF1BEE" w:rsidP="004B49AD">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w:t>
      </w:r>
      <w:del w:id="383" w:author="Dicke, Marcel" w:date="2023-06-07T21:03:00Z">
        <w:r w:rsidR="00A72BF2" w:rsidDel="003B62BD">
          <w:rPr>
            <w:rFonts w:ascii="Times New Roman" w:hAnsi="Times New Roman" w:cs="Times New Roman"/>
            <w:sz w:val="24"/>
            <w:szCs w:val="24"/>
          </w:rPr>
          <w:delText xml:space="preserve"> </w:delText>
        </w:r>
        <w:r w:rsidR="00B5474E" w:rsidDel="003B62BD">
          <w:rPr>
            <w:rFonts w:ascii="Times New Roman" w:hAnsi="Times New Roman" w:cs="Times New Roman"/>
            <w:sz w:val="24"/>
            <w:szCs w:val="24"/>
          </w:rPr>
          <w:delText>(</w:delText>
        </w:r>
        <w:r w:rsidR="00AB47FE" w:rsidDel="003B62BD">
          <w:rPr>
            <w:rFonts w:ascii="Times New Roman" w:hAnsi="Times New Roman" w:cs="Times New Roman"/>
            <w:sz w:val="24"/>
            <w:szCs w:val="24"/>
          </w:rPr>
          <w:delText xml:space="preserve">Figure </w:delText>
        </w:r>
        <w:r w:rsidR="005D79E6" w:rsidDel="003B62BD">
          <w:rPr>
            <w:rFonts w:ascii="Times New Roman" w:hAnsi="Times New Roman" w:cs="Times New Roman"/>
            <w:sz w:val="24"/>
            <w:szCs w:val="24"/>
          </w:rPr>
          <w:delText>S6</w:delText>
        </w:r>
        <w:r w:rsidR="00AB47FE" w:rsidDel="003B62BD">
          <w:rPr>
            <w:rFonts w:ascii="Times New Roman" w:hAnsi="Times New Roman" w:cs="Times New Roman"/>
            <w:sz w:val="24"/>
            <w:szCs w:val="24"/>
          </w:rPr>
          <w:delText>A</w:delText>
        </w:r>
        <w:r w:rsidR="002E2005" w:rsidDel="003B62BD">
          <w:rPr>
            <w:rFonts w:ascii="Times New Roman" w:hAnsi="Times New Roman" w:cs="Times New Roman"/>
            <w:sz w:val="24"/>
            <w:szCs w:val="24"/>
          </w:rPr>
          <w:delText>)</w:delText>
        </w:r>
      </w:del>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ins w:id="384" w:author="Joop van Loon" w:date="2023-06-20T15:14:00Z">
        <w:r w:rsidR="0034281F">
          <w:rPr>
            <w:rFonts w:ascii="Times New Roman" w:hAnsi="Times New Roman" w:cs="Times New Roman"/>
            <w:sz w:val="24"/>
            <w:szCs w:val="24"/>
          </w:rPr>
          <w:t xml:space="preserve">application of </w:t>
        </w:r>
      </w:ins>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was similar to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r w:rsidR="001C5EE6" w:rsidRPr="001C5EE6">
        <w:rPr>
          <w:rFonts w:ascii="Times New Roman" w:hAnsi="Times New Roman" w:cs="Times New Roman"/>
          <w:sz w:val="24"/>
          <w:szCs w:val="24"/>
        </w:rPr>
        <w:t xml:space="preserve">The time it took </w:t>
      </w:r>
      <w:del w:id="385" w:author="Joop van Loon" w:date="2023-06-20T15:17:00Z">
        <w:r w:rsidR="001C5EE6" w:rsidRPr="001C5EE6" w:rsidDel="0034281F">
          <w:rPr>
            <w:rFonts w:ascii="Times New Roman" w:hAnsi="Times New Roman" w:cs="Times New Roman"/>
            <w:sz w:val="24"/>
            <w:szCs w:val="24"/>
          </w:rPr>
          <w:delText xml:space="preserve">pupae to emerge as </w:delText>
        </w:r>
      </w:del>
      <w:r w:rsidR="001C5EE6" w:rsidRPr="001C5EE6">
        <w:rPr>
          <w:rFonts w:ascii="Times New Roman" w:hAnsi="Times New Roman" w:cs="Times New Roman"/>
          <w:sz w:val="24"/>
          <w:szCs w:val="24"/>
        </w:rPr>
        <w:t xml:space="preserve">adult flies </w:t>
      </w:r>
      <w:ins w:id="386" w:author="Joop van Loon" w:date="2023-06-20T15:17:00Z">
        <w:r w:rsidR="0034281F">
          <w:rPr>
            <w:rFonts w:ascii="Times New Roman" w:hAnsi="Times New Roman" w:cs="Times New Roman"/>
            <w:sz w:val="24"/>
            <w:szCs w:val="24"/>
          </w:rPr>
          <w:t xml:space="preserve">to eclose </w:t>
        </w:r>
      </w:ins>
      <w:r w:rsidR="001C5EE6" w:rsidRPr="001C5EE6">
        <w:rPr>
          <w:rFonts w:ascii="Times New Roman" w:hAnsi="Times New Roman" w:cs="Times New Roman"/>
          <w:sz w:val="24"/>
          <w:szCs w:val="24"/>
        </w:rPr>
        <w:t xml:space="preserve">did not differ </w:t>
      </w:r>
      <w:r w:rsidR="00C36F30">
        <w:rPr>
          <w:rFonts w:ascii="Times New Roman" w:hAnsi="Times New Roman" w:cs="Times New Roman"/>
          <w:sz w:val="24"/>
          <w:szCs w:val="24"/>
        </w:rPr>
        <w:t xml:space="preserve">significantly </w:t>
      </w:r>
      <w:r w:rsidR="001C5EE6" w:rsidRPr="001C5EE6">
        <w:rPr>
          <w:rFonts w:ascii="Times New Roman" w:hAnsi="Times New Roman" w:cs="Times New Roman"/>
          <w:sz w:val="24"/>
          <w:szCs w:val="24"/>
        </w:rPr>
        <w:lastRenderedPageBreak/>
        <w:t xml:space="preserve">among soil </w:t>
      </w:r>
      <w:r w:rsidR="001C5EE6">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sidR="001C5EE6">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4B49AD" w:rsidRDefault="00703F75" w:rsidP="004B49AD">
      <w:pPr>
        <w:spacing w:after="0"/>
        <w:jc w:val="both"/>
        <w:rPr>
          <w:rFonts w:ascii="Times New Roman" w:hAnsi="Times New Roman" w:cs="Times New Roman"/>
          <w:sz w:val="24"/>
          <w:szCs w:val="24"/>
        </w:rPr>
      </w:pPr>
    </w:p>
    <w:p w14:paraId="4CACCF0E" w14:textId="37D4927C" w:rsidR="001F5E00" w:rsidRDefault="005D5DE0"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3ECCFF42" w:rsidR="00934CE5" w:rsidRPr="000B452C" w:rsidRDefault="008660AA" w:rsidP="004B49AD">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00B112C4" w14:textId="2825C9AE" w:rsidR="00F17333" w:rsidRDefault="00F17333" w:rsidP="00756437">
      <w:pPr>
        <w:jc w:val="both"/>
        <w:rPr>
          <w:rFonts w:ascii="Times New Roman" w:hAnsi="Times New Roman" w:cs="Times New Roman"/>
          <w:sz w:val="24"/>
          <w:szCs w:val="24"/>
        </w:rPr>
      </w:pPr>
    </w:p>
    <w:p w14:paraId="172F137C" w14:textId="7AD8261A" w:rsidR="00446394" w:rsidRDefault="0019073F" w:rsidP="00756437">
      <w:pPr>
        <w:jc w:val="both"/>
        <w:rPr>
          <w:rFonts w:ascii="Times New Roman" w:hAnsi="Times New Roman" w:cs="Times New Roman"/>
          <w:sz w:val="24"/>
          <w:szCs w:val="24"/>
        </w:rPr>
      </w:pPr>
      <w:r>
        <w:rPr>
          <w:noProof/>
        </w:rPr>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6"/>
                    <a:stretch>
                      <a:fillRect/>
                    </a:stretch>
                  </pic:blipFill>
                  <pic:spPr>
                    <a:xfrm>
                      <a:off x="0" y="0"/>
                      <a:ext cx="4619048" cy="3933333"/>
                    </a:xfrm>
                    <a:prstGeom prst="rect">
                      <a:avLst/>
                    </a:prstGeom>
                  </pic:spPr>
                </pic:pic>
              </a:graphicData>
            </a:graphic>
          </wp:inline>
        </w:drawing>
      </w:r>
    </w:p>
    <w:p w14:paraId="47047197" w14:textId="246C9145" w:rsidR="00905ED6" w:rsidRPr="004C5F8A" w:rsidRDefault="00905ED6" w:rsidP="004B49AD">
      <w:pPr>
        <w:pStyle w:val="NormalWeb"/>
        <w:spacing w:before="0" w:beforeAutospacing="0" w:after="0" w:afterAutospacing="0" w:line="360" w:lineRule="auto"/>
        <w:jc w:val="both"/>
        <w:rPr>
          <w:sz w:val="20"/>
          <w:szCs w:val="20"/>
          <w:lang w:val="en-US"/>
        </w:rPr>
      </w:pPr>
      <w:bookmarkStart w:id="387"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34281F">
        <w:rPr>
          <w:sz w:val="20"/>
          <w:szCs w:val="20"/>
          <w:highlight w:val="lightGray"/>
          <w:lang w:val="en-US"/>
          <w:rPrChange w:id="388" w:author="Joop van Loon" w:date="2023-06-20T15:20:00Z">
            <w:rPr>
              <w:sz w:val="20"/>
              <w:szCs w:val="20"/>
              <w:lang w:val="en-US"/>
            </w:rPr>
          </w:rPrChange>
        </w:rPr>
        <w:t xml:space="preserve">Boxplots show the </w:t>
      </w:r>
      <w:r w:rsidR="00223B38" w:rsidRPr="0034281F">
        <w:rPr>
          <w:sz w:val="20"/>
          <w:szCs w:val="20"/>
          <w:highlight w:val="lightGray"/>
          <w:lang w:val="en-US"/>
          <w:rPrChange w:id="389" w:author="Joop van Loon" w:date="2023-06-20T15:20:00Z">
            <w:rPr>
              <w:sz w:val="20"/>
              <w:szCs w:val="20"/>
              <w:lang w:val="en-US"/>
            </w:rPr>
          </w:rPrChange>
        </w:rPr>
        <w:t>median</w:t>
      </w:r>
      <w:r w:rsidRPr="0034281F">
        <w:rPr>
          <w:sz w:val="20"/>
          <w:szCs w:val="20"/>
          <w:highlight w:val="lightGray"/>
          <w:lang w:val="en-US"/>
          <w:rPrChange w:id="390" w:author="Joop van Loon" w:date="2023-06-20T15:20:00Z">
            <w:rPr>
              <w:sz w:val="20"/>
              <w:szCs w:val="20"/>
              <w:lang w:val="en-US"/>
            </w:rPr>
          </w:rPrChange>
        </w:rPr>
        <w:t xml:space="preserve"> (horizontal bold line), and minimum and maximum values.</w:t>
      </w:r>
      <w:r w:rsidRPr="005B6566">
        <w:rPr>
          <w:sz w:val="20"/>
          <w:szCs w:val="20"/>
          <w:lang w:val="en-US"/>
        </w:rPr>
        <w:t xml:space="preserve">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Boxes with different letters are significantly different (</w:t>
      </w:r>
      <w:r w:rsidRPr="005B6566">
        <w:rPr>
          <w:color w:val="1C1D1E"/>
          <w:sz w:val="20"/>
          <w:szCs w:val="20"/>
          <w:shd w:val="clear" w:color="auto" w:fill="FFFFFF"/>
        </w:rPr>
        <w:t xml:space="preserve">Tukey's </w:t>
      </w:r>
      <w:r w:rsidRPr="005B6566">
        <w:rPr>
          <w:sz w:val="20"/>
          <w:szCs w:val="20"/>
          <w:lang w:val="en-US"/>
        </w:rPr>
        <w:t>post</w:t>
      </w:r>
      <w:ins w:id="391" w:author="Joop van Loon" w:date="2023-06-20T15:20:00Z">
        <w:r w:rsidR="0034281F">
          <w:rPr>
            <w:sz w:val="20"/>
            <w:szCs w:val="20"/>
            <w:lang w:val="en-US"/>
          </w:rPr>
          <w:t>-</w:t>
        </w:r>
      </w:ins>
      <w:del w:id="392" w:author="Joop van Loon" w:date="2023-06-20T15:20:00Z">
        <w:r w:rsidRPr="005B6566" w:rsidDel="0034281F">
          <w:rPr>
            <w:sz w:val="20"/>
            <w:szCs w:val="20"/>
            <w:lang w:val="en-US"/>
          </w:rPr>
          <w:delText xml:space="preserve"> </w:delText>
        </w:r>
      </w:del>
      <w:r w:rsidRPr="005B6566">
        <w:rPr>
          <w:sz w:val="20"/>
          <w:szCs w:val="20"/>
          <w:lang w:val="en-US"/>
        </w:rPr>
        <w:t xml:space="preserve">hoc test, </w:t>
      </w:r>
      <w:r w:rsidRPr="005B6566">
        <w:rPr>
          <w:i/>
          <w:iCs/>
          <w:sz w:val="20"/>
          <w:szCs w:val="20"/>
          <w:lang w:val="en-US"/>
        </w:rPr>
        <w:t>p</w:t>
      </w:r>
      <w:r w:rsidRPr="005B6566">
        <w:rPr>
          <w:sz w:val="20"/>
          <w:szCs w:val="20"/>
          <w:lang w:val="en-US"/>
        </w:rPr>
        <w:t xml:space="preserve"> &lt; 0.05</w:t>
      </w:r>
      <w:commentRangeStart w:id="393"/>
      <w:r w:rsidRPr="005B6566">
        <w:rPr>
          <w:sz w:val="20"/>
          <w:szCs w:val="20"/>
          <w:lang w:val="en-US"/>
        </w:rPr>
        <w:t>).</w:t>
      </w:r>
      <w:commentRangeEnd w:id="393"/>
      <w:r w:rsidR="007607D4">
        <w:rPr>
          <w:rStyle w:val="CommentReference"/>
          <w:rFonts w:asciiTheme="minorHAnsi" w:eastAsiaTheme="minorHAnsi" w:hAnsiTheme="minorHAnsi" w:cstheme="minorBidi"/>
          <w:lang w:eastAsia="en-US"/>
        </w:rPr>
        <w:commentReference w:id="393"/>
      </w:r>
    </w:p>
    <w:bookmarkEnd w:id="387"/>
    <w:p w14:paraId="4E668A4C" w14:textId="27581FEB" w:rsidR="001355C2" w:rsidRDefault="001355C2" w:rsidP="004B49AD">
      <w:pPr>
        <w:spacing w:after="0"/>
        <w:jc w:val="both"/>
        <w:rPr>
          <w:rFonts w:ascii="Times New Roman" w:hAnsi="Times New Roman" w:cs="Times New Roman"/>
          <w:sz w:val="24"/>
          <w:szCs w:val="24"/>
          <w:lang w:val="en-US"/>
        </w:rPr>
      </w:pPr>
    </w:p>
    <w:p w14:paraId="30E27BC6" w14:textId="40B9AE93" w:rsidR="000E7715" w:rsidRDefault="0007230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lastRenderedPageBreak/>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commentRangeStart w:id="394"/>
      <w:r w:rsidR="000E7715" w:rsidRPr="001F5E00">
        <w:rPr>
          <w:rFonts w:ascii="Times New Roman" w:hAnsi="Times New Roman" w:cs="Times New Roman"/>
          <w:b/>
          <w:bCs/>
          <w:sz w:val="24"/>
          <w:szCs w:val="24"/>
        </w:rPr>
        <w:t>plants</w:t>
      </w:r>
      <w:commentRangeEnd w:id="394"/>
      <w:r w:rsidR="0034281F">
        <w:rPr>
          <w:rStyle w:val="CommentReference"/>
        </w:rPr>
        <w:commentReference w:id="394"/>
      </w:r>
      <w:r w:rsidR="008359B9">
        <w:rPr>
          <w:rFonts w:ascii="Times New Roman" w:hAnsi="Times New Roman" w:cs="Times New Roman"/>
          <w:b/>
          <w:bCs/>
          <w:sz w:val="24"/>
          <w:szCs w:val="24"/>
        </w:rPr>
        <w:t xml:space="preserve"> </w:t>
      </w:r>
    </w:p>
    <w:p w14:paraId="4FEBF82A" w14:textId="585396F7" w:rsidR="002D2DF9" w:rsidRDefault="00D84F4C" w:rsidP="004B49AD">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ins w:id="395" w:author="Dicke, Marcel" w:date="2023-06-07T21:08:00Z">
        <w:r w:rsidR="007607D4">
          <w:rPr>
            <w:rFonts w:ascii="Times New Roman" w:eastAsia="Calibri" w:hAnsi="Times New Roman" w:cs="Times New Roman"/>
            <w:sz w:val="24"/>
            <w:szCs w:val="24"/>
          </w:rPr>
          <w:t>in eith</w:t>
        </w:r>
      </w:ins>
      <w:ins w:id="396" w:author="Dicke, Marcel" w:date="2023-06-07T21:09:00Z">
        <w:r w:rsidR="007607D4">
          <w:rPr>
            <w:rFonts w:ascii="Times New Roman" w:eastAsia="Calibri" w:hAnsi="Times New Roman" w:cs="Times New Roman"/>
            <w:sz w:val="24"/>
            <w:szCs w:val="24"/>
          </w:rPr>
          <w:t xml:space="preserve">er of the two trials </w:t>
        </w:r>
      </w:ins>
      <w:r w:rsidR="002D2DF9" w:rsidRPr="003133BB">
        <w:rPr>
          <w:rFonts w:ascii="Times New Roman" w:hAnsi="Times New Roman" w:cs="Times New Roman"/>
          <w:sz w:val="24"/>
          <w:szCs w:val="24"/>
        </w:rPr>
        <w:t>(</w:t>
      </w:r>
      <w:ins w:id="397" w:author="Dicke, Marcel" w:date="2023-06-07T21:09:00Z">
        <w:r w:rsidR="007607D4">
          <w:rPr>
            <w:rFonts w:ascii="Times New Roman" w:hAnsi="Times New Roman" w:cs="Times New Roman"/>
            <w:sz w:val="24"/>
            <w:szCs w:val="24"/>
          </w:rPr>
          <w:t xml:space="preserve">Trial 1: </w:t>
        </w:r>
      </w:ins>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w:t>
      </w:r>
      <w:ins w:id="398" w:author="Dicke, Marcel" w:date="2023-06-07T21:09:00Z">
        <w:r w:rsidR="007607D4">
          <w:rPr>
            <w:rFonts w:ascii="Times New Roman" w:eastAsia="Times New Roman" w:hAnsi="Times New Roman" w:cs="Times New Roman"/>
            <w:sz w:val="24"/>
            <w:szCs w:val="24"/>
          </w:rPr>
          <w:t xml:space="preserve">Trial 2: </w:t>
        </w:r>
        <w:r w:rsidR="007607D4" w:rsidRPr="003133BB">
          <w:rPr>
            <w:rFonts w:ascii="Times New Roman" w:hAnsi="Times New Roman" w:cs="Times New Roman"/>
            <w:i/>
            <w:iCs/>
            <w:sz w:val="24"/>
            <w:szCs w:val="24"/>
            <w:lang w:val="el-GR"/>
          </w:rPr>
          <w:t>χ</w:t>
        </w:r>
        <w:r w:rsidR="007607D4" w:rsidRPr="003133BB">
          <w:rPr>
            <w:rFonts w:ascii="Times New Roman" w:hAnsi="Times New Roman" w:cs="Times New Roman"/>
            <w:i/>
            <w:iCs/>
            <w:sz w:val="24"/>
            <w:szCs w:val="24"/>
            <w:vertAlign w:val="superscript"/>
            <w:lang w:val="el-GR"/>
          </w:rPr>
          <w:t>2</w:t>
        </w:r>
        <w:r w:rsidR="007607D4" w:rsidRPr="003133BB">
          <w:rPr>
            <w:rFonts w:ascii="Times New Roman" w:hAnsi="Times New Roman" w:cs="Times New Roman"/>
            <w:sz w:val="24"/>
            <w:szCs w:val="24"/>
          </w:rPr>
          <w:t xml:space="preserve"> = </w:t>
        </w:r>
        <w:r w:rsidR="007607D4">
          <w:rPr>
            <w:rFonts w:ascii="Times New Roman" w:hAnsi="Times New Roman" w:cs="Times New Roman"/>
            <w:sz w:val="24"/>
            <w:szCs w:val="24"/>
          </w:rPr>
          <w:t>5</w:t>
        </w:r>
        <w:r w:rsidR="007607D4" w:rsidRPr="003133BB">
          <w:rPr>
            <w:rFonts w:ascii="Times New Roman" w:hAnsi="Times New Roman" w:cs="Times New Roman"/>
            <w:sz w:val="24"/>
            <w:szCs w:val="24"/>
          </w:rPr>
          <w:t>.4</w:t>
        </w:r>
        <w:r w:rsidR="007607D4">
          <w:rPr>
            <w:rFonts w:ascii="Times New Roman" w:hAnsi="Times New Roman" w:cs="Times New Roman"/>
            <w:sz w:val="24"/>
            <w:szCs w:val="24"/>
          </w:rPr>
          <w:t>0</w:t>
        </w:r>
        <w:r w:rsidR="007607D4" w:rsidRPr="003133BB">
          <w:rPr>
            <w:rFonts w:ascii="Times New Roman" w:hAnsi="Times New Roman" w:cs="Times New Roman"/>
            <w:sz w:val="24"/>
            <w:szCs w:val="24"/>
          </w:rPr>
          <w:t xml:space="preserve">; df = 2; </w:t>
        </w:r>
        <w:r w:rsidR="007607D4" w:rsidRPr="00A74077">
          <w:rPr>
            <w:rFonts w:ascii="Times New Roman" w:hAnsi="Times New Roman" w:cs="Times New Roman"/>
            <w:i/>
            <w:iCs/>
            <w:sz w:val="24"/>
            <w:szCs w:val="24"/>
          </w:rPr>
          <w:t>p</w:t>
        </w:r>
        <w:r w:rsidR="007607D4" w:rsidRPr="003133BB">
          <w:rPr>
            <w:rFonts w:ascii="Times New Roman" w:hAnsi="Times New Roman" w:cs="Times New Roman"/>
            <w:sz w:val="24"/>
            <w:szCs w:val="24"/>
          </w:rPr>
          <w:t xml:space="preserve"> =</w:t>
        </w:r>
        <w:r w:rsidR="007607D4" w:rsidRPr="00A74077">
          <w:rPr>
            <w:rFonts w:ascii="Times New Roman" w:eastAsia="Times New Roman" w:hAnsi="Times New Roman" w:cs="Times New Roman"/>
            <w:sz w:val="24"/>
            <w:szCs w:val="24"/>
          </w:rPr>
          <w:t xml:space="preserve"> 0.</w:t>
        </w:r>
        <w:r w:rsidR="007607D4">
          <w:rPr>
            <w:rFonts w:ascii="Times New Roman" w:eastAsia="Times New Roman" w:hAnsi="Times New Roman" w:cs="Times New Roman"/>
            <w:sz w:val="24"/>
            <w:szCs w:val="24"/>
          </w:rPr>
          <w:t xml:space="preserve">0672; </w:t>
        </w:r>
      </w:ins>
      <w:r w:rsidR="003133BB" w:rsidRPr="00D664A0">
        <w:rPr>
          <w:rFonts w:ascii="Times New Roman" w:eastAsia="Times New Roman" w:hAnsi="Times New Roman" w:cs="Times New Roman"/>
          <w:sz w:val="24"/>
          <w:szCs w:val="24"/>
        </w:rPr>
        <w:t xml:space="preserve">Figure </w:t>
      </w:r>
      <w:r w:rsidR="002728C6">
        <w:rPr>
          <w:rFonts w:ascii="Times New Roman" w:eastAsia="Times New Roman" w:hAnsi="Times New Roman" w:cs="Times New Roman"/>
          <w:sz w:val="24"/>
          <w:szCs w:val="24"/>
        </w:rPr>
        <w:t>S8</w:t>
      </w:r>
      <w:del w:id="399" w:author="Dicke, Marcel" w:date="2023-06-07T21:09:00Z">
        <w:r w:rsidR="002728C6" w:rsidDel="007607D4">
          <w:rPr>
            <w:rFonts w:ascii="Times New Roman" w:eastAsia="Times New Roman" w:hAnsi="Times New Roman" w:cs="Times New Roman"/>
            <w:sz w:val="24"/>
            <w:szCs w:val="24"/>
          </w:rPr>
          <w:delText>A</w:delText>
        </w:r>
      </w:del>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del w:id="400" w:author="Dicke, Marcel" w:date="2023-06-07T21:09:00Z">
        <w:r w:rsidR="008359B9" w:rsidDel="007607D4">
          <w:rPr>
            <w:rFonts w:ascii="Times New Roman" w:hAnsi="Times New Roman" w:cs="Times New Roman"/>
            <w:sz w:val="24"/>
            <w:szCs w:val="24"/>
          </w:rPr>
          <w:delText xml:space="preserve">A </w:delText>
        </w:r>
        <w:r w:rsidR="008359B9" w:rsidRPr="00905ED6" w:rsidDel="007607D4">
          <w:rPr>
            <w:rFonts w:ascii="Times New Roman" w:hAnsi="Times New Roman" w:cs="Times New Roman"/>
            <w:sz w:val="24"/>
            <w:szCs w:val="24"/>
          </w:rPr>
          <w:delText xml:space="preserve">marginally different </w:delText>
        </w:r>
        <w:r w:rsidR="008359B9" w:rsidDel="007607D4">
          <w:rPr>
            <w:rFonts w:ascii="Times New Roman" w:hAnsi="Times New Roman" w:cs="Times New Roman"/>
            <w:sz w:val="24"/>
            <w:szCs w:val="24"/>
          </w:rPr>
          <w:delText>larval</w:delText>
        </w:r>
        <w:r w:rsidR="00553E70" w:rsidDel="007607D4">
          <w:rPr>
            <w:rFonts w:ascii="Times New Roman" w:hAnsi="Times New Roman" w:cs="Times New Roman"/>
            <w:sz w:val="24"/>
            <w:szCs w:val="24"/>
          </w:rPr>
          <w:delText xml:space="preserve"> feeding damage</w:delText>
        </w:r>
        <w:r w:rsidR="00406383" w:rsidDel="007607D4">
          <w:rPr>
            <w:rFonts w:ascii="Times New Roman" w:hAnsi="Times New Roman" w:cs="Times New Roman"/>
            <w:sz w:val="24"/>
            <w:szCs w:val="24"/>
          </w:rPr>
          <w:delText xml:space="preserve"> </w:delText>
        </w:r>
        <w:r w:rsidR="000C5504" w:rsidDel="007607D4">
          <w:rPr>
            <w:rFonts w:ascii="Times New Roman" w:hAnsi="Times New Roman" w:cs="Times New Roman"/>
            <w:sz w:val="24"/>
            <w:szCs w:val="24"/>
          </w:rPr>
          <w:delText xml:space="preserve">was </w:delText>
        </w:r>
        <w:r w:rsidR="00EA66BA" w:rsidDel="007607D4">
          <w:rPr>
            <w:rFonts w:ascii="Times New Roman" w:hAnsi="Times New Roman" w:cs="Times New Roman"/>
            <w:sz w:val="24"/>
            <w:szCs w:val="24"/>
          </w:rPr>
          <w:delText xml:space="preserve">recorded when the experiment was repeated under similar conditions </w:delText>
        </w:r>
        <w:r w:rsidR="00EA66BA" w:rsidRPr="003133BB" w:rsidDel="007607D4">
          <w:rPr>
            <w:rFonts w:ascii="Times New Roman" w:hAnsi="Times New Roman" w:cs="Times New Roman"/>
            <w:sz w:val="24"/>
            <w:szCs w:val="24"/>
          </w:rPr>
          <w:delText>(</w:delText>
        </w:r>
        <w:r w:rsidR="00EA66BA" w:rsidRPr="003133BB" w:rsidDel="007607D4">
          <w:rPr>
            <w:rFonts w:ascii="Times New Roman" w:hAnsi="Times New Roman" w:cs="Times New Roman"/>
            <w:i/>
            <w:iCs/>
            <w:sz w:val="24"/>
            <w:szCs w:val="24"/>
            <w:lang w:val="el-GR"/>
          </w:rPr>
          <w:delText>χ</w:delText>
        </w:r>
        <w:r w:rsidR="00EA66BA" w:rsidRPr="003133BB" w:rsidDel="007607D4">
          <w:rPr>
            <w:rFonts w:ascii="Times New Roman" w:hAnsi="Times New Roman" w:cs="Times New Roman"/>
            <w:i/>
            <w:iCs/>
            <w:sz w:val="24"/>
            <w:szCs w:val="24"/>
            <w:vertAlign w:val="superscript"/>
            <w:lang w:val="el-GR"/>
          </w:rPr>
          <w:delText>2</w:delText>
        </w:r>
        <w:r w:rsidR="00EA66BA" w:rsidRPr="003133BB" w:rsidDel="007607D4">
          <w:rPr>
            <w:rFonts w:ascii="Times New Roman" w:hAnsi="Times New Roman" w:cs="Times New Roman"/>
            <w:sz w:val="24"/>
            <w:szCs w:val="24"/>
          </w:rPr>
          <w:delText xml:space="preserve"> = </w:delText>
        </w:r>
        <w:r w:rsidR="00E13693" w:rsidDel="007607D4">
          <w:rPr>
            <w:rFonts w:ascii="Times New Roman" w:hAnsi="Times New Roman" w:cs="Times New Roman"/>
            <w:sz w:val="24"/>
            <w:szCs w:val="24"/>
          </w:rPr>
          <w:delText>5</w:delText>
        </w:r>
        <w:r w:rsidR="00EA66BA" w:rsidRPr="003133BB" w:rsidDel="007607D4">
          <w:rPr>
            <w:rFonts w:ascii="Times New Roman" w:hAnsi="Times New Roman" w:cs="Times New Roman"/>
            <w:sz w:val="24"/>
            <w:szCs w:val="24"/>
          </w:rPr>
          <w:delText>.4</w:delText>
        </w:r>
        <w:r w:rsidR="00E13693" w:rsidDel="007607D4">
          <w:rPr>
            <w:rFonts w:ascii="Times New Roman" w:hAnsi="Times New Roman" w:cs="Times New Roman"/>
            <w:sz w:val="24"/>
            <w:szCs w:val="24"/>
          </w:rPr>
          <w:delText>0</w:delText>
        </w:r>
        <w:r w:rsidR="00EA66BA" w:rsidRPr="003133BB" w:rsidDel="007607D4">
          <w:rPr>
            <w:rFonts w:ascii="Times New Roman" w:hAnsi="Times New Roman" w:cs="Times New Roman"/>
            <w:sz w:val="24"/>
            <w:szCs w:val="24"/>
          </w:rPr>
          <w:delText xml:space="preserve">; df = 2; </w:delText>
        </w:r>
        <w:r w:rsidR="00EA66BA" w:rsidRPr="00A74077" w:rsidDel="007607D4">
          <w:rPr>
            <w:rFonts w:ascii="Times New Roman" w:hAnsi="Times New Roman" w:cs="Times New Roman"/>
            <w:i/>
            <w:iCs/>
            <w:sz w:val="24"/>
            <w:szCs w:val="24"/>
          </w:rPr>
          <w:delText>p</w:delText>
        </w:r>
        <w:r w:rsidR="00EA66BA" w:rsidRPr="003133BB" w:rsidDel="007607D4">
          <w:rPr>
            <w:rFonts w:ascii="Times New Roman" w:hAnsi="Times New Roman" w:cs="Times New Roman"/>
            <w:sz w:val="24"/>
            <w:szCs w:val="24"/>
          </w:rPr>
          <w:delText xml:space="preserve"> =</w:delText>
        </w:r>
        <w:r w:rsidR="00EA66BA" w:rsidRPr="00A74077" w:rsidDel="007607D4">
          <w:rPr>
            <w:rFonts w:ascii="Times New Roman" w:eastAsia="Times New Roman" w:hAnsi="Times New Roman" w:cs="Times New Roman"/>
            <w:sz w:val="24"/>
            <w:szCs w:val="24"/>
          </w:rPr>
          <w:delText xml:space="preserve"> 0.</w:delText>
        </w:r>
        <w:r w:rsidR="00E13693" w:rsidDel="007607D4">
          <w:rPr>
            <w:rFonts w:ascii="Times New Roman" w:eastAsia="Times New Roman" w:hAnsi="Times New Roman" w:cs="Times New Roman"/>
            <w:sz w:val="24"/>
            <w:szCs w:val="24"/>
          </w:rPr>
          <w:delText>0672</w:delText>
        </w:r>
        <w:r w:rsidR="00EA66BA" w:rsidRPr="00A74077" w:rsidDel="007607D4">
          <w:rPr>
            <w:rFonts w:ascii="Times New Roman" w:eastAsia="Times New Roman" w:hAnsi="Times New Roman" w:cs="Times New Roman"/>
            <w:sz w:val="24"/>
            <w:szCs w:val="24"/>
          </w:rPr>
          <w:delText xml:space="preserve">; Figure </w:delText>
        </w:r>
        <w:r w:rsidR="00E13693" w:rsidDel="007607D4">
          <w:rPr>
            <w:rFonts w:ascii="Times New Roman" w:eastAsia="Times New Roman" w:hAnsi="Times New Roman" w:cs="Times New Roman"/>
            <w:sz w:val="24"/>
            <w:szCs w:val="24"/>
          </w:rPr>
          <w:delText>S8</w:delText>
        </w:r>
        <w:r w:rsidR="002728C6" w:rsidDel="007607D4">
          <w:rPr>
            <w:rFonts w:ascii="Times New Roman" w:eastAsia="Times New Roman" w:hAnsi="Times New Roman" w:cs="Times New Roman"/>
            <w:sz w:val="24"/>
            <w:szCs w:val="24"/>
          </w:rPr>
          <w:delText>B</w:delText>
        </w:r>
        <w:r w:rsidR="00EA66BA" w:rsidRPr="003133BB" w:rsidDel="007607D4">
          <w:rPr>
            <w:rFonts w:ascii="Times New Roman" w:hAnsi="Times New Roman" w:cs="Times New Roman"/>
            <w:sz w:val="24"/>
            <w:szCs w:val="24"/>
          </w:rPr>
          <w:delText>)</w:delText>
        </w:r>
        <w:r w:rsidR="00E13693" w:rsidDel="007607D4">
          <w:rPr>
            <w:rFonts w:ascii="Times New Roman" w:hAnsi="Times New Roman" w:cs="Times New Roman"/>
            <w:sz w:val="24"/>
            <w:szCs w:val="24"/>
          </w:rPr>
          <w:delText>.</w:delText>
        </w:r>
      </w:del>
    </w:p>
    <w:p w14:paraId="6E633AF8" w14:textId="77777777" w:rsidR="005B6566" w:rsidRPr="004C5F8A" w:rsidRDefault="005B6566" w:rsidP="004B49AD">
      <w:pPr>
        <w:pStyle w:val="NormalWeb"/>
        <w:spacing w:before="0" w:beforeAutospacing="0" w:after="0" w:afterAutospacing="0" w:line="360" w:lineRule="auto"/>
        <w:jc w:val="both"/>
        <w:rPr>
          <w:sz w:val="20"/>
          <w:szCs w:val="20"/>
          <w:lang w:val="en-US"/>
        </w:rPr>
      </w:pPr>
    </w:p>
    <w:p w14:paraId="4F3F2B40" w14:textId="7BF830C5" w:rsidR="009F3D15" w:rsidRDefault="009F3D1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7B5EC699" w14:textId="77777777" w:rsidR="000C1B6B" w:rsidRDefault="009F3D15" w:rsidP="004B49AD">
      <w:pPr>
        <w:spacing w:after="0"/>
        <w:jc w:val="both"/>
        <w:rPr>
          <w:ins w:id="401" w:author="Joop van Loon" w:date="2023-06-20T15:26:00Z"/>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402"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r w:rsidR="002728C6">
        <w:rPr>
          <w:rFonts w:ascii="Times New Roman" w:hAnsi="Times New Roman" w:cs="Times New Roman"/>
          <w:sz w:val="24"/>
          <w:szCs w:val="24"/>
        </w:rPr>
        <w:t>6</w:t>
      </w:r>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402"/>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403" w:name="_Hlk127784575"/>
    </w:p>
    <w:p w14:paraId="1D00C9C3" w14:textId="3F0B7E31" w:rsidR="00591C05" w:rsidRDefault="009579D9" w:rsidP="004B49AD">
      <w:pPr>
        <w:spacing w:after="0"/>
        <w:jc w:val="both"/>
        <w:rPr>
          <w:rFonts w:ascii="Times New Roman" w:hAnsi="Times New Roman" w:cs="Times New Roman"/>
          <w:sz w:val="24"/>
          <w:szCs w:val="24"/>
        </w:rPr>
      </w:pPr>
      <w:r>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r w:rsidR="002728C6">
        <w:rPr>
          <w:rFonts w:ascii="Times New Roman" w:hAnsi="Times New Roman" w:cs="Times New Roman"/>
          <w:sz w:val="24"/>
          <w:szCs w:val="24"/>
        </w:rPr>
        <w:t>6</w:t>
      </w:r>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t xml:space="preserve">MWF </w:t>
      </w:r>
      <w:r w:rsidR="00E477CC">
        <w:rPr>
          <w:rFonts w:ascii="Times New Roman" w:hAnsi="Times New Roman" w:cs="Times New Roman"/>
          <w:sz w:val="24"/>
          <w:szCs w:val="24"/>
        </w:rPr>
        <w:t xml:space="preserve">resulted in a </w:t>
      </w:r>
      <w:r>
        <w:rPr>
          <w:rFonts w:ascii="Times New Roman" w:hAnsi="Times New Roman" w:cs="Times New Roman"/>
          <w:sz w:val="24"/>
          <w:szCs w:val="24"/>
        </w:rPr>
        <w:t xml:space="preserve">leaf </w:t>
      </w:r>
      <w:ins w:id="404" w:author="Joop van Loon" w:date="2023-06-20T15:28:00Z">
        <w:r w:rsidR="000C1B6B">
          <w:rPr>
            <w:rFonts w:ascii="Times New Roman" w:hAnsi="Times New Roman" w:cs="Times New Roman"/>
            <w:sz w:val="24"/>
            <w:szCs w:val="24"/>
          </w:rPr>
          <w:t xml:space="preserve">area </w:t>
        </w:r>
      </w:ins>
      <w:del w:id="405" w:author="Joop van Loon" w:date="2023-06-20T15:28:00Z">
        <w:r w:rsidDel="000C1B6B">
          <w:rPr>
            <w:rFonts w:ascii="Times New Roman" w:hAnsi="Times New Roman" w:cs="Times New Roman"/>
            <w:sz w:val="24"/>
            <w:szCs w:val="24"/>
          </w:rPr>
          <w:delText xml:space="preserve">number </w:delText>
        </w:r>
      </w:del>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r w:rsidR="002728C6">
        <w:rPr>
          <w:rFonts w:ascii="Times New Roman" w:hAnsi="Times New Roman" w:cs="Times New Roman"/>
          <w:sz w:val="24"/>
          <w:szCs w:val="24"/>
        </w:rPr>
        <w:t>6</w:t>
      </w:r>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403"/>
    </w:p>
    <w:p w14:paraId="5D51944F" w14:textId="77777777" w:rsidR="007B6B5E" w:rsidRDefault="007B6B5E" w:rsidP="004B49AD">
      <w:pPr>
        <w:spacing w:after="0"/>
        <w:jc w:val="both"/>
        <w:rPr>
          <w:rFonts w:ascii="Times New Roman" w:hAnsi="Times New Roman" w:cs="Times New Roman"/>
          <w:sz w:val="24"/>
          <w:szCs w:val="24"/>
        </w:rPr>
      </w:pPr>
    </w:p>
    <w:p w14:paraId="1CFBD8DA" w14:textId="431D5157" w:rsidR="00591C05" w:rsidRDefault="00991EB5" w:rsidP="004B49AD">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406"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406"/>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576FBE32"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w:t>
      </w:r>
      <w:ins w:id="407" w:author="Dicke, Marcel" w:date="2023-06-07T21:11:00Z">
        <w:r w:rsidR="007607D4">
          <w:rPr>
            <w:rFonts w:ascii="Times New Roman" w:hAnsi="Times New Roman" w:cs="Times New Roman"/>
            <w:sz w:val="24"/>
            <w:szCs w:val="24"/>
          </w:rPr>
          <w:t>F</w:t>
        </w:r>
      </w:ins>
      <w:del w:id="408" w:author="Dicke, Marcel" w:date="2023-06-07T21:11:00Z">
        <w:r w:rsidR="00F32A44" w:rsidDel="007607D4">
          <w:rPr>
            <w:rFonts w:ascii="Times New Roman" w:hAnsi="Times New Roman" w:cs="Times New Roman"/>
            <w:sz w:val="24"/>
            <w:szCs w:val="24"/>
          </w:rPr>
          <w:delText>f</w:delText>
        </w:r>
      </w:del>
      <w:r w:rsidR="00F32A44">
        <w:rPr>
          <w:rFonts w:ascii="Times New Roman" w:hAnsi="Times New Roman" w:cs="Times New Roman"/>
          <w:sz w:val="24"/>
          <w:szCs w:val="24"/>
        </w:rPr>
        <w:t>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del w:id="409" w:author="Dicke, Marcel" w:date="2023-06-07T21:12:00Z">
        <w:r w:rsidR="007B6B5E" w:rsidDel="007607D4">
          <w:rPr>
            <w:rFonts w:ascii="Times New Roman" w:hAnsi="Times New Roman" w:cs="Times New Roman"/>
            <w:sz w:val="24"/>
            <w:szCs w:val="24"/>
          </w:rPr>
          <w:delText>did not differ</w:delText>
        </w:r>
      </w:del>
      <w:ins w:id="410" w:author="Dicke, Marcel" w:date="2023-06-07T21:12:00Z">
        <w:r w:rsidR="007607D4">
          <w:rPr>
            <w:rFonts w:ascii="Times New Roman" w:hAnsi="Times New Roman" w:cs="Times New Roman"/>
            <w:sz w:val="24"/>
            <w:szCs w:val="24"/>
          </w:rPr>
          <w:t>was not</w:t>
        </w:r>
      </w:ins>
      <w:r w:rsidR="007B6B5E">
        <w:rPr>
          <w:rFonts w:ascii="Times New Roman" w:hAnsi="Times New Roman" w:cs="Times New Roman"/>
          <w:sz w:val="24"/>
          <w:szCs w:val="24"/>
        </w:rPr>
        <w:t xml:space="preserve"> significantly </w:t>
      </w:r>
      <w:ins w:id="411" w:author="Dicke, Marcel" w:date="2023-06-07T21:12:00Z">
        <w:r w:rsidR="007607D4">
          <w:rPr>
            <w:rFonts w:ascii="Times New Roman" w:hAnsi="Times New Roman" w:cs="Times New Roman"/>
            <w:sz w:val="24"/>
            <w:szCs w:val="24"/>
          </w:rPr>
          <w:t xml:space="preserve">affected by adding </w:t>
        </w:r>
      </w:ins>
      <w:del w:id="412" w:author="Dicke, Marcel" w:date="2023-06-07T21:12:00Z">
        <w:r w:rsidR="007B6B5E" w:rsidDel="007607D4">
          <w:rPr>
            <w:rFonts w:ascii="Times New Roman" w:hAnsi="Times New Roman" w:cs="Times New Roman"/>
            <w:sz w:val="24"/>
            <w:szCs w:val="24"/>
          </w:rPr>
          <w:delText>w</w:delText>
        </w:r>
        <w:r w:rsidR="007B6B5E" w:rsidRPr="007B6B5E" w:rsidDel="007607D4">
          <w:rPr>
            <w:rFonts w:ascii="Times New Roman" w:hAnsi="Times New Roman" w:cs="Times New Roman"/>
            <w:sz w:val="24"/>
            <w:szCs w:val="24"/>
          </w:rPr>
          <w:delText>hen</w:delText>
        </w:r>
      </w:del>
      <w:r w:rsidR="007B6B5E" w:rsidRPr="007B6B5E">
        <w:rPr>
          <w:rFonts w:ascii="Times New Roman" w:hAnsi="Times New Roman" w:cs="Times New Roman"/>
          <w:sz w:val="24"/>
          <w:szCs w:val="24"/>
        </w:rPr>
        <w:t xml:space="preserve"> </w:t>
      </w:r>
      <w:r w:rsidR="00FF7C1C">
        <w:rPr>
          <w:rFonts w:ascii="Times New Roman" w:hAnsi="Times New Roman" w:cs="Times New Roman"/>
          <w:sz w:val="24"/>
          <w:szCs w:val="24"/>
        </w:rPr>
        <w:t xml:space="preserve">either </w:t>
      </w:r>
      <w:ins w:id="413" w:author="Dicke, Marcel" w:date="2023-06-07T21:12:00Z">
        <w:r w:rsidR="007607D4">
          <w:rPr>
            <w:rFonts w:ascii="Times New Roman" w:hAnsi="Times New Roman" w:cs="Times New Roman"/>
            <w:sz w:val="24"/>
            <w:szCs w:val="24"/>
          </w:rPr>
          <w:t xml:space="preserve">composted </w:t>
        </w:r>
      </w:ins>
      <w:r w:rsidR="007B6B5E" w:rsidRPr="007B6B5E">
        <w:rPr>
          <w:rFonts w:ascii="Times New Roman" w:hAnsi="Times New Roman" w:cs="Times New Roman"/>
          <w:sz w:val="24"/>
          <w:szCs w:val="24"/>
        </w:rPr>
        <w:t xml:space="preserve">BSFF or MWF </w:t>
      </w:r>
      <w:del w:id="414" w:author="Dicke, Marcel" w:date="2023-06-07T21:12:00Z">
        <w:r w:rsidR="007B6B5E" w:rsidRPr="007B6B5E" w:rsidDel="007607D4">
          <w:rPr>
            <w:rFonts w:ascii="Times New Roman" w:hAnsi="Times New Roman" w:cs="Times New Roman"/>
            <w:sz w:val="24"/>
            <w:szCs w:val="24"/>
          </w:rPr>
          <w:delText xml:space="preserve">was composted before being added </w:delText>
        </w:r>
      </w:del>
      <w:r w:rsidR="007B6B5E" w:rsidRPr="007B6B5E">
        <w:rPr>
          <w:rFonts w:ascii="Times New Roman" w:hAnsi="Times New Roman" w:cs="Times New Roman"/>
          <w:sz w:val="24"/>
          <w:szCs w:val="24"/>
        </w:rPr>
        <w:t>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608CD4F8" w14:textId="77777777" w:rsidR="00085E71" w:rsidRDefault="00085E71" w:rsidP="00920599">
      <w:pPr>
        <w:spacing w:after="0"/>
        <w:jc w:val="both"/>
        <w:rPr>
          <w:rFonts w:ascii="Times New Roman" w:hAnsi="Times New Roman" w:cs="Times New Roman"/>
          <w:sz w:val="24"/>
          <w:szCs w:val="24"/>
          <w:lang w:val="en-US"/>
        </w:rPr>
      </w:pPr>
    </w:p>
    <w:p w14:paraId="523562E0" w14:textId="00AFE3AD" w:rsidR="00085E71" w:rsidRDefault="00085E71" w:rsidP="00920599">
      <w:pPr>
        <w:spacing w:after="0"/>
        <w:jc w:val="both"/>
        <w:rPr>
          <w:rFonts w:ascii="Times New Roman" w:hAnsi="Times New Roman" w:cs="Times New Roman"/>
          <w:sz w:val="24"/>
          <w:szCs w:val="24"/>
          <w:lang w:val="en-US"/>
        </w:rPr>
      </w:pPr>
      <w:r>
        <w:rPr>
          <w:noProof/>
        </w:rPr>
        <w:lastRenderedPageBreak/>
        <w:drawing>
          <wp:inline distT="0" distB="0" distL="0" distR="0" wp14:anchorId="51CC76CD" wp14:editId="49A39FF6">
            <wp:extent cx="2819117" cy="2770632"/>
            <wp:effectExtent l="0" t="0" r="0" b="0"/>
            <wp:docPr id="1536370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70726" name=""/>
                    <pic:cNvPicPr/>
                  </pic:nvPicPr>
                  <pic:blipFill>
                    <a:blip r:embed="rId17"/>
                    <a:stretch>
                      <a:fillRect/>
                    </a:stretch>
                  </pic:blipFill>
                  <pic:spPr>
                    <a:xfrm>
                      <a:off x="0" y="0"/>
                      <a:ext cx="2819117" cy="2770632"/>
                    </a:xfrm>
                    <a:prstGeom prst="rect">
                      <a:avLst/>
                    </a:prstGeom>
                  </pic:spPr>
                </pic:pic>
              </a:graphicData>
            </a:graphic>
          </wp:inline>
        </w:drawing>
      </w:r>
      <w:r w:rsidRPr="00085E71">
        <w:rPr>
          <w:noProof/>
        </w:rPr>
        <w:t xml:space="preserve"> </w:t>
      </w:r>
      <w:r>
        <w:rPr>
          <w:noProof/>
        </w:rPr>
        <w:drawing>
          <wp:inline distT="0" distB="0" distL="0" distR="0" wp14:anchorId="00125829" wp14:editId="3581158D">
            <wp:extent cx="2819120" cy="2770632"/>
            <wp:effectExtent l="0" t="0" r="0" b="0"/>
            <wp:docPr id="169525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256263" name=""/>
                    <pic:cNvPicPr/>
                  </pic:nvPicPr>
                  <pic:blipFill>
                    <a:blip r:embed="rId18"/>
                    <a:stretch>
                      <a:fillRect/>
                    </a:stretch>
                  </pic:blipFill>
                  <pic:spPr>
                    <a:xfrm>
                      <a:off x="0" y="0"/>
                      <a:ext cx="2819120" cy="2770632"/>
                    </a:xfrm>
                    <a:prstGeom prst="rect">
                      <a:avLst/>
                    </a:prstGeom>
                  </pic:spPr>
                </pic:pic>
              </a:graphicData>
            </a:graphic>
          </wp:inline>
        </w:drawing>
      </w:r>
    </w:p>
    <w:p w14:paraId="6A18B52E" w14:textId="3978B745" w:rsidR="00FE7109" w:rsidRPr="001E6C8F" w:rsidRDefault="00FE7109" w:rsidP="00D664A0">
      <w:pPr>
        <w:spacing w:before="240" w:after="0"/>
        <w:jc w:val="both"/>
        <w:rPr>
          <w:rFonts w:ascii="Times New Roman" w:hAnsi="Times New Roman" w:cs="Times New Roman"/>
          <w:sz w:val="18"/>
          <w:szCs w:val="18"/>
          <w:lang w:val="en-US"/>
        </w:rPr>
      </w:pPr>
      <w:r w:rsidRPr="00D664A0">
        <w:rPr>
          <w:rFonts w:ascii="Times New Roman" w:hAnsi="Times New Roman" w:cs="Times New Roman"/>
          <w:b/>
          <w:bCs/>
          <w:sz w:val="24"/>
          <w:szCs w:val="24"/>
          <w:lang w:val="en-US"/>
        </w:rPr>
        <w:t xml:space="preserve">Figure </w:t>
      </w:r>
      <w:r w:rsidR="002728C6">
        <w:rPr>
          <w:rFonts w:ascii="Times New Roman" w:hAnsi="Times New Roman" w:cs="Times New Roman"/>
          <w:b/>
          <w:bCs/>
          <w:sz w:val="24"/>
          <w:szCs w:val="24"/>
          <w:lang w:val="en-US"/>
        </w:rPr>
        <w:t>6</w:t>
      </w:r>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w:t>
      </w:r>
      <w:del w:id="415" w:author="Joop van Loon" w:date="2023-06-20T15:29:00Z">
        <w:r w:rsidR="00D25F66" w:rsidRPr="0087612C" w:rsidDel="000C1B6B">
          <w:rPr>
            <w:rFonts w:ascii="Times New Roman" w:hAnsi="Times New Roman" w:cs="Times New Roman"/>
            <w:sz w:val="20"/>
            <w:szCs w:val="20"/>
            <w:lang w:val="en-US"/>
          </w:rPr>
          <w:delText xml:space="preserve">sq </w:delText>
        </w:r>
      </w:del>
      <w:r w:rsidR="00D25F66" w:rsidRPr="0087612C">
        <w:rPr>
          <w:rFonts w:ascii="Times New Roman" w:hAnsi="Times New Roman" w:cs="Times New Roman"/>
          <w:sz w:val="20"/>
          <w:szCs w:val="20"/>
          <w:lang w:val="en-US"/>
        </w:rPr>
        <w:t>cm</w:t>
      </w:r>
      <w:ins w:id="416" w:author="Joop van Loon" w:date="2023-06-20T15:29:00Z">
        <w:r w:rsidR="000C1B6B" w:rsidRPr="000C1B6B">
          <w:rPr>
            <w:rFonts w:ascii="Times New Roman" w:hAnsi="Times New Roman" w:cs="Times New Roman"/>
            <w:sz w:val="20"/>
            <w:szCs w:val="20"/>
            <w:vertAlign w:val="superscript"/>
            <w:lang w:val="en-US"/>
            <w:rPrChange w:id="417" w:author="Joop van Loon" w:date="2023-06-20T15:29:00Z">
              <w:rPr>
                <w:rFonts w:ascii="Times New Roman" w:hAnsi="Times New Roman" w:cs="Times New Roman"/>
                <w:sz w:val="20"/>
                <w:szCs w:val="20"/>
                <w:lang w:val="en-US"/>
              </w:rPr>
            </w:rPrChange>
          </w:rPr>
          <w:t>2</w:t>
        </w:r>
      </w:ins>
      <w:r w:rsidR="00D25F66"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w:t>
      </w:r>
      <w:ins w:id="418" w:author="Joop van Loon" w:date="2023-06-20T15:29:00Z">
        <w:r w:rsidR="000C1B6B">
          <w:rPr>
            <w:rFonts w:ascii="Times New Roman" w:hAnsi="Times New Roman" w:cs="Times New Roman"/>
            <w:sz w:val="20"/>
            <w:szCs w:val="20"/>
            <w:lang w:val="en-US"/>
          </w:rPr>
          <w:t>p</w:t>
        </w:r>
      </w:ins>
      <w:ins w:id="419" w:author="Joop van Loon" w:date="2023-06-20T15:30:00Z">
        <w:r w:rsidR="000C1B6B">
          <w:rPr>
            <w:rFonts w:ascii="Times New Roman" w:hAnsi="Times New Roman" w:cs="Times New Roman"/>
            <w:sz w:val="20"/>
            <w:szCs w:val="20"/>
            <w:lang w:val="en-US"/>
          </w:rPr>
          <w:t xml:space="preserve">lants </w:t>
        </w:r>
      </w:ins>
      <w:r w:rsidRPr="0087612C">
        <w:rPr>
          <w:rFonts w:ascii="Times New Roman" w:hAnsi="Times New Roman" w:cs="Times New Roman"/>
          <w:sz w:val="20"/>
          <w:szCs w:val="20"/>
          <w:lang w:val="en-US"/>
        </w:rPr>
        <w:t>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A24949">
        <w:rPr>
          <w:rFonts w:ascii="Times New Roman" w:hAnsi="Times New Roman" w:cs="Times New Roman"/>
          <w:sz w:val="20"/>
          <w:szCs w:val="20"/>
          <w:lang w:val="en-US"/>
        </w:rPr>
        <w:t xml:space="preserve">soil </w:t>
      </w:r>
      <w:r w:rsidR="00BF2CB5" w:rsidRPr="00A24949">
        <w:rPr>
          <w:rFonts w:ascii="Times New Roman" w:hAnsi="Times New Roman" w:cs="Times New Roman"/>
          <w:sz w:val="20"/>
          <w:szCs w:val="20"/>
          <w:lang w:val="en-US"/>
        </w:rPr>
        <w:t xml:space="preserve">either </w:t>
      </w:r>
      <w:r w:rsidRPr="00A24949">
        <w:rPr>
          <w:rFonts w:ascii="Times New Roman" w:hAnsi="Times New Roman" w:cs="Times New Roman"/>
          <w:sz w:val="20"/>
          <w:szCs w:val="20"/>
          <w:lang w:val="en-US"/>
        </w:rPr>
        <w:t>amended or not amended</w:t>
      </w:r>
      <w:r w:rsidR="00497CF1" w:rsidRPr="00A24949">
        <w:rPr>
          <w:rFonts w:ascii="Times New Roman" w:hAnsi="Times New Roman" w:cs="Times New Roman"/>
          <w:sz w:val="20"/>
          <w:szCs w:val="20"/>
          <w:lang w:val="en-US"/>
        </w:rPr>
        <w:t xml:space="preserve"> (NoFrass; control)</w:t>
      </w:r>
      <w:r w:rsidR="00BF2CB5" w:rsidRPr="00A24949">
        <w:rPr>
          <w:rFonts w:ascii="Times New Roman" w:hAnsi="Times New Roman" w:cs="Times New Roman"/>
          <w:sz w:val="20"/>
          <w:szCs w:val="20"/>
          <w:lang w:val="en-US"/>
        </w:rPr>
        <w:t xml:space="preserve">: </w:t>
      </w:r>
      <w:r w:rsidRPr="00A24949">
        <w:rPr>
          <w:rFonts w:ascii="Times New Roman" w:hAnsi="Times New Roman" w:cs="Times New Roman"/>
          <w:sz w:val="20"/>
          <w:szCs w:val="20"/>
          <w:lang w:val="en-US"/>
        </w:rPr>
        <w:t xml:space="preserve">(A) </w:t>
      </w:r>
      <w:ins w:id="420" w:author="Joop van Loon" w:date="2023-06-20T15:30:00Z">
        <w:r w:rsidR="000C1B6B">
          <w:rPr>
            <w:rFonts w:ascii="Times New Roman" w:hAnsi="Times New Roman" w:cs="Times New Roman"/>
            <w:sz w:val="20"/>
            <w:szCs w:val="20"/>
            <w:lang w:val="en-US"/>
          </w:rPr>
          <w:t xml:space="preserve">after </w:t>
        </w:r>
      </w:ins>
      <w:del w:id="421" w:author="Joop van Loon" w:date="2023-06-20T15:30:00Z">
        <w:r w:rsidR="00BF2CB5" w:rsidRPr="00A24949" w:rsidDel="000C1B6B">
          <w:rPr>
            <w:rFonts w:ascii="Times New Roman" w:hAnsi="Times New Roman" w:cs="Times New Roman"/>
            <w:sz w:val="20"/>
            <w:szCs w:val="20"/>
            <w:lang w:val="en-US"/>
          </w:rPr>
          <w:delText xml:space="preserve">by </w:delText>
        </w:r>
      </w:del>
      <w:r w:rsidRPr="00A24949">
        <w:rPr>
          <w:rFonts w:ascii="Times New Roman" w:hAnsi="Times New Roman" w:cs="Times New Roman"/>
          <w:sz w:val="20"/>
          <w:szCs w:val="20"/>
          <w:lang w:val="en-US"/>
        </w:rPr>
        <w:t>incubat</w:t>
      </w:r>
      <w:r w:rsidR="00BF2CB5" w:rsidRPr="00A24949">
        <w:rPr>
          <w:rFonts w:ascii="Times New Roman" w:hAnsi="Times New Roman" w:cs="Times New Roman"/>
          <w:sz w:val="20"/>
          <w:szCs w:val="20"/>
          <w:lang w:val="en-US"/>
        </w:rPr>
        <w:t>ing</w:t>
      </w:r>
      <w:r w:rsidR="006809FD" w:rsidRPr="00A24949">
        <w:rPr>
          <w:rFonts w:ascii="Times New Roman" w:hAnsi="Times New Roman" w:cs="Times New Roman"/>
          <w:sz w:val="20"/>
          <w:szCs w:val="20"/>
          <w:lang w:val="en-US"/>
        </w:rPr>
        <w:t>;</w:t>
      </w:r>
      <w:r w:rsidRPr="00A24949">
        <w:rPr>
          <w:rFonts w:ascii="Times New Roman" w:hAnsi="Times New Roman" w:cs="Times New Roman"/>
          <w:sz w:val="20"/>
          <w:szCs w:val="20"/>
          <w:lang w:val="en-US"/>
        </w:rPr>
        <w:t xml:space="preserve"> (B) </w:t>
      </w:r>
      <w:ins w:id="422" w:author="Joop van Loon" w:date="2023-06-20T15:30:00Z">
        <w:r w:rsidR="000C1B6B">
          <w:rPr>
            <w:rFonts w:ascii="Times New Roman" w:hAnsi="Times New Roman" w:cs="Times New Roman"/>
            <w:sz w:val="20"/>
            <w:szCs w:val="20"/>
            <w:lang w:val="en-US"/>
          </w:rPr>
          <w:t xml:space="preserve">after </w:t>
        </w:r>
      </w:ins>
      <w:del w:id="423" w:author="Joop van Loon" w:date="2023-06-20T15:30:00Z">
        <w:r w:rsidR="00BF2CB5" w:rsidRPr="00A24949" w:rsidDel="000C1B6B">
          <w:rPr>
            <w:rFonts w:ascii="Times New Roman" w:hAnsi="Times New Roman" w:cs="Times New Roman"/>
            <w:sz w:val="20"/>
            <w:szCs w:val="20"/>
            <w:lang w:val="en-US"/>
          </w:rPr>
          <w:delText xml:space="preserve">with </w:delText>
        </w:r>
      </w:del>
      <w:r w:rsidR="0015447E" w:rsidRPr="00A24949">
        <w:rPr>
          <w:rFonts w:ascii="Times New Roman" w:hAnsi="Times New Roman" w:cs="Times New Roman"/>
          <w:sz w:val="20"/>
          <w:szCs w:val="20"/>
          <w:lang w:val="en-US"/>
        </w:rPr>
        <w:t>compost</w:t>
      </w:r>
      <w:ins w:id="424" w:author="Joop van Loon" w:date="2023-06-20T15:30:00Z">
        <w:r w:rsidR="000C1B6B">
          <w:rPr>
            <w:rFonts w:ascii="Times New Roman" w:hAnsi="Times New Roman" w:cs="Times New Roman"/>
            <w:sz w:val="20"/>
            <w:szCs w:val="20"/>
            <w:lang w:val="en-US"/>
          </w:rPr>
          <w:t>ing</w:t>
        </w:r>
      </w:ins>
      <w:del w:id="425" w:author="Joop van Loon" w:date="2023-06-20T15:30:00Z">
        <w:r w:rsidR="0015447E" w:rsidRPr="00A24949" w:rsidDel="000C1B6B">
          <w:rPr>
            <w:rFonts w:ascii="Times New Roman" w:hAnsi="Times New Roman" w:cs="Times New Roman"/>
            <w:sz w:val="20"/>
            <w:szCs w:val="20"/>
            <w:lang w:val="en-US"/>
          </w:rPr>
          <w:delText>ed</w:delText>
        </w:r>
      </w:del>
      <w:r w:rsidR="0015447E" w:rsidRPr="00A24949">
        <w:rPr>
          <w:rFonts w:ascii="Times New Roman" w:hAnsi="Times New Roman" w:cs="Times New Roman"/>
          <w:sz w:val="20"/>
          <w:szCs w:val="20"/>
          <w:lang w:val="en-US"/>
        </w:rPr>
        <w:t xml:space="preserve"> </w:t>
      </w:r>
      <w:r w:rsidR="00497CF1" w:rsidRPr="00A24949">
        <w:rPr>
          <w:rFonts w:ascii="Times New Roman" w:hAnsi="Times New Roman" w:cs="Times New Roman"/>
          <w:sz w:val="20"/>
          <w:szCs w:val="20"/>
          <w:lang w:val="en-US"/>
        </w:rPr>
        <w:t xml:space="preserve">BSF </w:t>
      </w:r>
      <w:r w:rsidR="0015447E" w:rsidRPr="00A24949">
        <w:rPr>
          <w:rFonts w:ascii="Times New Roman" w:hAnsi="Times New Roman" w:cs="Times New Roman"/>
          <w:sz w:val="20"/>
          <w:szCs w:val="20"/>
          <w:lang w:val="en-US"/>
        </w:rPr>
        <w:t xml:space="preserve">frass </w:t>
      </w:r>
      <w:r w:rsidRPr="00A24949">
        <w:rPr>
          <w:rFonts w:ascii="Times New Roman" w:hAnsi="Times New Roman" w:cs="Times New Roman"/>
          <w:sz w:val="20"/>
          <w:szCs w:val="20"/>
          <w:lang w:val="en-US"/>
        </w:rPr>
        <w:t xml:space="preserve">(BSFF) </w:t>
      </w:r>
      <w:r w:rsidR="00497CF1" w:rsidRPr="00A24949">
        <w:rPr>
          <w:rFonts w:ascii="Times New Roman" w:hAnsi="Times New Roman" w:cs="Times New Roman"/>
          <w:sz w:val="20"/>
          <w:szCs w:val="20"/>
          <w:lang w:val="en-US"/>
        </w:rPr>
        <w:t xml:space="preserve">or </w:t>
      </w:r>
      <w:r w:rsidRPr="00A24949">
        <w:rPr>
          <w:rFonts w:ascii="Times New Roman" w:hAnsi="Times New Roman" w:cs="Times New Roman"/>
          <w:sz w:val="20"/>
          <w:szCs w:val="20"/>
          <w:lang w:val="en-US"/>
        </w:rPr>
        <w:t>yellow mealworm</w:t>
      </w:r>
      <w:r w:rsidR="00497CF1" w:rsidRPr="00A24949">
        <w:rPr>
          <w:rFonts w:ascii="Times New Roman" w:hAnsi="Times New Roman" w:cs="Times New Roman"/>
          <w:sz w:val="20"/>
          <w:szCs w:val="20"/>
          <w:lang w:val="en-US"/>
        </w:rPr>
        <w:t xml:space="preserve"> frass </w:t>
      </w:r>
      <w:r w:rsidRPr="00A24949">
        <w:rPr>
          <w:rFonts w:ascii="Times New Roman" w:hAnsi="Times New Roman" w:cs="Times New Roman"/>
          <w:sz w:val="20"/>
          <w:szCs w:val="20"/>
          <w:lang w:val="en-US"/>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w:t>
      </w:r>
      <w:ins w:id="426" w:author="Joop van Loon" w:date="2023-06-20T15:31:00Z">
        <w:r w:rsidR="000C1B6B">
          <w:rPr>
            <w:rFonts w:ascii="Times New Roman" w:hAnsi="Times New Roman" w:cs="Times New Roman"/>
            <w:sz w:val="20"/>
            <w:szCs w:val="20"/>
            <w:lang w:val="en-US"/>
          </w:rPr>
          <w:t xml:space="preserve"> </w:t>
        </w:r>
        <w:r w:rsidR="000C1B6B" w:rsidRPr="000C1B6B">
          <w:rPr>
            <w:rFonts w:ascii="Times New Roman" w:hAnsi="Times New Roman" w:cs="Times New Roman"/>
            <w:i/>
            <w:iCs/>
            <w:sz w:val="20"/>
            <w:szCs w:val="20"/>
            <w:lang w:val="en-US"/>
            <w:rPrChange w:id="427" w:author="Joop van Loon" w:date="2023-06-20T15:31:00Z">
              <w:rPr>
                <w:rFonts w:ascii="Times New Roman" w:hAnsi="Times New Roman" w:cs="Times New Roman"/>
                <w:sz w:val="20"/>
                <w:szCs w:val="20"/>
                <w:lang w:val="en-US"/>
              </w:rPr>
            </w:rPrChange>
          </w:rPr>
          <w:t>Describe the compo</w:t>
        </w:r>
        <w:r w:rsidR="000C1B6B">
          <w:rPr>
            <w:rFonts w:ascii="Times New Roman" w:hAnsi="Times New Roman" w:cs="Times New Roman"/>
            <w:i/>
            <w:iCs/>
            <w:sz w:val="20"/>
            <w:szCs w:val="20"/>
            <w:lang w:val="en-US"/>
          </w:rPr>
          <w:t>s</w:t>
        </w:r>
        <w:r w:rsidR="000C1B6B" w:rsidRPr="000C1B6B">
          <w:rPr>
            <w:rFonts w:ascii="Times New Roman" w:hAnsi="Times New Roman" w:cs="Times New Roman"/>
            <w:i/>
            <w:iCs/>
            <w:sz w:val="20"/>
            <w:szCs w:val="20"/>
            <w:lang w:val="en-US"/>
            <w:rPrChange w:id="428" w:author="Joop van Loon" w:date="2023-06-20T15:31:00Z">
              <w:rPr>
                <w:rFonts w:ascii="Times New Roman" w:hAnsi="Times New Roman" w:cs="Times New Roman"/>
                <w:sz w:val="20"/>
                <w:szCs w:val="20"/>
                <w:lang w:val="en-US"/>
              </w:rPr>
            </w:rPrChange>
          </w:rPr>
          <w:t>ting procedure</w:t>
        </w:r>
        <w:r w:rsidR="000C1B6B">
          <w:rPr>
            <w:rFonts w:ascii="Times New Roman" w:hAnsi="Times New Roman" w:cs="Times New Roman"/>
            <w:sz w:val="20"/>
            <w:szCs w:val="20"/>
            <w:lang w:val="en-US"/>
          </w:rPr>
          <w:t xml:space="preserve"> </w:t>
        </w:r>
      </w:ins>
      <w:r w:rsidR="003879D9" w:rsidRPr="0087612C">
        <w:rPr>
          <w:rFonts w:ascii="Times New Roman" w:hAnsi="Times New Roman" w:cs="Times New Roman"/>
          <w:sz w:val="20"/>
          <w:szCs w:val="20"/>
          <w:lang w:val="en-US"/>
        </w:rPr>
        <w:t xml:space="preserve"> </w:t>
      </w:r>
      <w:r w:rsidRPr="000C1B6B">
        <w:rPr>
          <w:rFonts w:ascii="Times New Roman" w:hAnsi="Times New Roman" w:cs="Times New Roman"/>
          <w:sz w:val="20"/>
          <w:szCs w:val="20"/>
          <w:highlight w:val="lightGray"/>
          <w:lang w:val="en-US"/>
          <w:rPrChange w:id="429" w:author="Joop van Loon" w:date="2023-06-20T15:28:00Z">
            <w:rPr>
              <w:rFonts w:ascii="Times New Roman" w:hAnsi="Times New Roman" w:cs="Times New Roman"/>
              <w:sz w:val="20"/>
              <w:szCs w:val="20"/>
              <w:lang w:val="en-US"/>
            </w:rPr>
          </w:rPrChange>
        </w:rPr>
        <w:t xml:space="preserve">Boxplots show the </w:t>
      </w:r>
      <w:r w:rsidR="00C37CB3" w:rsidRPr="000C1B6B">
        <w:rPr>
          <w:rFonts w:ascii="Times New Roman" w:hAnsi="Times New Roman" w:cs="Times New Roman"/>
          <w:sz w:val="20"/>
          <w:szCs w:val="20"/>
          <w:highlight w:val="lightGray"/>
          <w:lang w:val="en-US"/>
          <w:rPrChange w:id="430" w:author="Joop van Loon" w:date="2023-06-20T15:28:00Z">
            <w:rPr>
              <w:rFonts w:ascii="Times New Roman" w:hAnsi="Times New Roman" w:cs="Times New Roman"/>
              <w:sz w:val="20"/>
              <w:szCs w:val="20"/>
              <w:lang w:val="en-US"/>
            </w:rPr>
          </w:rPrChange>
        </w:rPr>
        <w:t>median</w:t>
      </w:r>
      <w:r w:rsidRPr="000C1B6B">
        <w:rPr>
          <w:rFonts w:ascii="Times New Roman" w:hAnsi="Times New Roman" w:cs="Times New Roman"/>
          <w:sz w:val="20"/>
          <w:szCs w:val="20"/>
          <w:highlight w:val="lightGray"/>
          <w:lang w:val="en-US"/>
          <w:rPrChange w:id="431" w:author="Joop van Loon" w:date="2023-06-20T15:28:00Z">
            <w:rPr>
              <w:rFonts w:ascii="Times New Roman" w:hAnsi="Times New Roman" w:cs="Times New Roman"/>
              <w:sz w:val="20"/>
              <w:szCs w:val="20"/>
              <w:lang w:val="en-US"/>
            </w:rPr>
          </w:rPrChange>
        </w:rPr>
        <w:t xml:space="preserve"> (horizontal bold line), and minimum and maximum values.</w:t>
      </w:r>
      <w:r w:rsidRPr="0087612C">
        <w:rPr>
          <w:rFonts w:ascii="Times New Roman" w:hAnsi="Times New Roman" w:cs="Times New Roman"/>
          <w:sz w:val="20"/>
          <w:szCs w:val="20"/>
          <w:lang w:val="en-US"/>
        </w:rPr>
        <w:t xml:space="preserve">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 xml:space="preserve">d linear mixed effect model (GLMM). n is the number </w:t>
      </w:r>
      <w:commentRangeStart w:id="432"/>
      <w:r w:rsidRPr="0087612C">
        <w:rPr>
          <w:rFonts w:ascii="Times New Roman" w:hAnsi="Times New Roman" w:cs="Times New Roman"/>
          <w:sz w:val="20"/>
          <w:szCs w:val="20"/>
          <w:lang w:val="en-US"/>
        </w:rPr>
        <w:t xml:space="preserve">of </w:t>
      </w:r>
      <w:r w:rsidR="00A24949">
        <w:rPr>
          <w:rFonts w:ascii="Times New Roman" w:hAnsi="Times New Roman" w:cs="Times New Roman"/>
          <w:sz w:val="20"/>
          <w:szCs w:val="20"/>
          <w:lang w:val="en-US"/>
        </w:rPr>
        <w:t>replica</w:t>
      </w:r>
      <w:r w:rsidRPr="0087612C">
        <w:rPr>
          <w:rFonts w:ascii="Times New Roman" w:hAnsi="Times New Roman" w:cs="Times New Roman"/>
          <w:sz w:val="20"/>
          <w:szCs w:val="20"/>
          <w:lang w:val="en-US"/>
        </w:rPr>
        <w:t>t</w:t>
      </w:r>
      <w:r w:rsidR="00A24949">
        <w:rPr>
          <w:rFonts w:ascii="Times New Roman" w:hAnsi="Times New Roman" w:cs="Times New Roman"/>
          <w:sz w:val="20"/>
          <w:szCs w:val="20"/>
          <w:lang w:val="en-US"/>
        </w:rPr>
        <w:t>e</w:t>
      </w:r>
      <w:r w:rsidRPr="0087612C">
        <w:rPr>
          <w:rFonts w:ascii="Times New Roman" w:hAnsi="Times New Roman" w:cs="Times New Roman"/>
          <w:sz w:val="20"/>
          <w:szCs w:val="20"/>
          <w:lang w:val="en-US"/>
        </w:rPr>
        <w:t>s</w:t>
      </w:r>
      <w:commentRangeEnd w:id="432"/>
      <w:r w:rsidR="007607D4">
        <w:rPr>
          <w:rStyle w:val="CommentReference"/>
        </w:rPr>
        <w:commentReference w:id="432"/>
      </w:r>
      <w:r w:rsidRPr="0087612C">
        <w:rPr>
          <w:rFonts w:ascii="Times New Roman" w:hAnsi="Times New Roman" w:cs="Times New Roman"/>
          <w:sz w:val="20"/>
          <w:szCs w:val="20"/>
          <w:lang w:val="en-US"/>
        </w:rPr>
        <w:t>.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13A8CC4E" w:rsidR="00D266AF" w:rsidRPr="00161C9F" w:rsidRDefault="00D32F8E" w:rsidP="00042AA5">
      <w:pPr>
        <w:spacing w:after="0"/>
        <w:jc w:val="both"/>
        <w:rPr>
          <w:rFonts w:ascii="Times New Roman" w:hAnsi="Times New Roman" w:cs="Times New Roman"/>
          <w:sz w:val="24"/>
          <w:szCs w:val="24"/>
        </w:rPr>
      </w:pPr>
      <w:bookmarkStart w:id="433" w:name="_Hlk133189004"/>
      <w:r>
        <w:rPr>
          <w:rFonts w:ascii="Times New Roman" w:hAnsi="Times New Roman" w:cs="Times New Roman"/>
          <w:sz w:val="24"/>
          <w:szCs w:val="24"/>
        </w:rPr>
        <w:t>This study</w:t>
      </w:r>
      <w:r w:rsidR="00D266AF" w:rsidRPr="00161C9F">
        <w:rPr>
          <w:rFonts w:ascii="Times New Roman" w:hAnsi="Times New Roman" w:cs="Times New Roman"/>
          <w:sz w:val="24"/>
          <w:szCs w:val="24"/>
        </w:rPr>
        <w:t xml:space="preserve"> investigated the effect of soil amendment with raw</w:t>
      </w:r>
      <w:ins w:id="434" w:author="Joop van Loon" w:date="2023-06-20T15:33:00Z">
        <w:r w:rsidR="000C1B6B">
          <w:rPr>
            <w:rFonts w:ascii="Times New Roman" w:hAnsi="Times New Roman" w:cs="Times New Roman"/>
            <w:sz w:val="24"/>
            <w:szCs w:val="24"/>
          </w:rPr>
          <w:t xml:space="preserve">, incubated and composted frass of </w:t>
        </w:r>
      </w:ins>
      <w:del w:id="435" w:author="Joop van Loon" w:date="2023-06-20T15:33:00Z">
        <w:r w:rsidR="00D266AF" w:rsidRPr="00161C9F" w:rsidDel="000C1B6B">
          <w:rPr>
            <w:rFonts w:ascii="Times New Roman" w:hAnsi="Times New Roman" w:cs="Times New Roman"/>
            <w:sz w:val="24"/>
            <w:szCs w:val="24"/>
          </w:rPr>
          <w:delText xml:space="preserve"> </w:delText>
        </w:r>
      </w:del>
      <w:r w:rsidR="00D266AF" w:rsidRPr="00161C9F">
        <w:rPr>
          <w:rFonts w:ascii="Times New Roman" w:hAnsi="Times New Roman" w:cs="Times New Roman"/>
          <w:sz w:val="24"/>
          <w:szCs w:val="24"/>
        </w:rPr>
        <w:t xml:space="preserve">black soldier fly </w:t>
      </w:r>
      <w:del w:id="436" w:author="Joop van Loon" w:date="2023-06-20T15:33:00Z">
        <w:r w:rsidR="00D266AF" w:rsidRPr="00161C9F" w:rsidDel="000C1B6B">
          <w:rPr>
            <w:rFonts w:ascii="Times New Roman" w:hAnsi="Times New Roman" w:cs="Times New Roman"/>
            <w:sz w:val="24"/>
            <w:szCs w:val="24"/>
          </w:rPr>
          <w:delText xml:space="preserve">frass </w:delText>
        </w:r>
      </w:del>
      <w:r w:rsidR="00D266AF" w:rsidRPr="00161C9F">
        <w:rPr>
          <w:rFonts w:ascii="Times New Roman" w:hAnsi="Times New Roman" w:cs="Times New Roman"/>
          <w:sz w:val="24"/>
          <w:szCs w:val="24"/>
        </w:rPr>
        <w:t xml:space="preserve">(BSFF) and mealworm </w:t>
      </w:r>
      <w:del w:id="437" w:author="Joop van Loon" w:date="2023-06-20T15:33:00Z">
        <w:r w:rsidR="00D266AF" w:rsidRPr="00161C9F" w:rsidDel="000C1B6B">
          <w:rPr>
            <w:rFonts w:ascii="Times New Roman" w:hAnsi="Times New Roman" w:cs="Times New Roman"/>
            <w:sz w:val="24"/>
            <w:szCs w:val="24"/>
          </w:rPr>
          <w:delText xml:space="preserve">frass </w:delText>
        </w:r>
      </w:del>
      <w:r w:rsidR="00D266AF" w:rsidRPr="00161C9F">
        <w:rPr>
          <w:rFonts w:ascii="Times New Roman" w:hAnsi="Times New Roman" w:cs="Times New Roman"/>
          <w:sz w:val="24"/>
          <w:szCs w:val="24"/>
        </w:rPr>
        <w:t xml:space="preserve">(MWF) on the growth of </w:t>
      </w:r>
      <w:r w:rsidR="00D266AF" w:rsidRPr="00161C9F">
        <w:rPr>
          <w:rFonts w:ascii="Times New Roman" w:hAnsi="Times New Roman" w:cs="Times New Roman"/>
          <w:i/>
          <w:iCs/>
          <w:sz w:val="24"/>
          <w:szCs w:val="24"/>
        </w:rPr>
        <w:t>B</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ins w:id="438" w:author="Joop van Loon" w:date="2023-06-20T15:33:00Z">
        <w:r w:rsidR="000C1B6B">
          <w:rPr>
            <w:rFonts w:ascii="Times New Roman" w:hAnsi="Times New Roman" w:cs="Times New Roman"/>
            <w:i/>
            <w:iCs/>
            <w:sz w:val="24"/>
            <w:szCs w:val="24"/>
          </w:rPr>
          <w:t xml:space="preserve"> </w:t>
        </w:r>
        <w:r w:rsidR="000C1B6B" w:rsidRPr="000C1B6B">
          <w:rPr>
            <w:rFonts w:ascii="Times New Roman" w:hAnsi="Times New Roman" w:cs="Times New Roman"/>
            <w:sz w:val="24"/>
            <w:szCs w:val="24"/>
            <w:rPrChange w:id="439" w:author="Joop van Loon" w:date="2023-06-20T15:33:00Z">
              <w:rPr>
                <w:rFonts w:ascii="Times New Roman" w:hAnsi="Times New Roman" w:cs="Times New Roman"/>
                <w:i/>
                <w:iCs/>
                <w:sz w:val="24"/>
                <w:szCs w:val="24"/>
              </w:rPr>
            </w:rPrChange>
          </w:rPr>
          <w:t>plants</w:t>
        </w:r>
      </w:ins>
      <w:ins w:id="440" w:author="Joop van Loon" w:date="2023-06-20T15:38:00Z">
        <w:r w:rsidR="000F1CFC">
          <w:rPr>
            <w:rFonts w:ascii="Times New Roman" w:hAnsi="Times New Roman" w:cs="Times New Roman"/>
            <w:sz w:val="24"/>
            <w:szCs w:val="24"/>
          </w:rPr>
          <w:t xml:space="preserve">. In addition, feeding damage inflicted by </w:t>
        </w:r>
      </w:ins>
      <w:del w:id="441" w:author="Joop van Loon" w:date="2023-06-20T15:33:00Z">
        <w:r w:rsidDel="000F1CFC">
          <w:rPr>
            <w:rFonts w:ascii="Times New Roman" w:hAnsi="Times New Roman" w:cs="Times New Roman"/>
            <w:i/>
            <w:iCs/>
            <w:sz w:val="24"/>
            <w:szCs w:val="24"/>
          </w:rPr>
          <w:delText>,</w:delText>
        </w:r>
      </w:del>
      <w:del w:id="442" w:author="Joop van Loon" w:date="2023-06-20T15:37:00Z">
        <w:r w:rsidR="00D266AF" w:rsidRPr="00161C9F" w:rsidDel="000F1CFC">
          <w:rPr>
            <w:rFonts w:ascii="Times New Roman" w:hAnsi="Times New Roman" w:cs="Times New Roman"/>
            <w:sz w:val="24"/>
            <w:szCs w:val="24"/>
          </w:rPr>
          <w:delText xml:space="preserve"> </w:delText>
        </w:r>
      </w:del>
      <w:ins w:id="443" w:author="Joop van Loon" w:date="2023-06-20T15:35:00Z">
        <w:r w:rsidR="000F1CFC" w:rsidRPr="00161C9F">
          <w:rPr>
            <w:rFonts w:ascii="Times New Roman" w:hAnsi="Times New Roman" w:cs="Times New Roman"/>
            <w:sz w:val="24"/>
            <w:szCs w:val="24"/>
          </w:rPr>
          <w:t>diamondback moth (</w:t>
        </w:r>
        <w:r w:rsidR="000F1CFC" w:rsidRPr="00161C9F">
          <w:rPr>
            <w:rFonts w:ascii="Times New Roman" w:hAnsi="Times New Roman" w:cs="Times New Roman"/>
            <w:i/>
            <w:iCs/>
            <w:sz w:val="24"/>
            <w:szCs w:val="24"/>
          </w:rPr>
          <w:t>P. xylostella</w:t>
        </w:r>
        <w:r w:rsidR="000F1CFC" w:rsidRPr="00161C9F">
          <w:rPr>
            <w:rFonts w:ascii="Times New Roman" w:hAnsi="Times New Roman" w:cs="Times New Roman"/>
            <w:sz w:val="24"/>
            <w:szCs w:val="24"/>
          </w:rPr>
          <w:t>)</w:t>
        </w:r>
        <w:r w:rsidR="000F1CFC">
          <w:rPr>
            <w:rFonts w:ascii="Times New Roman" w:hAnsi="Times New Roman" w:cs="Times New Roman"/>
            <w:sz w:val="24"/>
            <w:szCs w:val="24"/>
          </w:rPr>
          <w:t xml:space="preserve"> larvae</w:t>
        </w:r>
      </w:ins>
      <w:ins w:id="444" w:author="Joop van Loon" w:date="2023-06-20T15:38:00Z">
        <w:r w:rsidR="000F1CFC">
          <w:rPr>
            <w:rFonts w:ascii="Times New Roman" w:hAnsi="Times New Roman" w:cs="Times New Roman"/>
            <w:sz w:val="24"/>
            <w:szCs w:val="24"/>
          </w:rPr>
          <w:t xml:space="preserve">, </w:t>
        </w:r>
      </w:ins>
      <w:ins w:id="445" w:author="Joop van Loon" w:date="2023-06-20T15:35:00Z">
        <w:r w:rsidR="000F1CFC">
          <w:rPr>
            <w:rFonts w:ascii="Times New Roman" w:hAnsi="Times New Roman" w:cs="Times New Roman"/>
            <w:sz w:val="24"/>
            <w:szCs w:val="24"/>
          </w:rPr>
          <w:t xml:space="preserve">their </w:t>
        </w:r>
      </w:ins>
      <w:r w:rsidR="00D266AF" w:rsidRPr="00161C9F">
        <w:rPr>
          <w:rFonts w:ascii="Times New Roman" w:hAnsi="Times New Roman" w:cs="Times New Roman"/>
          <w:sz w:val="24"/>
          <w:szCs w:val="24"/>
        </w:rPr>
        <w:t>survival and development</w:t>
      </w:r>
      <w:ins w:id="446" w:author="Joop van Loon" w:date="2023-06-20T15:39:00Z">
        <w:r w:rsidR="000F1CFC">
          <w:rPr>
            <w:rFonts w:ascii="Times New Roman" w:hAnsi="Times New Roman" w:cs="Times New Roman"/>
            <w:sz w:val="24"/>
            <w:szCs w:val="24"/>
          </w:rPr>
          <w:t xml:space="preserve"> and </w:t>
        </w:r>
      </w:ins>
      <w:ins w:id="447" w:author="Joop van Loon" w:date="2023-06-20T15:36:00Z">
        <w:r w:rsidR="000F1CFC">
          <w:rPr>
            <w:rFonts w:ascii="Times New Roman" w:hAnsi="Times New Roman" w:cs="Times New Roman"/>
            <w:sz w:val="24"/>
            <w:szCs w:val="24"/>
          </w:rPr>
          <w:t xml:space="preserve">survival, growth and </w:t>
        </w:r>
      </w:ins>
      <w:ins w:id="448" w:author="Joop van Loon" w:date="2023-06-20T15:37:00Z">
        <w:r w:rsidR="000F1CFC">
          <w:rPr>
            <w:rFonts w:ascii="Times New Roman" w:hAnsi="Times New Roman" w:cs="Times New Roman"/>
            <w:sz w:val="24"/>
            <w:szCs w:val="24"/>
          </w:rPr>
          <w:t xml:space="preserve">adult eclosion of </w:t>
        </w:r>
      </w:ins>
      <w:ins w:id="449" w:author="Joop van Loon" w:date="2023-06-20T15:39:00Z">
        <w:r w:rsidR="000F1CFC">
          <w:rPr>
            <w:rFonts w:ascii="Times New Roman" w:hAnsi="Times New Roman" w:cs="Times New Roman"/>
            <w:sz w:val="24"/>
            <w:szCs w:val="24"/>
          </w:rPr>
          <w:t xml:space="preserve">the </w:t>
        </w:r>
      </w:ins>
      <w:del w:id="450" w:author="Joop van Loon" w:date="2023-06-20T15:37:00Z">
        <w:r w:rsidR="00D266AF" w:rsidRPr="00161C9F" w:rsidDel="000F1CFC">
          <w:rPr>
            <w:rFonts w:ascii="Times New Roman" w:hAnsi="Times New Roman" w:cs="Times New Roman"/>
            <w:sz w:val="24"/>
            <w:szCs w:val="24"/>
          </w:rPr>
          <w:delText xml:space="preserve"> </w:delText>
        </w:r>
      </w:del>
      <w:del w:id="451" w:author="Joop van Loon" w:date="2023-06-20T15:35:00Z">
        <w:r w:rsidR="00D266AF" w:rsidRPr="00161C9F" w:rsidDel="000F1CFC">
          <w:rPr>
            <w:rFonts w:ascii="Times New Roman" w:hAnsi="Times New Roman" w:cs="Times New Roman"/>
            <w:sz w:val="24"/>
            <w:szCs w:val="24"/>
          </w:rPr>
          <w:delText>of diamondback moth (</w:delText>
        </w:r>
        <w:r w:rsidR="00D266AF" w:rsidRPr="00161C9F" w:rsidDel="000F1CFC">
          <w:rPr>
            <w:rFonts w:ascii="Times New Roman" w:hAnsi="Times New Roman" w:cs="Times New Roman"/>
            <w:i/>
            <w:iCs/>
            <w:sz w:val="24"/>
            <w:szCs w:val="24"/>
          </w:rPr>
          <w:delText>P</w:delText>
        </w:r>
        <w:r w:rsidR="00515C2D" w:rsidRPr="00161C9F" w:rsidDel="000F1CFC">
          <w:rPr>
            <w:rFonts w:ascii="Times New Roman" w:hAnsi="Times New Roman" w:cs="Times New Roman"/>
            <w:i/>
            <w:iCs/>
            <w:sz w:val="24"/>
            <w:szCs w:val="24"/>
          </w:rPr>
          <w:delText>.</w:delText>
        </w:r>
        <w:r w:rsidR="00D266AF" w:rsidRPr="00161C9F" w:rsidDel="000F1CFC">
          <w:rPr>
            <w:rFonts w:ascii="Times New Roman" w:hAnsi="Times New Roman" w:cs="Times New Roman"/>
            <w:i/>
            <w:iCs/>
            <w:sz w:val="24"/>
            <w:szCs w:val="24"/>
          </w:rPr>
          <w:delText xml:space="preserve"> xylostella</w:delText>
        </w:r>
        <w:r w:rsidR="00D266AF" w:rsidRPr="00161C9F" w:rsidDel="000F1CFC">
          <w:rPr>
            <w:rFonts w:ascii="Times New Roman" w:hAnsi="Times New Roman" w:cs="Times New Roman"/>
            <w:sz w:val="24"/>
            <w:szCs w:val="24"/>
          </w:rPr>
          <w:delText xml:space="preserve">) </w:delText>
        </w:r>
      </w:del>
      <w:del w:id="452" w:author="Joop van Loon" w:date="2023-06-20T15:37:00Z">
        <w:r w:rsidR="00D266AF" w:rsidRPr="00161C9F" w:rsidDel="000F1CFC">
          <w:rPr>
            <w:rFonts w:ascii="Times New Roman" w:hAnsi="Times New Roman" w:cs="Times New Roman"/>
            <w:sz w:val="24"/>
            <w:szCs w:val="24"/>
          </w:rPr>
          <w:delText xml:space="preserve">and </w:delText>
        </w:r>
      </w:del>
      <w:r w:rsidR="00515C2D"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00515C2D"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w:t>
      </w:r>
      <w:ins w:id="453" w:author="Joop van Loon" w:date="2023-06-20T15:37:00Z">
        <w:r w:rsidR="000F1CFC">
          <w:rPr>
            <w:rFonts w:ascii="Times New Roman" w:hAnsi="Times New Roman" w:cs="Times New Roman"/>
            <w:sz w:val="24"/>
            <w:szCs w:val="24"/>
          </w:rPr>
          <w:t xml:space="preserve"> were quantified</w:t>
        </w:r>
      </w:ins>
      <w:r w:rsidR="00D266AF" w:rsidRPr="00161C9F">
        <w:rPr>
          <w:rFonts w:ascii="Times New Roman" w:hAnsi="Times New Roman" w:cs="Times New Roman"/>
          <w:sz w:val="24"/>
          <w:szCs w:val="24"/>
        </w:rPr>
        <w:t xml:space="preserve">. </w:t>
      </w:r>
      <w:r w:rsidR="00515C2D"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 that amending soil with </w:t>
      </w:r>
      <w:ins w:id="454" w:author="Joop van Loon" w:date="2023-06-20T15:40:00Z">
        <w:r w:rsidR="000F1CFC">
          <w:rPr>
            <w:rFonts w:ascii="Times New Roman" w:hAnsi="Times New Roman" w:cs="Times New Roman"/>
            <w:sz w:val="24"/>
            <w:szCs w:val="24"/>
          </w:rPr>
          <w:t xml:space="preserve">raw </w:t>
        </w:r>
      </w:ins>
      <w:r w:rsidR="00D266AF" w:rsidRPr="00161C9F">
        <w:rPr>
          <w:rFonts w:ascii="Times New Roman" w:hAnsi="Times New Roman" w:cs="Times New Roman"/>
          <w:sz w:val="24"/>
          <w:szCs w:val="24"/>
        </w:rPr>
        <w:t xml:space="preserve">BSFF and MWF </w:t>
      </w:r>
      <w:ins w:id="455" w:author="Joop van Loon" w:date="2023-06-20T15:40:00Z">
        <w:r w:rsidR="000F1CFC">
          <w:rPr>
            <w:rFonts w:ascii="Times New Roman" w:hAnsi="Times New Roman" w:cs="Times New Roman"/>
            <w:sz w:val="24"/>
            <w:szCs w:val="24"/>
          </w:rPr>
          <w:t xml:space="preserve">frass </w:t>
        </w:r>
      </w:ins>
      <w:r w:rsidR="00D266AF" w:rsidRPr="00161C9F">
        <w:rPr>
          <w:rFonts w:ascii="Times New Roman" w:hAnsi="Times New Roman" w:cs="Times New Roman"/>
          <w:sz w:val="24"/>
          <w:szCs w:val="24"/>
        </w:rPr>
        <w:t xml:space="preserve">resulted in smaller leaf area, fewer leaves, and </w:t>
      </w:r>
      <w:ins w:id="456" w:author="Joop van Loon" w:date="2023-06-20T15:44:00Z">
        <w:r w:rsidR="00E929B4">
          <w:rPr>
            <w:rFonts w:ascii="Times New Roman" w:hAnsi="Times New Roman" w:cs="Times New Roman"/>
            <w:sz w:val="24"/>
            <w:szCs w:val="24"/>
          </w:rPr>
          <w:t xml:space="preserve">for BSFF </w:t>
        </w:r>
      </w:ins>
      <w:r w:rsidR="00D266AF" w:rsidRPr="00161C9F">
        <w:rPr>
          <w:rFonts w:ascii="Times New Roman" w:hAnsi="Times New Roman" w:cs="Times New Roman"/>
          <w:sz w:val="24"/>
          <w:szCs w:val="24"/>
        </w:rPr>
        <w:t xml:space="preserve">longer time until flowering compared to the </w:t>
      </w:r>
      <w:r w:rsidR="00515C2D"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E929B4">
        <w:rPr>
          <w:rFonts w:ascii="Times New Roman" w:hAnsi="Times New Roman" w:cs="Times New Roman"/>
          <w:sz w:val="24"/>
          <w:szCs w:val="24"/>
          <w:highlight w:val="lightGray"/>
          <w:rPrChange w:id="457" w:author="Joop van Loon" w:date="2023-06-20T15:47:00Z">
            <w:rPr>
              <w:rFonts w:ascii="Times New Roman" w:hAnsi="Times New Roman" w:cs="Times New Roman"/>
              <w:sz w:val="24"/>
              <w:szCs w:val="24"/>
            </w:rPr>
          </w:rPrChange>
        </w:rPr>
        <w:t xml:space="preserve">Soil amendment with </w:t>
      </w:r>
      <w:r w:rsidR="00D266AF" w:rsidRPr="00E929B4">
        <w:rPr>
          <w:rFonts w:ascii="Times New Roman" w:hAnsi="Times New Roman" w:cs="Times New Roman"/>
          <w:sz w:val="24"/>
          <w:szCs w:val="24"/>
          <w:highlight w:val="lightGray"/>
          <w:rPrChange w:id="458" w:author="Joop van Loon" w:date="2023-06-20T15:47:00Z">
            <w:rPr>
              <w:rFonts w:ascii="Times New Roman" w:hAnsi="Times New Roman" w:cs="Times New Roman"/>
              <w:sz w:val="24"/>
              <w:szCs w:val="24"/>
            </w:rPr>
          </w:rPrChange>
        </w:rPr>
        <w:t xml:space="preserve">BSFF resulted in </w:t>
      </w:r>
      <w:ins w:id="459" w:author="Joop van Loon" w:date="2023-06-20T15:45:00Z">
        <w:r w:rsidR="00E929B4" w:rsidRPr="00E929B4">
          <w:rPr>
            <w:rFonts w:ascii="Times New Roman" w:hAnsi="Times New Roman" w:cs="Times New Roman"/>
            <w:sz w:val="24"/>
            <w:szCs w:val="24"/>
            <w:highlight w:val="lightGray"/>
            <w:rPrChange w:id="460" w:author="Joop van Loon" w:date="2023-06-20T15:47:00Z">
              <w:rPr>
                <w:rFonts w:ascii="Times New Roman" w:hAnsi="Times New Roman" w:cs="Times New Roman"/>
                <w:sz w:val="24"/>
                <w:szCs w:val="24"/>
              </w:rPr>
            </w:rPrChange>
          </w:rPr>
          <w:t xml:space="preserve">a significantly lower </w:t>
        </w:r>
      </w:ins>
      <w:del w:id="461" w:author="Joop van Loon" w:date="2023-06-20T15:45:00Z">
        <w:r w:rsidR="00D266AF" w:rsidRPr="00E929B4" w:rsidDel="00E929B4">
          <w:rPr>
            <w:rFonts w:ascii="Times New Roman" w:hAnsi="Times New Roman" w:cs="Times New Roman"/>
            <w:sz w:val="24"/>
            <w:szCs w:val="24"/>
            <w:highlight w:val="lightGray"/>
            <w:rPrChange w:id="462" w:author="Joop van Loon" w:date="2023-06-20T15:47:00Z">
              <w:rPr>
                <w:rFonts w:ascii="Times New Roman" w:hAnsi="Times New Roman" w:cs="Times New Roman"/>
                <w:sz w:val="24"/>
                <w:szCs w:val="24"/>
              </w:rPr>
            </w:rPrChange>
          </w:rPr>
          <w:delText xml:space="preserve">the lowest </w:delText>
        </w:r>
      </w:del>
      <w:r w:rsidR="00D266AF" w:rsidRPr="00E929B4">
        <w:rPr>
          <w:rFonts w:ascii="Times New Roman" w:hAnsi="Times New Roman" w:cs="Times New Roman"/>
          <w:sz w:val="24"/>
          <w:szCs w:val="24"/>
          <w:highlight w:val="lightGray"/>
          <w:rPrChange w:id="463" w:author="Joop van Loon" w:date="2023-06-20T15:47:00Z">
            <w:rPr>
              <w:rFonts w:ascii="Times New Roman" w:hAnsi="Times New Roman" w:cs="Times New Roman"/>
              <w:sz w:val="24"/>
              <w:szCs w:val="24"/>
            </w:rPr>
          </w:rPrChange>
        </w:rPr>
        <w:t xml:space="preserve">survival </w:t>
      </w:r>
      <w:r w:rsidR="00746A95" w:rsidRPr="00E929B4">
        <w:rPr>
          <w:rFonts w:ascii="Times New Roman" w:hAnsi="Times New Roman" w:cs="Times New Roman"/>
          <w:sz w:val="24"/>
          <w:szCs w:val="24"/>
          <w:highlight w:val="lightGray"/>
          <w:rPrChange w:id="464" w:author="Joop van Loon" w:date="2023-06-20T15:47:00Z">
            <w:rPr>
              <w:rFonts w:ascii="Times New Roman" w:hAnsi="Times New Roman" w:cs="Times New Roman"/>
              <w:sz w:val="24"/>
              <w:szCs w:val="24"/>
            </w:rPr>
          </w:rPrChange>
        </w:rPr>
        <w:t xml:space="preserve">and biomass </w:t>
      </w:r>
      <w:r w:rsidR="00D266AF" w:rsidRPr="00E929B4">
        <w:rPr>
          <w:rFonts w:ascii="Times New Roman" w:hAnsi="Times New Roman" w:cs="Times New Roman"/>
          <w:sz w:val="24"/>
          <w:szCs w:val="24"/>
          <w:highlight w:val="lightGray"/>
          <w:rPrChange w:id="465" w:author="Joop van Loon" w:date="2023-06-20T15:47:00Z">
            <w:rPr>
              <w:rFonts w:ascii="Times New Roman" w:hAnsi="Times New Roman" w:cs="Times New Roman"/>
              <w:sz w:val="24"/>
              <w:szCs w:val="24"/>
            </w:rPr>
          </w:rPrChange>
        </w:rPr>
        <w:t xml:space="preserve">of </w:t>
      </w:r>
      <w:r w:rsidR="00D266AF" w:rsidRPr="00E929B4">
        <w:rPr>
          <w:rFonts w:ascii="Times New Roman" w:hAnsi="Times New Roman" w:cs="Times New Roman"/>
          <w:i/>
          <w:iCs/>
          <w:sz w:val="24"/>
          <w:szCs w:val="24"/>
          <w:highlight w:val="lightGray"/>
          <w:rPrChange w:id="466" w:author="Joop van Loon" w:date="2023-06-20T15:47:00Z">
            <w:rPr>
              <w:rFonts w:ascii="Times New Roman" w:hAnsi="Times New Roman" w:cs="Times New Roman"/>
              <w:i/>
              <w:iCs/>
              <w:sz w:val="24"/>
              <w:szCs w:val="24"/>
            </w:rPr>
          </w:rPrChange>
        </w:rPr>
        <w:t>D. radicum</w:t>
      </w:r>
      <w:r w:rsidR="00D266AF" w:rsidRPr="00E929B4">
        <w:rPr>
          <w:rFonts w:ascii="Times New Roman" w:hAnsi="Times New Roman" w:cs="Times New Roman"/>
          <w:sz w:val="24"/>
          <w:szCs w:val="24"/>
          <w:highlight w:val="lightGray"/>
          <w:rPrChange w:id="467" w:author="Joop van Loon" w:date="2023-06-20T15:47:00Z">
            <w:rPr>
              <w:rFonts w:ascii="Times New Roman" w:hAnsi="Times New Roman" w:cs="Times New Roman"/>
              <w:sz w:val="24"/>
              <w:szCs w:val="24"/>
            </w:rPr>
          </w:rPrChange>
        </w:rPr>
        <w:t xml:space="preserve"> larvae</w:t>
      </w:r>
      <w:r w:rsidR="00746A95" w:rsidRPr="00E929B4">
        <w:rPr>
          <w:rFonts w:ascii="Times New Roman" w:hAnsi="Times New Roman" w:cs="Times New Roman"/>
          <w:sz w:val="24"/>
          <w:szCs w:val="24"/>
          <w:highlight w:val="lightGray"/>
          <w:rPrChange w:id="468" w:author="Joop van Loon" w:date="2023-06-20T15:47:00Z">
            <w:rPr>
              <w:rFonts w:ascii="Times New Roman" w:hAnsi="Times New Roman" w:cs="Times New Roman"/>
              <w:sz w:val="24"/>
              <w:szCs w:val="24"/>
            </w:rPr>
          </w:rPrChange>
        </w:rPr>
        <w:t xml:space="preserve"> and pupae respectively</w:t>
      </w:r>
      <w:r w:rsidR="00D266AF" w:rsidRPr="00E929B4">
        <w:rPr>
          <w:rFonts w:ascii="Times New Roman" w:hAnsi="Times New Roman" w:cs="Times New Roman"/>
          <w:sz w:val="24"/>
          <w:szCs w:val="24"/>
          <w:highlight w:val="lightGray"/>
          <w:rPrChange w:id="469" w:author="Joop van Loon" w:date="2023-06-20T15:47:00Z">
            <w:rPr>
              <w:rFonts w:ascii="Times New Roman" w:hAnsi="Times New Roman" w:cs="Times New Roman"/>
              <w:sz w:val="24"/>
              <w:szCs w:val="24"/>
            </w:rPr>
          </w:rPrChange>
        </w:rPr>
        <w:t xml:space="preserve">, while </w:t>
      </w:r>
      <w:ins w:id="470" w:author="Joop van Loon" w:date="2023-06-20T15:40:00Z">
        <w:r w:rsidR="000F1CFC" w:rsidRPr="00E929B4">
          <w:rPr>
            <w:rFonts w:ascii="Times New Roman" w:hAnsi="Times New Roman" w:cs="Times New Roman"/>
            <w:sz w:val="24"/>
            <w:szCs w:val="24"/>
            <w:highlight w:val="lightGray"/>
            <w:rPrChange w:id="471" w:author="Joop van Loon" w:date="2023-06-20T15:47:00Z">
              <w:rPr>
                <w:rFonts w:ascii="Times New Roman" w:hAnsi="Times New Roman" w:cs="Times New Roman"/>
                <w:sz w:val="24"/>
                <w:szCs w:val="24"/>
              </w:rPr>
            </w:rPrChange>
          </w:rPr>
          <w:t xml:space="preserve">amendment with </w:t>
        </w:r>
      </w:ins>
      <w:r w:rsidR="00D266AF" w:rsidRPr="00E929B4">
        <w:rPr>
          <w:rFonts w:ascii="Times New Roman" w:hAnsi="Times New Roman" w:cs="Times New Roman"/>
          <w:sz w:val="24"/>
          <w:szCs w:val="24"/>
          <w:highlight w:val="lightGray"/>
          <w:rPrChange w:id="472" w:author="Joop van Loon" w:date="2023-06-20T15:47:00Z">
            <w:rPr>
              <w:rFonts w:ascii="Times New Roman" w:hAnsi="Times New Roman" w:cs="Times New Roman"/>
              <w:sz w:val="24"/>
              <w:szCs w:val="24"/>
            </w:rPr>
          </w:rPrChange>
        </w:rPr>
        <w:t xml:space="preserve">MWF </w:t>
      </w:r>
      <w:ins w:id="473" w:author="Joop van Loon" w:date="2023-06-20T15:40:00Z">
        <w:r w:rsidR="000F1CFC" w:rsidRPr="00E929B4">
          <w:rPr>
            <w:rFonts w:ascii="Times New Roman" w:hAnsi="Times New Roman" w:cs="Times New Roman"/>
            <w:sz w:val="24"/>
            <w:szCs w:val="24"/>
            <w:highlight w:val="lightGray"/>
            <w:rPrChange w:id="474" w:author="Joop van Loon" w:date="2023-06-20T15:47:00Z">
              <w:rPr>
                <w:rFonts w:ascii="Times New Roman" w:hAnsi="Times New Roman" w:cs="Times New Roman"/>
                <w:sz w:val="24"/>
                <w:szCs w:val="24"/>
              </w:rPr>
            </w:rPrChange>
          </w:rPr>
          <w:t xml:space="preserve">frass </w:t>
        </w:r>
      </w:ins>
      <w:r w:rsidR="00D266AF" w:rsidRPr="00E929B4">
        <w:rPr>
          <w:rFonts w:ascii="Times New Roman" w:hAnsi="Times New Roman" w:cs="Times New Roman"/>
          <w:sz w:val="24"/>
          <w:szCs w:val="24"/>
          <w:highlight w:val="lightGray"/>
          <w:rPrChange w:id="475" w:author="Joop van Loon" w:date="2023-06-20T15:47:00Z">
            <w:rPr>
              <w:rFonts w:ascii="Times New Roman" w:hAnsi="Times New Roman" w:cs="Times New Roman"/>
              <w:sz w:val="24"/>
              <w:szCs w:val="24"/>
            </w:rPr>
          </w:rPrChange>
        </w:rPr>
        <w:t xml:space="preserve">resulted in </w:t>
      </w:r>
      <w:ins w:id="476" w:author="Joop van Loon" w:date="2023-06-20T15:45:00Z">
        <w:r w:rsidR="00E929B4" w:rsidRPr="00E929B4">
          <w:rPr>
            <w:rFonts w:ascii="Times New Roman" w:hAnsi="Times New Roman" w:cs="Times New Roman"/>
            <w:sz w:val="24"/>
            <w:szCs w:val="24"/>
            <w:highlight w:val="lightGray"/>
            <w:rPrChange w:id="477" w:author="Joop van Loon" w:date="2023-06-20T15:47:00Z">
              <w:rPr>
                <w:rFonts w:ascii="Times New Roman" w:hAnsi="Times New Roman" w:cs="Times New Roman"/>
                <w:sz w:val="24"/>
                <w:szCs w:val="24"/>
              </w:rPr>
            </w:rPrChange>
          </w:rPr>
          <w:t>a sign</w:t>
        </w:r>
      </w:ins>
      <w:ins w:id="478" w:author="Joop van Loon" w:date="2023-06-20T15:46:00Z">
        <w:r w:rsidR="00E929B4" w:rsidRPr="00E929B4">
          <w:rPr>
            <w:rFonts w:ascii="Times New Roman" w:hAnsi="Times New Roman" w:cs="Times New Roman"/>
            <w:sz w:val="24"/>
            <w:szCs w:val="24"/>
            <w:highlight w:val="lightGray"/>
            <w:rPrChange w:id="479" w:author="Joop van Loon" w:date="2023-06-20T15:47:00Z">
              <w:rPr>
                <w:rFonts w:ascii="Times New Roman" w:hAnsi="Times New Roman" w:cs="Times New Roman"/>
                <w:sz w:val="24"/>
                <w:szCs w:val="24"/>
              </w:rPr>
            </w:rPrChange>
          </w:rPr>
          <w:t xml:space="preserve">ificantly higher </w:t>
        </w:r>
      </w:ins>
      <w:del w:id="480" w:author="Joop van Loon" w:date="2023-06-20T15:46:00Z">
        <w:r w:rsidR="00D266AF" w:rsidRPr="00E929B4" w:rsidDel="00E929B4">
          <w:rPr>
            <w:rFonts w:ascii="Times New Roman" w:hAnsi="Times New Roman" w:cs="Times New Roman"/>
            <w:sz w:val="24"/>
            <w:szCs w:val="24"/>
            <w:highlight w:val="lightGray"/>
            <w:rPrChange w:id="481" w:author="Joop van Loon" w:date="2023-06-20T15:47:00Z">
              <w:rPr>
                <w:rFonts w:ascii="Times New Roman" w:hAnsi="Times New Roman" w:cs="Times New Roman"/>
                <w:sz w:val="24"/>
                <w:szCs w:val="24"/>
              </w:rPr>
            </w:rPrChange>
          </w:rPr>
          <w:delText xml:space="preserve">the highest </w:delText>
        </w:r>
      </w:del>
      <w:ins w:id="482" w:author="Dicke, Marcel" w:date="2023-06-07T21:13:00Z">
        <w:r w:rsidR="007607D4" w:rsidRPr="00E929B4">
          <w:rPr>
            <w:rFonts w:ascii="Times New Roman" w:hAnsi="Times New Roman" w:cs="Times New Roman"/>
            <w:i/>
            <w:iCs/>
            <w:sz w:val="24"/>
            <w:szCs w:val="24"/>
            <w:highlight w:val="lightGray"/>
            <w:rPrChange w:id="483" w:author="Joop van Loon" w:date="2023-06-20T15:47:00Z">
              <w:rPr>
                <w:rFonts w:ascii="Times New Roman" w:hAnsi="Times New Roman" w:cs="Times New Roman"/>
                <w:i/>
                <w:iCs/>
                <w:sz w:val="24"/>
                <w:szCs w:val="24"/>
              </w:rPr>
            </w:rPrChange>
          </w:rPr>
          <w:t>D. radicum</w:t>
        </w:r>
        <w:r w:rsidR="007607D4" w:rsidRPr="00E929B4">
          <w:rPr>
            <w:rFonts w:ascii="Times New Roman" w:hAnsi="Times New Roman" w:cs="Times New Roman"/>
            <w:sz w:val="24"/>
            <w:szCs w:val="24"/>
            <w:highlight w:val="lightGray"/>
            <w:rPrChange w:id="484" w:author="Joop van Loon" w:date="2023-06-20T15:47:00Z">
              <w:rPr>
                <w:rFonts w:ascii="Times New Roman" w:hAnsi="Times New Roman" w:cs="Times New Roman"/>
                <w:sz w:val="24"/>
                <w:szCs w:val="24"/>
              </w:rPr>
            </w:rPrChange>
          </w:rPr>
          <w:t xml:space="preserve"> </w:t>
        </w:r>
      </w:ins>
      <w:r w:rsidR="00D266AF" w:rsidRPr="00E929B4">
        <w:rPr>
          <w:rFonts w:ascii="Times New Roman" w:hAnsi="Times New Roman" w:cs="Times New Roman"/>
          <w:sz w:val="24"/>
          <w:szCs w:val="24"/>
          <w:highlight w:val="lightGray"/>
          <w:rPrChange w:id="485" w:author="Joop van Loon" w:date="2023-06-20T15:47:00Z">
            <w:rPr>
              <w:rFonts w:ascii="Times New Roman" w:hAnsi="Times New Roman" w:cs="Times New Roman"/>
              <w:sz w:val="24"/>
              <w:szCs w:val="24"/>
            </w:rPr>
          </w:rPrChange>
        </w:rPr>
        <w:t>larval survival</w:t>
      </w:r>
      <w:r w:rsidR="00ED25B8" w:rsidRPr="00E929B4">
        <w:rPr>
          <w:rFonts w:ascii="Times New Roman" w:hAnsi="Times New Roman" w:cs="Times New Roman"/>
          <w:sz w:val="24"/>
          <w:szCs w:val="24"/>
          <w:highlight w:val="lightGray"/>
          <w:rPrChange w:id="486" w:author="Joop van Loon" w:date="2023-06-20T15:47:00Z">
            <w:rPr>
              <w:rFonts w:ascii="Times New Roman" w:hAnsi="Times New Roman" w:cs="Times New Roman"/>
              <w:sz w:val="24"/>
              <w:szCs w:val="24"/>
            </w:rPr>
          </w:rPrChange>
        </w:rPr>
        <w:t xml:space="preserve"> and biomass</w:t>
      </w:r>
      <w:ins w:id="487" w:author="Joop van Loon" w:date="2023-06-20T15:46:00Z">
        <w:r w:rsidR="00E929B4" w:rsidRPr="00E929B4">
          <w:rPr>
            <w:rFonts w:ascii="Times New Roman" w:hAnsi="Times New Roman" w:cs="Times New Roman"/>
            <w:sz w:val="24"/>
            <w:szCs w:val="24"/>
            <w:highlight w:val="lightGray"/>
            <w:rPrChange w:id="488" w:author="Joop van Loon" w:date="2023-06-20T15:47:00Z">
              <w:rPr>
                <w:rFonts w:ascii="Times New Roman" w:hAnsi="Times New Roman" w:cs="Times New Roman"/>
                <w:sz w:val="24"/>
                <w:szCs w:val="24"/>
              </w:rPr>
            </w:rPrChange>
          </w:rPr>
          <w:t xml:space="preserve"> than on NoFrass control </w:t>
        </w:r>
        <w:commentRangeStart w:id="489"/>
        <w:r w:rsidR="00E929B4" w:rsidRPr="00E929B4">
          <w:rPr>
            <w:rFonts w:ascii="Times New Roman" w:hAnsi="Times New Roman" w:cs="Times New Roman"/>
            <w:sz w:val="24"/>
            <w:szCs w:val="24"/>
            <w:highlight w:val="lightGray"/>
            <w:rPrChange w:id="490" w:author="Joop van Loon" w:date="2023-06-20T15:47:00Z">
              <w:rPr>
                <w:rFonts w:ascii="Times New Roman" w:hAnsi="Times New Roman" w:cs="Times New Roman"/>
                <w:sz w:val="24"/>
                <w:szCs w:val="24"/>
              </w:rPr>
            </w:rPrChange>
          </w:rPr>
          <w:t>plants</w:t>
        </w:r>
      </w:ins>
      <w:commentRangeEnd w:id="489"/>
      <w:ins w:id="491" w:author="Joop van Loon" w:date="2023-06-20T15:47:00Z">
        <w:r w:rsidR="00E929B4">
          <w:rPr>
            <w:rStyle w:val="CommentReference"/>
          </w:rPr>
          <w:commentReference w:id="489"/>
        </w:r>
      </w:ins>
      <w:r w:rsidR="00D266AF" w:rsidRPr="00E929B4">
        <w:rPr>
          <w:rFonts w:ascii="Times New Roman" w:hAnsi="Times New Roman" w:cs="Times New Roman"/>
          <w:sz w:val="24"/>
          <w:szCs w:val="24"/>
          <w:highlight w:val="lightGray"/>
          <w:rPrChange w:id="492" w:author="Joop van Loon" w:date="2023-06-20T15:47:00Z">
            <w:rPr>
              <w:rFonts w:ascii="Times New Roman" w:hAnsi="Times New Roman" w:cs="Times New Roman"/>
              <w:sz w:val="24"/>
              <w:szCs w:val="24"/>
            </w:rPr>
          </w:rPrChange>
        </w:rPr>
        <w:t>.</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w:t>
      </w:r>
      <w:del w:id="493" w:author="Joop van Loon" w:date="2023-06-20T15:48:00Z">
        <w:r w:rsidR="00746A95" w:rsidRPr="00161C9F" w:rsidDel="00E929B4">
          <w:rPr>
            <w:rFonts w:ascii="Times New Roman" w:hAnsi="Times New Roman" w:cs="Times New Roman"/>
            <w:sz w:val="24"/>
            <w:szCs w:val="24"/>
          </w:rPr>
          <w:delText xml:space="preserve">rate </w:delText>
        </w:r>
      </w:del>
      <w:r w:rsidR="00746A95" w:rsidRPr="00161C9F">
        <w:rPr>
          <w:rFonts w:ascii="Times New Roman" w:hAnsi="Times New Roman" w:cs="Times New Roman"/>
          <w:sz w:val="24"/>
          <w:szCs w:val="24"/>
        </w:rPr>
        <w:t xml:space="preserve">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w:t>
      </w:r>
      <w:r w:rsidR="00974AB5" w:rsidRPr="00161C9F">
        <w:rPr>
          <w:rFonts w:ascii="Times New Roman" w:hAnsi="Times New Roman" w:cs="Times New Roman"/>
          <w:sz w:val="24"/>
          <w:szCs w:val="24"/>
        </w:rPr>
        <w:lastRenderedPageBreak/>
        <w:t>before being added to the soil</w:t>
      </w:r>
      <w:r w:rsidR="00D266AF" w:rsidRPr="00161C9F">
        <w:rPr>
          <w:rFonts w:ascii="Times New Roman" w:hAnsi="Times New Roman" w:cs="Times New Roman"/>
          <w:sz w:val="24"/>
          <w:szCs w:val="24"/>
        </w:rPr>
        <w:t xml:space="preserve">, it </w:t>
      </w:r>
      <w:r>
        <w:rPr>
          <w:rFonts w:ascii="Times New Roman" w:hAnsi="Times New Roman" w:cs="Times New Roman"/>
          <w:sz w:val="24"/>
          <w:szCs w:val="24"/>
        </w:rPr>
        <w:t>promoted</w:t>
      </w:r>
      <w:r w:rsidR="00D266AF" w:rsidRPr="00161C9F">
        <w:rPr>
          <w:rFonts w:ascii="Times New Roman" w:hAnsi="Times New Roman" w:cs="Times New Roman"/>
          <w:sz w:val="24"/>
          <w:szCs w:val="24"/>
        </w:rPr>
        <w:t xml:space="preserve"> the growth of </w:t>
      </w:r>
      <w:r w:rsidR="00D266AF" w:rsidRPr="00161C9F">
        <w:rPr>
          <w:rFonts w:ascii="Times New Roman" w:hAnsi="Times New Roman" w:cs="Times New Roman"/>
          <w:i/>
          <w:iCs/>
          <w:sz w:val="24"/>
          <w:szCs w:val="24"/>
        </w:rPr>
        <w:t>B. rapa</w:t>
      </w:r>
      <w:r w:rsidR="005A7959" w:rsidRPr="00161C9F">
        <w:rPr>
          <w:rFonts w:ascii="Times New Roman" w:hAnsi="Times New Roman" w:cs="Times New Roman"/>
          <w:sz w:val="24"/>
          <w:szCs w:val="24"/>
        </w:rPr>
        <w:t xml:space="preserve">. </w:t>
      </w:r>
      <w:r>
        <w:rPr>
          <w:rFonts w:ascii="Times New Roman" w:hAnsi="Times New Roman" w:cs="Times New Roman"/>
          <w:sz w:val="24"/>
          <w:szCs w:val="24"/>
        </w:rPr>
        <w:t>Not</w:t>
      </w:r>
      <w:r w:rsidRPr="00161C9F">
        <w:rPr>
          <w:rFonts w:ascii="Times New Roman" w:hAnsi="Times New Roman" w:cs="Times New Roman"/>
          <w:sz w:val="24"/>
          <w:szCs w:val="24"/>
        </w:rPr>
        <w:t>a</w:t>
      </w:r>
      <w:r>
        <w:rPr>
          <w:rFonts w:ascii="Times New Roman" w:hAnsi="Times New Roman" w:cs="Times New Roman"/>
          <w:sz w:val="24"/>
          <w:szCs w:val="24"/>
        </w:rPr>
        <w:t>b</w:t>
      </w:r>
      <w:r w:rsidRPr="00161C9F">
        <w:rPr>
          <w:rFonts w:ascii="Times New Roman" w:hAnsi="Times New Roman" w:cs="Times New Roman"/>
          <w:sz w:val="24"/>
          <w:szCs w:val="24"/>
        </w:rPr>
        <w:t>ly</w:t>
      </w:r>
      <w:r w:rsidR="005A7959" w:rsidRPr="00161C9F">
        <w:rPr>
          <w:rFonts w:ascii="Times New Roman" w:hAnsi="Times New Roman" w:cs="Times New Roman"/>
          <w:sz w:val="24"/>
          <w:szCs w:val="24"/>
        </w:rPr>
        <w:t>,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433"/>
    <w:p w14:paraId="6F101313" w14:textId="562F611A"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e plant growth inhibition by raw frass</w:t>
      </w:r>
      <w:r w:rsidR="00444291">
        <w:rPr>
          <w:rFonts w:ascii="Times New Roman" w:hAnsi="Times New Roman" w:cs="Times New Roman"/>
          <w:sz w:val="24"/>
          <w:szCs w:val="24"/>
        </w:rPr>
        <w:t xml:space="preserve"> use</w:t>
      </w:r>
      <w:r w:rsidRPr="00161C9F">
        <w:rPr>
          <w:rFonts w:ascii="Times New Roman" w:hAnsi="Times New Roman" w:cs="Times New Roman"/>
          <w:sz w:val="24"/>
          <w:szCs w:val="24"/>
        </w:rPr>
        <w:t xml:space="preserve">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lower </w:t>
      </w:r>
      <w:r w:rsidR="00444291">
        <w:rPr>
          <w:rFonts w:ascii="Times New Roman" w:hAnsi="Times New Roman" w:cs="Times New Roman"/>
          <w:sz w:val="24"/>
          <w:szCs w:val="24"/>
        </w:rPr>
        <w:t>N</w:t>
      </w:r>
      <w:r w:rsidR="00444291"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ins w:id="494" w:author="Dicke, Marcel" w:date="2023-06-07T21:17:00Z">
        <w:r w:rsidR="000C7D9E">
          <w:rPr>
            <w:rFonts w:ascii="Times New Roman" w:hAnsi="Times New Roman" w:cs="Times New Roman"/>
            <w:sz w:val="24"/>
            <w:szCs w:val="24"/>
          </w:rPr>
          <w:t xml:space="preserve">Insect frass effects seem to depend on plant species and the </w:t>
        </w:r>
      </w:ins>
      <w:ins w:id="495" w:author="Joop van Loon" w:date="2023-06-20T16:03:00Z">
        <w:r w:rsidR="00AC53C7">
          <w:rPr>
            <w:rFonts w:ascii="Times New Roman" w:hAnsi="Times New Roman" w:cs="Times New Roman"/>
            <w:sz w:val="24"/>
            <w:szCs w:val="24"/>
          </w:rPr>
          <w:t>insect species from which the frass originates</w:t>
        </w:r>
      </w:ins>
      <w:ins w:id="496" w:author="Dicke, Marcel" w:date="2023-06-07T21:17:00Z">
        <w:del w:id="497" w:author="Joop van Loon" w:date="2023-06-20T16:03:00Z">
          <w:r w:rsidR="000C7D9E" w:rsidDel="00AC53C7">
            <w:rPr>
              <w:rFonts w:ascii="Times New Roman" w:hAnsi="Times New Roman" w:cs="Times New Roman"/>
              <w:sz w:val="24"/>
              <w:szCs w:val="24"/>
            </w:rPr>
            <w:delText>exact treatments</w:delText>
          </w:r>
        </w:del>
        <w:r w:rsidR="000C7D9E">
          <w:rPr>
            <w:rFonts w:ascii="Times New Roman" w:hAnsi="Times New Roman" w:cs="Times New Roman"/>
            <w:sz w:val="24"/>
            <w:szCs w:val="24"/>
          </w:rPr>
          <w:t xml:space="preserve">. </w:t>
        </w:r>
      </w:ins>
      <w:del w:id="498" w:author="Dicke, Marcel" w:date="2023-06-07T21:16:00Z">
        <w:r w:rsidR="00695027" w:rsidRPr="00161C9F" w:rsidDel="000C7D9E">
          <w:rPr>
            <w:rFonts w:ascii="Times New Roman" w:hAnsi="Times New Roman" w:cs="Times New Roman"/>
            <w:sz w:val="24"/>
            <w:szCs w:val="24"/>
          </w:rPr>
          <w:delText>In</w:delText>
        </w:r>
        <w:r w:rsidR="00480275" w:rsidRPr="00161C9F" w:rsidDel="000C7D9E">
          <w:rPr>
            <w:rFonts w:ascii="Times New Roman" w:hAnsi="Times New Roman" w:cs="Times New Roman"/>
            <w:sz w:val="24"/>
            <w:szCs w:val="24"/>
          </w:rPr>
          <w:delText xml:space="preserve"> </w:delText>
        </w:r>
      </w:del>
      <w:del w:id="499" w:author="Dicke, Marcel" w:date="2023-06-07T21:14:00Z">
        <w:r w:rsidR="00444291" w:rsidRPr="00161C9F" w:rsidDel="007607D4">
          <w:rPr>
            <w:rFonts w:ascii="Times New Roman" w:hAnsi="Times New Roman" w:cs="Times New Roman"/>
            <w:sz w:val="24"/>
            <w:szCs w:val="24"/>
          </w:rPr>
          <w:delText>A</w:delText>
        </w:r>
      </w:del>
      <w:del w:id="500" w:author="Dicke, Marcel" w:date="2023-06-07T21:16:00Z">
        <w:r w:rsidR="00444291" w:rsidDel="000C7D9E">
          <w:rPr>
            <w:rFonts w:ascii="Times New Roman" w:hAnsi="Times New Roman" w:cs="Times New Roman"/>
            <w:sz w:val="24"/>
            <w:szCs w:val="24"/>
          </w:rPr>
          <w:delText>nother study</w:delText>
        </w:r>
        <w:r w:rsidR="00480275" w:rsidRPr="00161C9F" w:rsidDel="000C7D9E">
          <w:rPr>
            <w:rFonts w:ascii="Times New Roman" w:hAnsi="Times New Roman" w:cs="Times New Roman"/>
            <w:sz w:val="24"/>
            <w:szCs w:val="24"/>
          </w:rPr>
          <w:delText>, t</w:delText>
        </w:r>
      </w:del>
      <w:ins w:id="501" w:author="Dicke, Marcel" w:date="2023-06-07T21:17:00Z">
        <w:r w:rsidR="000C7D9E">
          <w:rPr>
            <w:rFonts w:ascii="Times New Roman" w:hAnsi="Times New Roman" w:cs="Times New Roman"/>
            <w:sz w:val="24"/>
            <w:szCs w:val="24"/>
          </w:rPr>
          <w:t>T</w:t>
        </w:r>
      </w:ins>
      <w:r w:rsidR="00480275" w:rsidRPr="00161C9F">
        <w:rPr>
          <w:rFonts w:ascii="Times New Roman" w:hAnsi="Times New Roman" w:cs="Times New Roman"/>
          <w:sz w:val="24"/>
          <w:szCs w:val="24"/>
        </w:rPr>
        <w:t xml:space="preserve">he application of </w:t>
      </w:r>
      <w:r w:rsidR="002A3C26" w:rsidRPr="00161C9F">
        <w:rPr>
          <w:rFonts w:ascii="Times New Roman" w:hAnsi="Times New Roman" w:cs="Times New Roman"/>
          <w:sz w:val="24"/>
          <w:szCs w:val="24"/>
        </w:rPr>
        <w:t>MWF</w:t>
      </w:r>
      <w:del w:id="502" w:author="Dicke, Marcel" w:date="2023-06-07T21:14:00Z">
        <w:r w:rsidR="00480275" w:rsidRPr="00161C9F" w:rsidDel="007607D4">
          <w:rPr>
            <w:rFonts w:ascii="Times New Roman" w:hAnsi="Times New Roman" w:cs="Times New Roman"/>
            <w:sz w:val="24"/>
            <w:szCs w:val="24"/>
          </w:rPr>
          <w:delText xml:space="preserve"> alone</w:delText>
        </w:r>
      </w:del>
      <w:r w:rsidR="00480275" w:rsidRPr="00161C9F">
        <w:rPr>
          <w:rFonts w:ascii="Times New Roman" w:hAnsi="Times New Roman" w:cs="Times New Roman"/>
          <w:sz w:val="24"/>
          <w:szCs w:val="24"/>
        </w:rPr>
        <w:t xml:space="preserve"> did not increase biomass and nutrient uptake</w:t>
      </w:r>
      <w:r w:rsidR="00444291">
        <w:rPr>
          <w:rFonts w:ascii="Times New Roman" w:hAnsi="Times New Roman" w:cs="Times New Roman"/>
          <w:sz w:val="24"/>
          <w:szCs w:val="24"/>
        </w:rPr>
        <w:t xml:space="preserve"> in </w:t>
      </w:r>
      <w:r w:rsidR="00444291" w:rsidRPr="00161C9F">
        <w:rPr>
          <w:rFonts w:ascii="Times New Roman" w:hAnsi="Times New Roman" w:cs="Times New Roman"/>
          <w:sz w:val="24"/>
          <w:szCs w:val="24"/>
        </w:rPr>
        <w:t>barley plants</w:t>
      </w:r>
      <w:r w:rsidR="00480275" w:rsidRPr="00161C9F">
        <w:rPr>
          <w:rFonts w:ascii="Times New Roman" w:hAnsi="Times New Roman" w:cs="Times New Roman"/>
          <w:sz w:val="24"/>
          <w:szCs w:val="24"/>
        </w:rPr>
        <w:t>. However, when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w:t>
      </w:r>
      <w:ins w:id="503" w:author="Joop van Loon" w:date="2023-06-20T16:04:00Z">
        <w:r w:rsidR="0042378C">
          <w:rPr>
            <w:rFonts w:ascii="Times New Roman" w:hAnsi="Times New Roman" w:cs="Times New Roman"/>
            <w:sz w:val="24"/>
            <w:szCs w:val="24"/>
          </w:rPr>
          <w:t xml:space="preserve">both biomass and nutrient uptake </w:t>
        </w:r>
      </w:ins>
      <w:del w:id="504" w:author="Joop van Loon" w:date="2023-06-20T16:04:00Z">
        <w:r w:rsidR="00480275" w:rsidRPr="00161C9F" w:rsidDel="0042378C">
          <w:rPr>
            <w:rFonts w:ascii="Times New Roman" w:hAnsi="Times New Roman" w:cs="Times New Roman"/>
            <w:sz w:val="24"/>
            <w:szCs w:val="24"/>
          </w:rPr>
          <w:delText xml:space="preserve">it did lead to an </w:delText>
        </w:r>
      </w:del>
      <w:r w:rsidR="00480275" w:rsidRPr="00161C9F">
        <w:rPr>
          <w:rFonts w:ascii="Times New Roman" w:hAnsi="Times New Roman" w:cs="Times New Roman"/>
          <w:sz w:val="24"/>
          <w:szCs w:val="24"/>
        </w:rPr>
        <w:t>increase</w:t>
      </w:r>
      <w:ins w:id="505" w:author="Joop van Loon" w:date="2023-06-20T16:04:00Z">
        <w:r w:rsidR="0042378C">
          <w:rPr>
            <w:rFonts w:ascii="Times New Roman" w:hAnsi="Times New Roman" w:cs="Times New Roman"/>
            <w:sz w:val="24"/>
            <w:szCs w:val="24"/>
          </w:rPr>
          <w:t>d</w:t>
        </w:r>
      </w:ins>
      <w:r w:rsidR="00480275" w:rsidRPr="00161C9F">
        <w:rPr>
          <w:rFonts w:ascii="Times New Roman" w:hAnsi="Times New Roman" w:cs="Times New Roman"/>
          <w:sz w:val="24"/>
          <w:szCs w:val="24"/>
        </w:rPr>
        <w:t xml:space="preserve"> </w:t>
      </w:r>
      <w:del w:id="506" w:author="Joop van Loon" w:date="2023-06-20T16:04:00Z">
        <w:r w:rsidR="00480275" w:rsidRPr="00161C9F" w:rsidDel="0042378C">
          <w:rPr>
            <w:rFonts w:ascii="Times New Roman" w:hAnsi="Times New Roman" w:cs="Times New Roman"/>
            <w:sz w:val="24"/>
            <w:szCs w:val="24"/>
          </w:rPr>
          <w:delText xml:space="preserve">in both of these factors </w:delText>
        </w:r>
      </w:del>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444291">
        <w:rPr>
          <w:rFonts w:ascii="Times New Roman" w:hAnsi="Times New Roman" w:cs="Times New Roman"/>
          <w:sz w:val="24"/>
          <w:szCs w:val="24"/>
        </w:rPr>
        <w:t xml:space="preserve"> </w:t>
      </w:r>
      <w:del w:id="507" w:author="Dicke, Marcel" w:date="2023-06-07T21:15:00Z">
        <w:r w:rsidR="002A3C26" w:rsidRPr="00161C9F" w:rsidDel="007607D4">
          <w:rPr>
            <w:rFonts w:ascii="Times New Roman" w:hAnsi="Times New Roman" w:cs="Times New Roman"/>
            <w:sz w:val="24"/>
            <w:szCs w:val="24"/>
          </w:rPr>
          <w:delText>Contrary to our results</w:delText>
        </w:r>
        <w:r w:rsidR="00444291" w:rsidDel="007607D4">
          <w:rPr>
            <w:rFonts w:ascii="Times New Roman" w:hAnsi="Times New Roman" w:cs="Times New Roman"/>
            <w:sz w:val="24"/>
            <w:szCs w:val="24"/>
          </w:rPr>
          <w:delText xml:space="preserve"> of raw frass application</w:delText>
        </w:r>
        <w:r w:rsidR="002A3C26" w:rsidRPr="00161C9F" w:rsidDel="007607D4">
          <w:rPr>
            <w:rFonts w:ascii="Times New Roman" w:hAnsi="Times New Roman" w:cs="Times New Roman"/>
            <w:sz w:val="24"/>
            <w:szCs w:val="24"/>
          </w:rPr>
          <w:delText xml:space="preserve">, </w:delText>
        </w:r>
      </w:del>
      <w:ins w:id="508" w:author="Dicke, Marcel" w:date="2023-06-07T21:15:00Z">
        <w:r w:rsidR="007607D4">
          <w:rPr>
            <w:rFonts w:ascii="Times New Roman" w:hAnsi="Times New Roman" w:cs="Times New Roman"/>
            <w:sz w:val="24"/>
            <w:szCs w:val="24"/>
          </w:rPr>
          <w:t xml:space="preserve">Moroeover, </w:t>
        </w:r>
      </w:ins>
      <w:del w:id="509" w:author="Dicke, Marcel" w:date="2023-06-07T21:15:00Z">
        <w:r w:rsidR="002A3C26" w:rsidRPr="00161C9F" w:rsidDel="007607D4">
          <w:rPr>
            <w:rFonts w:ascii="Times New Roman" w:hAnsi="Times New Roman" w:cs="Times New Roman"/>
            <w:sz w:val="24"/>
            <w:szCs w:val="24"/>
          </w:rPr>
          <w:delText xml:space="preserve">studies have demonstrated that </w:delText>
        </w:r>
      </w:del>
      <w:r w:rsidR="002A3C26" w:rsidRPr="00161C9F">
        <w:rPr>
          <w:rFonts w:ascii="Times New Roman" w:hAnsi="Times New Roman" w:cs="Times New Roman"/>
          <w:sz w:val="24"/>
          <w:szCs w:val="24"/>
        </w:rPr>
        <w:t>combining BSFF with synthetic fertilisers improve</w:t>
      </w:r>
      <w:del w:id="510" w:author="Joop van Loon" w:date="2023-06-20T16:04:00Z">
        <w:r w:rsidR="002A3C26" w:rsidRPr="00161C9F" w:rsidDel="0042378C">
          <w:rPr>
            <w:rFonts w:ascii="Times New Roman" w:hAnsi="Times New Roman" w:cs="Times New Roman"/>
            <w:sz w:val="24"/>
            <w:szCs w:val="24"/>
          </w:rPr>
          <w:delText>s</w:delText>
        </w:r>
      </w:del>
      <w:ins w:id="511" w:author="Joop van Loon" w:date="2023-06-20T16:04:00Z">
        <w:r w:rsidR="0042378C">
          <w:rPr>
            <w:rFonts w:ascii="Times New Roman" w:hAnsi="Times New Roman" w:cs="Times New Roman"/>
            <w:sz w:val="24"/>
            <w:szCs w:val="24"/>
          </w:rPr>
          <w:t>d</w:t>
        </w:r>
      </w:ins>
      <w:r w:rsidR="002A3C26" w:rsidRPr="00161C9F">
        <w:rPr>
          <w:rFonts w:ascii="Times New Roman" w:hAnsi="Times New Roman" w:cs="Times New Roman"/>
          <w:sz w:val="24"/>
          <w:szCs w:val="24"/>
        </w:rPr>
        <w:t xml:space="preserve">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w:t>
      </w:r>
      <w:del w:id="512" w:author="Dicke, Marcel" w:date="2023-06-07T21:16:00Z">
        <w:r w:rsidR="002A3C26" w:rsidRPr="00161C9F" w:rsidDel="007607D4">
          <w:rPr>
            <w:rFonts w:ascii="Times New Roman" w:hAnsi="Times New Roman" w:cs="Times New Roman"/>
            <w:sz w:val="24"/>
            <w:szCs w:val="24"/>
          </w:rPr>
          <w:delText xml:space="preserve">Dzepe et al. found that </w:delText>
        </w:r>
      </w:del>
      <w:ins w:id="513" w:author="Dicke, Marcel" w:date="2023-06-07T21:16:00Z">
        <w:r w:rsidR="007607D4">
          <w:rPr>
            <w:rFonts w:ascii="Times New Roman" w:hAnsi="Times New Roman" w:cs="Times New Roman"/>
            <w:sz w:val="24"/>
            <w:szCs w:val="24"/>
          </w:rPr>
          <w:t>L</w:t>
        </w:r>
      </w:ins>
      <w:del w:id="514" w:author="Dicke, Marcel" w:date="2023-06-07T21:16:00Z">
        <w:r w:rsidR="002A3C26" w:rsidRPr="00161C9F" w:rsidDel="007607D4">
          <w:rPr>
            <w:rFonts w:ascii="Times New Roman" w:hAnsi="Times New Roman" w:cs="Times New Roman"/>
            <w:sz w:val="24"/>
            <w:szCs w:val="24"/>
          </w:rPr>
          <w:delText>l</w:delText>
        </w:r>
      </w:del>
      <w:r w:rsidR="002A3C26" w:rsidRPr="00161C9F">
        <w:rPr>
          <w:rFonts w:ascii="Times New Roman" w:hAnsi="Times New Roman" w:cs="Times New Roman"/>
          <w:sz w:val="24"/>
          <w:szCs w:val="24"/>
        </w:rPr>
        <w:t xml:space="preserve">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w:t>
      </w:r>
      <w:del w:id="515" w:author="Dicke, Marcel" w:date="2023-06-07T21:16:00Z">
        <w:r w:rsidR="002A3C26" w:rsidRPr="00161C9F" w:rsidDel="000C7D9E">
          <w:rPr>
            <w:rFonts w:ascii="Times New Roman" w:hAnsi="Times New Roman" w:cs="Times New Roman"/>
            <w:sz w:val="24"/>
            <w:szCs w:val="24"/>
          </w:rPr>
          <w:delText>Another study found that c</w:delText>
        </w:r>
      </w:del>
      <w:ins w:id="516" w:author="Dicke, Marcel" w:date="2023-06-07T21:16:00Z">
        <w:r w:rsidR="000C7D9E">
          <w:rPr>
            <w:rFonts w:ascii="Times New Roman" w:hAnsi="Times New Roman" w:cs="Times New Roman"/>
            <w:sz w:val="24"/>
            <w:szCs w:val="24"/>
          </w:rPr>
          <w:t>C</w:t>
        </w:r>
      </w:ins>
      <w:r w:rsidR="002A3C26" w:rsidRPr="00161C9F">
        <w:rPr>
          <w:rFonts w:ascii="Times New Roman" w:hAnsi="Times New Roman" w:cs="Times New Roman"/>
          <w:sz w:val="24"/>
          <w:szCs w:val="24"/>
        </w:rPr>
        <w:t xml:space="preserve">ompared to unamended sandy soil, zucchini plants grown in BSFF- and MWF-treated soil </w:t>
      </w:r>
      <w:r w:rsidR="00444291">
        <w:rPr>
          <w:rFonts w:ascii="Times New Roman" w:hAnsi="Times New Roman" w:cs="Times New Roman"/>
          <w:sz w:val="24"/>
          <w:szCs w:val="24"/>
        </w:rPr>
        <w:t>were</w:t>
      </w:r>
      <w:r w:rsidR="00444291" w:rsidRPr="00161C9F">
        <w:rPr>
          <w:rFonts w:ascii="Times New Roman" w:hAnsi="Times New Roman" w:cs="Times New Roman"/>
          <w:sz w:val="24"/>
          <w:szCs w:val="24"/>
        </w:rPr>
        <w:t xml:space="preserve"> </w:t>
      </w:r>
      <w:r w:rsidR="002A3C26" w:rsidRPr="00161C9F">
        <w:rPr>
          <w:rFonts w:ascii="Times New Roman" w:hAnsi="Times New Roman" w:cs="Times New Roman"/>
          <w:sz w:val="24"/>
          <w:szCs w:val="24"/>
        </w:rPr>
        <w:t xml:space="preserve">considerably taller, </w:t>
      </w:r>
      <w:r w:rsidR="00444291">
        <w:rPr>
          <w:rFonts w:ascii="Times New Roman" w:hAnsi="Times New Roman" w:cs="Times New Roman"/>
          <w:sz w:val="24"/>
          <w:szCs w:val="24"/>
        </w:rPr>
        <w:t xml:space="preserve">had </w:t>
      </w:r>
      <w:r w:rsidR="002A3C26" w:rsidRPr="00161C9F">
        <w:rPr>
          <w:rFonts w:ascii="Times New Roman" w:hAnsi="Times New Roman" w:cs="Times New Roman"/>
          <w:sz w:val="24"/>
          <w:szCs w:val="24"/>
        </w:rPr>
        <w:t xml:space="preserve">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1CE6DC85" w:rsidR="00226B77" w:rsidRPr="00161C9F" w:rsidRDefault="00CB3D18" w:rsidP="0004051B">
      <w:pPr>
        <w:spacing w:after="0"/>
        <w:jc w:val="both"/>
        <w:rPr>
          <w:rFonts w:ascii="Times New Roman" w:hAnsi="Times New Roman" w:cs="Times New Roman"/>
          <w:sz w:val="24"/>
          <w:szCs w:val="24"/>
        </w:rPr>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ins w:id="517" w:author="Dicke, Marcel" w:date="2023-06-07T21:18:00Z">
        <w:r w:rsidR="000C7D9E">
          <w:rPr>
            <w:rFonts w:ascii="Times New Roman" w:hAnsi="Times New Roman" w:cs="Times New Roman"/>
            <w:sz w:val="24"/>
            <w:szCs w:val="24"/>
          </w:rPr>
          <w:t>F</w:t>
        </w:r>
      </w:ins>
      <w:del w:id="518" w:author="Dicke, Marcel" w:date="2023-06-07T21:18:00Z">
        <w:r w:rsidR="00CA280C" w:rsidRPr="00161C9F" w:rsidDel="000C7D9E">
          <w:rPr>
            <w:rFonts w:ascii="Times New Roman" w:hAnsi="Times New Roman" w:cs="Times New Roman"/>
            <w:sz w:val="24"/>
            <w:szCs w:val="24"/>
          </w:rPr>
          <w:delText>Moreover, f</w:delText>
        </w:r>
      </w:del>
      <w:r w:rsidR="00CA280C" w:rsidRPr="00161C9F">
        <w:rPr>
          <w:rFonts w:ascii="Times New Roman" w:hAnsi="Times New Roman" w:cs="Times New Roman"/>
          <w:sz w:val="24"/>
          <w:szCs w:val="24"/>
        </w:rPr>
        <w:t xml:space="preserve">rass quality depends heavily on the larval substrate as well as </w:t>
      </w:r>
      <w:del w:id="519" w:author="Dicke, Marcel" w:date="2023-06-07T21:18:00Z">
        <w:r w:rsidR="00CA280C" w:rsidRPr="00161C9F" w:rsidDel="000C7D9E">
          <w:rPr>
            <w:rFonts w:ascii="Times New Roman" w:hAnsi="Times New Roman" w:cs="Times New Roman"/>
            <w:sz w:val="24"/>
            <w:szCs w:val="24"/>
          </w:rPr>
          <w:delText xml:space="preserve">the </w:delText>
        </w:r>
      </w:del>
      <w:r w:rsidR="00CA280C" w:rsidRPr="00161C9F">
        <w:rPr>
          <w:rFonts w:ascii="Times New Roman" w:hAnsi="Times New Roman" w:cs="Times New Roman"/>
          <w:sz w:val="24"/>
          <w:szCs w:val="24"/>
        </w:rPr>
        <w:t xml:space="preserve">postharvest processing. </w:t>
      </w:r>
      <w:commentRangeStart w:id="520"/>
      <w:r w:rsidR="00677A69" w:rsidRPr="000C7D9E">
        <w:rPr>
          <w:rFonts w:ascii="Times New Roman" w:hAnsi="Times New Roman" w:cs="Times New Roman"/>
          <w:strike/>
          <w:sz w:val="24"/>
          <w:szCs w:val="24"/>
          <w:rPrChange w:id="521" w:author="Dicke, Marcel" w:date="2023-06-07T21:18:00Z">
            <w:rPr>
              <w:rFonts w:ascii="Times New Roman" w:hAnsi="Times New Roman" w:cs="Times New Roman"/>
              <w:sz w:val="24"/>
              <w:szCs w:val="24"/>
            </w:rPr>
          </w:rPrChange>
        </w:rPr>
        <w:t>G</w:t>
      </w:r>
      <w:r w:rsidR="00C47CC8" w:rsidRPr="000C7D9E">
        <w:rPr>
          <w:rFonts w:ascii="Times New Roman" w:hAnsi="Times New Roman" w:cs="Times New Roman"/>
          <w:strike/>
          <w:sz w:val="24"/>
          <w:szCs w:val="24"/>
          <w:rPrChange w:id="522" w:author="Dicke, Marcel" w:date="2023-06-07T21:18:00Z">
            <w:rPr>
              <w:rFonts w:ascii="Times New Roman" w:hAnsi="Times New Roman" w:cs="Times New Roman"/>
              <w:sz w:val="24"/>
              <w:szCs w:val="24"/>
            </w:rPr>
          </w:rPrChange>
        </w:rPr>
        <w:t>rowth</w:t>
      </w:r>
      <w:ins w:id="523" w:author="Dicke, Marcel" w:date="2023-06-07T21:18:00Z">
        <w:r w:rsidR="000C7D9E" w:rsidRPr="000C7D9E">
          <w:rPr>
            <w:rFonts w:ascii="Times New Roman" w:hAnsi="Times New Roman" w:cs="Times New Roman"/>
            <w:strike/>
            <w:sz w:val="24"/>
            <w:szCs w:val="24"/>
            <w:rPrChange w:id="524" w:author="Dicke, Marcel" w:date="2023-06-07T21:18:00Z">
              <w:rPr>
                <w:rFonts w:ascii="Times New Roman" w:hAnsi="Times New Roman" w:cs="Times New Roman"/>
                <w:sz w:val="24"/>
                <w:szCs w:val="24"/>
              </w:rPr>
            </w:rPrChange>
          </w:rPr>
          <w:t xml:space="preserve"> </w:t>
        </w:r>
      </w:ins>
      <w:del w:id="525" w:author="Dicke, Marcel" w:date="2023-06-07T21:18:00Z">
        <w:r w:rsidR="00C47CC8" w:rsidRPr="000C7D9E" w:rsidDel="000C7D9E">
          <w:rPr>
            <w:rFonts w:ascii="Times New Roman" w:hAnsi="Times New Roman" w:cs="Times New Roman"/>
            <w:strike/>
            <w:sz w:val="24"/>
            <w:szCs w:val="24"/>
            <w:rPrChange w:id="526" w:author="Dicke, Marcel" w:date="2023-06-07T21:18:00Z">
              <w:rPr>
                <w:rFonts w:ascii="Times New Roman" w:hAnsi="Times New Roman" w:cs="Times New Roman"/>
                <w:sz w:val="24"/>
                <w:szCs w:val="24"/>
              </w:rPr>
            </w:rPrChange>
          </w:rPr>
          <w:delText>-</w:delText>
        </w:r>
      </w:del>
      <w:r w:rsidR="00C47CC8" w:rsidRPr="000C7D9E">
        <w:rPr>
          <w:rFonts w:ascii="Times New Roman" w:hAnsi="Times New Roman" w:cs="Times New Roman"/>
          <w:strike/>
          <w:sz w:val="24"/>
          <w:szCs w:val="24"/>
          <w:rPrChange w:id="527" w:author="Dicke, Marcel" w:date="2023-06-07T21:18:00Z">
            <w:rPr>
              <w:rFonts w:ascii="Times New Roman" w:hAnsi="Times New Roman" w:cs="Times New Roman"/>
              <w:sz w:val="24"/>
              <w:szCs w:val="24"/>
            </w:rPr>
          </w:rPrChange>
        </w:rPr>
        <w:t>inhibit</w:t>
      </w:r>
      <w:r w:rsidR="00677A69" w:rsidRPr="000C7D9E">
        <w:rPr>
          <w:rFonts w:ascii="Times New Roman" w:hAnsi="Times New Roman" w:cs="Times New Roman"/>
          <w:strike/>
          <w:sz w:val="24"/>
          <w:szCs w:val="24"/>
          <w:rPrChange w:id="528" w:author="Dicke, Marcel" w:date="2023-06-07T21:18:00Z">
            <w:rPr>
              <w:rFonts w:ascii="Times New Roman" w:hAnsi="Times New Roman" w:cs="Times New Roman"/>
              <w:sz w:val="24"/>
              <w:szCs w:val="24"/>
            </w:rPr>
          </w:rPrChange>
        </w:rPr>
        <w:t xml:space="preserve">ion by heavy metal </w:t>
      </w:r>
      <w:r w:rsidR="003F3858" w:rsidRPr="000C7D9E">
        <w:rPr>
          <w:rFonts w:ascii="Times New Roman" w:hAnsi="Times New Roman" w:cs="Times New Roman"/>
          <w:strike/>
          <w:sz w:val="24"/>
          <w:szCs w:val="24"/>
          <w:rPrChange w:id="529" w:author="Dicke, Marcel" w:date="2023-06-07T21:18:00Z">
            <w:rPr>
              <w:rFonts w:ascii="Times New Roman" w:hAnsi="Times New Roman" w:cs="Times New Roman"/>
              <w:sz w:val="24"/>
              <w:szCs w:val="24"/>
            </w:rPr>
          </w:rPrChange>
        </w:rPr>
        <w:t>accumulation</w:t>
      </w:r>
      <w:r w:rsidR="00BC12F5" w:rsidRPr="000C7D9E">
        <w:rPr>
          <w:rFonts w:ascii="Times New Roman" w:hAnsi="Times New Roman" w:cs="Times New Roman"/>
          <w:strike/>
          <w:sz w:val="24"/>
          <w:szCs w:val="24"/>
          <w:rPrChange w:id="530" w:author="Dicke, Marcel" w:date="2023-06-07T21:18:00Z">
            <w:rPr>
              <w:rFonts w:ascii="Times New Roman" w:hAnsi="Times New Roman" w:cs="Times New Roman"/>
              <w:sz w:val="24"/>
              <w:szCs w:val="24"/>
            </w:rPr>
          </w:rPrChange>
        </w:rPr>
        <w:t xml:space="preserve"> particularly cadmium</w:t>
      </w:r>
      <w:r w:rsidR="003F3858" w:rsidRPr="000C7D9E">
        <w:rPr>
          <w:rFonts w:ascii="Times New Roman" w:hAnsi="Times New Roman" w:cs="Times New Roman"/>
          <w:strike/>
          <w:sz w:val="24"/>
          <w:szCs w:val="24"/>
          <w:rPrChange w:id="531" w:author="Dicke, Marcel" w:date="2023-06-07T21:18:00Z">
            <w:rPr>
              <w:rFonts w:ascii="Times New Roman" w:hAnsi="Times New Roman" w:cs="Times New Roman"/>
              <w:sz w:val="24"/>
              <w:szCs w:val="24"/>
            </w:rPr>
          </w:rPrChange>
        </w:rPr>
        <w:t xml:space="preserve"> in plant tissues</w:t>
      </w:r>
      <w:r w:rsidR="00677A69" w:rsidRPr="000C7D9E">
        <w:rPr>
          <w:rFonts w:ascii="Times New Roman" w:hAnsi="Times New Roman" w:cs="Times New Roman"/>
          <w:strike/>
          <w:sz w:val="24"/>
          <w:szCs w:val="24"/>
          <w:rPrChange w:id="532" w:author="Dicke, Marcel" w:date="2023-06-07T21:18:00Z">
            <w:rPr>
              <w:rFonts w:ascii="Times New Roman" w:hAnsi="Times New Roman" w:cs="Times New Roman"/>
              <w:sz w:val="24"/>
              <w:szCs w:val="24"/>
            </w:rPr>
          </w:rPrChange>
        </w:rPr>
        <w:t xml:space="preserve"> ha</w:t>
      </w:r>
      <w:r w:rsidR="00BC12F5" w:rsidRPr="000C7D9E">
        <w:rPr>
          <w:rFonts w:ascii="Times New Roman" w:hAnsi="Times New Roman" w:cs="Times New Roman"/>
          <w:strike/>
          <w:sz w:val="24"/>
          <w:szCs w:val="24"/>
          <w:rPrChange w:id="533" w:author="Dicke, Marcel" w:date="2023-06-07T21:18:00Z">
            <w:rPr>
              <w:rFonts w:ascii="Times New Roman" w:hAnsi="Times New Roman" w:cs="Times New Roman"/>
              <w:sz w:val="24"/>
              <w:szCs w:val="24"/>
            </w:rPr>
          </w:rPrChange>
        </w:rPr>
        <w:t>s</w:t>
      </w:r>
      <w:r w:rsidR="00677A69" w:rsidRPr="000C7D9E">
        <w:rPr>
          <w:rFonts w:ascii="Times New Roman" w:hAnsi="Times New Roman" w:cs="Times New Roman"/>
          <w:strike/>
          <w:sz w:val="24"/>
          <w:szCs w:val="24"/>
          <w:rPrChange w:id="534" w:author="Dicke, Marcel" w:date="2023-06-07T21:18:00Z">
            <w:rPr>
              <w:rFonts w:ascii="Times New Roman" w:hAnsi="Times New Roman" w:cs="Times New Roman"/>
              <w:sz w:val="24"/>
              <w:szCs w:val="24"/>
            </w:rPr>
          </w:rPrChange>
        </w:rPr>
        <w:t xml:space="preserve"> been found </w:t>
      </w:r>
      <w:r w:rsidR="00F26057" w:rsidRPr="000C7D9E">
        <w:rPr>
          <w:rFonts w:ascii="Times New Roman" w:hAnsi="Times New Roman" w:cs="Times New Roman"/>
          <w:strike/>
          <w:sz w:val="24"/>
          <w:szCs w:val="24"/>
          <w:rPrChange w:id="535" w:author="Dicke, Marcel" w:date="2023-06-07T21:18:00Z">
            <w:rPr>
              <w:rFonts w:ascii="Times New Roman" w:hAnsi="Times New Roman" w:cs="Times New Roman"/>
              <w:sz w:val="24"/>
              <w:szCs w:val="24"/>
            </w:rPr>
          </w:rPrChange>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0C7D9E">
        <w:rPr>
          <w:rFonts w:ascii="Times New Roman" w:hAnsi="Times New Roman" w:cs="Times New Roman"/>
          <w:strike/>
          <w:sz w:val="24"/>
          <w:szCs w:val="24"/>
          <w:rPrChange w:id="536" w:author="Dicke, Marcel" w:date="2023-06-07T21:18:00Z">
            <w:rPr>
              <w:rFonts w:ascii="Times New Roman" w:hAnsi="Times New Roman" w:cs="Times New Roman"/>
              <w:sz w:val="24"/>
              <w:szCs w:val="24"/>
            </w:rPr>
          </w:rPrChange>
        </w:rPr>
        <w:instrText xml:space="preserve"> ADDIN EN.CITE </w:instrText>
      </w:r>
      <w:r w:rsidR="00671730" w:rsidRPr="000C7D9E">
        <w:rPr>
          <w:rFonts w:ascii="Times New Roman" w:hAnsi="Times New Roman" w:cs="Times New Roman"/>
          <w:strike/>
          <w:sz w:val="24"/>
          <w:szCs w:val="24"/>
          <w:rPrChange w:id="537" w:author="Dicke, Marcel" w:date="2023-06-07T21:18:00Z">
            <w:rPr>
              <w:rFonts w:ascii="Times New Roman" w:hAnsi="Times New Roman" w:cs="Times New Roman"/>
              <w:sz w:val="24"/>
              <w:szCs w:val="24"/>
            </w:rPr>
          </w:rPrChange>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0C7D9E">
        <w:rPr>
          <w:rFonts w:ascii="Times New Roman" w:hAnsi="Times New Roman" w:cs="Times New Roman"/>
          <w:strike/>
          <w:sz w:val="24"/>
          <w:szCs w:val="24"/>
          <w:rPrChange w:id="538" w:author="Dicke, Marcel" w:date="2023-06-07T21:18:00Z">
            <w:rPr>
              <w:rFonts w:ascii="Times New Roman" w:hAnsi="Times New Roman" w:cs="Times New Roman"/>
              <w:sz w:val="24"/>
              <w:szCs w:val="24"/>
            </w:rPr>
          </w:rPrChange>
        </w:rPr>
        <w:instrText xml:space="preserve"> ADDIN EN.CITE.DATA </w:instrText>
      </w:r>
      <w:r w:rsidR="00671730" w:rsidRPr="00E06A69">
        <w:rPr>
          <w:rFonts w:ascii="Times New Roman" w:hAnsi="Times New Roman" w:cs="Times New Roman"/>
          <w:strike/>
          <w:sz w:val="24"/>
          <w:szCs w:val="24"/>
        </w:rPr>
      </w:r>
      <w:r w:rsidR="00671730" w:rsidRPr="000C7D9E">
        <w:rPr>
          <w:rFonts w:ascii="Times New Roman" w:hAnsi="Times New Roman" w:cs="Times New Roman"/>
          <w:strike/>
          <w:sz w:val="24"/>
          <w:szCs w:val="24"/>
          <w:rPrChange w:id="539" w:author="Dicke, Marcel" w:date="2023-06-07T21:18:00Z">
            <w:rPr>
              <w:rFonts w:ascii="Times New Roman" w:hAnsi="Times New Roman" w:cs="Times New Roman"/>
              <w:sz w:val="24"/>
              <w:szCs w:val="24"/>
            </w:rPr>
          </w:rPrChange>
        </w:rPr>
        <w:fldChar w:fldCharType="end"/>
      </w:r>
      <w:r w:rsidR="00F26057" w:rsidRPr="00E06A69">
        <w:rPr>
          <w:rFonts w:ascii="Times New Roman" w:hAnsi="Times New Roman" w:cs="Times New Roman"/>
          <w:strike/>
          <w:sz w:val="24"/>
          <w:szCs w:val="24"/>
        </w:rPr>
      </w:r>
      <w:r w:rsidR="00F26057" w:rsidRPr="000C7D9E">
        <w:rPr>
          <w:rFonts w:ascii="Times New Roman" w:hAnsi="Times New Roman" w:cs="Times New Roman"/>
          <w:strike/>
          <w:sz w:val="24"/>
          <w:szCs w:val="24"/>
          <w:rPrChange w:id="540" w:author="Dicke, Marcel" w:date="2023-06-07T21:18:00Z">
            <w:rPr>
              <w:rFonts w:ascii="Times New Roman" w:hAnsi="Times New Roman" w:cs="Times New Roman"/>
              <w:sz w:val="24"/>
              <w:szCs w:val="24"/>
            </w:rPr>
          </w:rPrChange>
        </w:rPr>
        <w:fldChar w:fldCharType="separate"/>
      </w:r>
      <w:r w:rsidR="00671730" w:rsidRPr="000C7D9E">
        <w:rPr>
          <w:rFonts w:ascii="Times New Roman" w:hAnsi="Times New Roman" w:cs="Times New Roman"/>
          <w:strike/>
          <w:noProof/>
          <w:sz w:val="24"/>
          <w:szCs w:val="24"/>
          <w:rPrChange w:id="541" w:author="Dicke, Marcel" w:date="2023-06-07T21:18:00Z">
            <w:rPr>
              <w:rFonts w:ascii="Times New Roman" w:hAnsi="Times New Roman" w:cs="Times New Roman"/>
              <w:noProof/>
              <w:sz w:val="24"/>
              <w:szCs w:val="24"/>
            </w:rPr>
          </w:rPrChange>
        </w:rPr>
        <w:t>(John et al., 2009; Kycko et al., 2019; Saadaoui et al., 2022)</w:t>
      </w:r>
      <w:r w:rsidR="00F26057" w:rsidRPr="000C7D9E">
        <w:rPr>
          <w:rFonts w:ascii="Times New Roman" w:hAnsi="Times New Roman" w:cs="Times New Roman"/>
          <w:strike/>
          <w:sz w:val="24"/>
          <w:szCs w:val="24"/>
          <w:rPrChange w:id="542" w:author="Dicke, Marcel" w:date="2023-06-07T21:18:00Z">
            <w:rPr>
              <w:rFonts w:ascii="Times New Roman" w:hAnsi="Times New Roman" w:cs="Times New Roman"/>
              <w:sz w:val="24"/>
              <w:szCs w:val="24"/>
            </w:rPr>
          </w:rPrChange>
        </w:rPr>
        <w:fldChar w:fldCharType="end"/>
      </w:r>
      <w:r w:rsidR="00C47CC8" w:rsidRPr="000C7D9E">
        <w:rPr>
          <w:rFonts w:ascii="Times New Roman" w:hAnsi="Times New Roman" w:cs="Times New Roman"/>
          <w:strike/>
          <w:sz w:val="24"/>
          <w:szCs w:val="24"/>
          <w:rPrChange w:id="543" w:author="Dicke, Marcel" w:date="2023-06-07T21:18:00Z">
            <w:rPr>
              <w:rFonts w:ascii="Times New Roman" w:hAnsi="Times New Roman" w:cs="Times New Roman"/>
              <w:sz w:val="24"/>
              <w:szCs w:val="24"/>
            </w:rPr>
          </w:rPrChange>
        </w:rPr>
        <w:t>.</w:t>
      </w:r>
      <w:r w:rsidR="005C63BD" w:rsidRPr="000C7D9E">
        <w:rPr>
          <w:rFonts w:ascii="Times New Roman" w:hAnsi="Times New Roman" w:cs="Times New Roman"/>
          <w:strike/>
          <w:sz w:val="24"/>
          <w:szCs w:val="24"/>
          <w:rPrChange w:id="544" w:author="Dicke, Marcel" w:date="2023-06-07T21:18:00Z">
            <w:rPr>
              <w:rFonts w:ascii="Times New Roman" w:hAnsi="Times New Roman" w:cs="Times New Roman"/>
              <w:sz w:val="24"/>
              <w:szCs w:val="24"/>
            </w:rPr>
          </w:rPrChange>
        </w:rPr>
        <w:t xml:space="preserve"> </w:t>
      </w:r>
      <w:r w:rsidR="00F43EBB" w:rsidRPr="000C7D9E">
        <w:rPr>
          <w:rFonts w:ascii="Times New Roman" w:hAnsi="Times New Roman" w:cs="Times New Roman"/>
          <w:strike/>
          <w:sz w:val="24"/>
          <w:szCs w:val="24"/>
          <w:rPrChange w:id="545" w:author="Dicke, Marcel" w:date="2023-06-07T21:18:00Z">
            <w:rPr>
              <w:rFonts w:ascii="Times New Roman" w:hAnsi="Times New Roman" w:cs="Times New Roman"/>
              <w:sz w:val="24"/>
              <w:szCs w:val="24"/>
            </w:rPr>
          </w:rPrChange>
        </w:rPr>
        <w:t xml:space="preserve">The negative growth effects </w:t>
      </w:r>
      <w:r w:rsidR="0004051B" w:rsidRPr="000C7D9E">
        <w:rPr>
          <w:rFonts w:ascii="Times New Roman" w:hAnsi="Times New Roman" w:cs="Times New Roman"/>
          <w:strike/>
          <w:sz w:val="24"/>
          <w:szCs w:val="24"/>
          <w:rPrChange w:id="546" w:author="Dicke, Marcel" w:date="2023-06-07T21:18:00Z">
            <w:rPr>
              <w:rFonts w:ascii="Times New Roman" w:hAnsi="Times New Roman" w:cs="Times New Roman"/>
              <w:sz w:val="24"/>
              <w:szCs w:val="24"/>
            </w:rPr>
          </w:rPrChange>
        </w:rPr>
        <w:t xml:space="preserve">in our study </w:t>
      </w:r>
      <w:r w:rsidR="00F43EBB" w:rsidRPr="000C7D9E">
        <w:rPr>
          <w:rFonts w:ascii="Times New Roman" w:hAnsi="Times New Roman" w:cs="Times New Roman"/>
          <w:strike/>
          <w:sz w:val="24"/>
          <w:szCs w:val="24"/>
          <w:rPrChange w:id="547" w:author="Dicke, Marcel" w:date="2023-06-07T21:18:00Z">
            <w:rPr>
              <w:rFonts w:ascii="Times New Roman" w:hAnsi="Times New Roman" w:cs="Times New Roman"/>
              <w:sz w:val="24"/>
              <w:szCs w:val="24"/>
            </w:rPr>
          </w:rPrChange>
        </w:rPr>
        <w:t xml:space="preserve">may </w:t>
      </w:r>
      <w:r w:rsidR="00695027" w:rsidRPr="000C7D9E">
        <w:rPr>
          <w:rFonts w:ascii="Times New Roman" w:hAnsi="Times New Roman" w:cs="Times New Roman"/>
          <w:strike/>
          <w:sz w:val="24"/>
          <w:szCs w:val="24"/>
          <w:rPrChange w:id="548" w:author="Dicke, Marcel" w:date="2023-06-07T21:18:00Z">
            <w:rPr>
              <w:rFonts w:ascii="Times New Roman" w:hAnsi="Times New Roman" w:cs="Times New Roman"/>
              <w:sz w:val="24"/>
              <w:szCs w:val="24"/>
            </w:rPr>
          </w:rPrChange>
        </w:rPr>
        <w:t xml:space="preserve">have </w:t>
      </w:r>
      <w:r w:rsidR="00F43EBB" w:rsidRPr="000C7D9E">
        <w:rPr>
          <w:rFonts w:ascii="Times New Roman" w:hAnsi="Times New Roman" w:cs="Times New Roman"/>
          <w:strike/>
          <w:sz w:val="24"/>
          <w:szCs w:val="24"/>
          <w:rPrChange w:id="549" w:author="Dicke, Marcel" w:date="2023-06-07T21:18:00Z">
            <w:rPr>
              <w:rFonts w:ascii="Times New Roman" w:hAnsi="Times New Roman" w:cs="Times New Roman"/>
              <w:sz w:val="24"/>
              <w:szCs w:val="24"/>
            </w:rPr>
          </w:rPrChange>
        </w:rPr>
        <w:t>be</w:t>
      </w:r>
      <w:r w:rsidR="00695027" w:rsidRPr="000C7D9E">
        <w:rPr>
          <w:rFonts w:ascii="Times New Roman" w:hAnsi="Times New Roman" w:cs="Times New Roman"/>
          <w:strike/>
          <w:sz w:val="24"/>
          <w:szCs w:val="24"/>
          <w:rPrChange w:id="550" w:author="Dicke, Marcel" w:date="2023-06-07T21:18:00Z">
            <w:rPr>
              <w:rFonts w:ascii="Times New Roman" w:hAnsi="Times New Roman" w:cs="Times New Roman"/>
              <w:sz w:val="24"/>
              <w:szCs w:val="24"/>
            </w:rPr>
          </w:rPrChange>
        </w:rPr>
        <w:t>en</w:t>
      </w:r>
      <w:r w:rsidR="00F43EBB" w:rsidRPr="000C7D9E">
        <w:rPr>
          <w:rFonts w:ascii="Times New Roman" w:hAnsi="Times New Roman" w:cs="Times New Roman"/>
          <w:strike/>
          <w:sz w:val="24"/>
          <w:szCs w:val="24"/>
          <w:rPrChange w:id="551" w:author="Dicke, Marcel" w:date="2023-06-07T21:18:00Z">
            <w:rPr>
              <w:rFonts w:ascii="Times New Roman" w:hAnsi="Times New Roman" w:cs="Times New Roman"/>
              <w:sz w:val="24"/>
              <w:szCs w:val="24"/>
            </w:rPr>
          </w:rPrChange>
        </w:rPr>
        <w:t xml:space="preserve"> due to cadmium's inhibition of the proton pump implicated in cellular </w:t>
      </w:r>
      <w:r w:rsidR="00420479" w:rsidRPr="000C7D9E">
        <w:rPr>
          <w:rFonts w:ascii="Times New Roman" w:hAnsi="Times New Roman" w:cs="Times New Roman"/>
          <w:strike/>
          <w:sz w:val="24"/>
          <w:szCs w:val="24"/>
          <w:rPrChange w:id="552" w:author="Dicke, Marcel" w:date="2023-06-07T21:18:00Z">
            <w:rPr>
              <w:rFonts w:ascii="Times New Roman" w:hAnsi="Times New Roman" w:cs="Times New Roman"/>
              <w:sz w:val="24"/>
              <w:szCs w:val="24"/>
            </w:rPr>
          </w:rPrChange>
        </w:rPr>
        <w:t xml:space="preserve">plant </w:t>
      </w:r>
      <w:r w:rsidR="00F43EBB" w:rsidRPr="000C7D9E">
        <w:rPr>
          <w:rFonts w:ascii="Times New Roman" w:hAnsi="Times New Roman" w:cs="Times New Roman"/>
          <w:strike/>
          <w:sz w:val="24"/>
          <w:szCs w:val="24"/>
          <w:rPrChange w:id="553" w:author="Dicke, Marcel" w:date="2023-06-07T21:18:00Z">
            <w:rPr>
              <w:rFonts w:ascii="Times New Roman" w:hAnsi="Times New Roman" w:cs="Times New Roman"/>
              <w:sz w:val="24"/>
              <w:szCs w:val="24"/>
            </w:rPr>
          </w:rPrChange>
        </w:rPr>
        <w:t xml:space="preserve">growth  </w:t>
      </w:r>
      <w:r w:rsidR="00F43EBB" w:rsidRPr="000C7D9E">
        <w:rPr>
          <w:rFonts w:ascii="Times New Roman" w:hAnsi="Times New Roman" w:cs="Times New Roman"/>
          <w:strike/>
          <w:color w:val="222222"/>
          <w:sz w:val="24"/>
          <w:szCs w:val="24"/>
          <w:shd w:val="clear" w:color="auto" w:fill="FFFFFF"/>
          <w:rPrChange w:id="554" w:author="Dicke, Marcel" w:date="2023-06-07T21:18:00Z">
            <w:rPr>
              <w:rFonts w:ascii="Times New Roman" w:hAnsi="Times New Roman" w:cs="Times New Roman"/>
              <w:color w:val="222222"/>
              <w:sz w:val="24"/>
              <w:szCs w:val="24"/>
              <w:shd w:val="clear" w:color="auto" w:fill="FFFFFF"/>
            </w:rPr>
          </w:rPrChange>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0C7D9E">
        <w:rPr>
          <w:rFonts w:ascii="Times New Roman" w:hAnsi="Times New Roman" w:cs="Times New Roman"/>
          <w:strike/>
          <w:color w:val="222222"/>
          <w:sz w:val="24"/>
          <w:szCs w:val="24"/>
          <w:shd w:val="clear" w:color="auto" w:fill="FFFFFF"/>
          <w:rPrChange w:id="555" w:author="Dicke, Marcel" w:date="2023-06-07T21:18:00Z">
            <w:rPr>
              <w:rFonts w:ascii="Times New Roman" w:hAnsi="Times New Roman" w:cs="Times New Roman"/>
              <w:color w:val="222222"/>
              <w:sz w:val="24"/>
              <w:szCs w:val="24"/>
              <w:shd w:val="clear" w:color="auto" w:fill="FFFFFF"/>
            </w:rPr>
          </w:rPrChange>
        </w:rPr>
        <w:instrText xml:space="preserve"> ADDIN EN.CITE </w:instrText>
      </w:r>
      <w:r w:rsidR="005D1884" w:rsidRPr="000C7D9E">
        <w:rPr>
          <w:rFonts w:ascii="Times New Roman" w:hAnsi="Times New Roman" w:cs="Times New Roman"/>
          <w:strike/>
          <w:color w:val="222222"/>
          <w:sz w:val="24"/>
          <w:szCs w:val="24"/>
          <w:shd w:val="clear" w:color="auto" w:fill="FFFFFF"/>
          <w:rPrChange w:id="556" w:author="Dicke, Marcel" w:date="2023-06-07T21:18:00Z">
            <w:rPr>
              <w:rFonts w:ascii="Times New Roman" w:hAnsi="Times New Roman" w:cs="Times New Roman"/>
              <w:color w:val="222222"/>
              <w:sz w:val="24"/>
              <w:szCs w:val="24"/>
              <w:shd w:val="clear" w:color="auto" w:fill="FFFFFF"/>
            </w:rPr>
          </w:rPrChange>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0C7D9E">
        <w:rPr>
          <w:rFonts w:ascii="Times New Roman" w:hAnsi="Times New Roman" w:cs="Times New Roman"/>
          <w:strike/>
          <w:color w:val="222222"/>
          <w:sz w:val="24"/>
          <w:szCs w:val="24"/>
          <w:shd w:val="clear" w:color="auto" w:fill="FFFFFF"/>
          <w:rPrChange w:id="557" w:author="Dicke, Marcel" w:date="2023-06-07T21:18:00Z">
            <w:rPr>
              <w:rFonts w:ascii="Times New Roman" w:hAnsi="Times New Roman" w:cs="Times New Roman"/>
              <w:color w:val="222222"/>
              <w:sz w:val="24"/>
              <w:szCs w:val="24"/>
              <w:shd w:val="clear" w:color="auto" w:fill="FFFFFF"/>
            </w:rPr>
          </w:rPrChange>
        </w:rPr>
        <w:instrText xml:space="preserve"> ADDIN EN.CITE.DATA </w:instrText>
      </w:r>
      <w:r w:rsidR="005D1884" w:rsidRPr="00E06A69">
        <w:rPr>
          <w:rFonts w:ascii="Times New Roman" w:hAnsi="Times New Roman" w:cs="Times New Roman"/>
          <w:strike/>
          <w:color w:val="222222"/>
          <w:sz w:val="24"/>
          <w:szCs w:val="24"/>
          <w:shd w:val="clear" w:color="auto" w:fill="FFFFFF"/>
        </w:rPr>
      </w:r>
      <w:r w:rsidR="005D1884" w:rsidRPr="000C7D9E">
        <w:rPr>
          <w:rFonts w:ascii="Times New Roman" w:hAnsi="Times New Roman" w:cs="Times New Roman"/>
          <w:strike/>
          <w:color w:val="222222"/>
          <w:sz w:val="24"/>
          <w:szCs w:val="24"/>
          <w:shd w:val="clear" w:color="auto" w:fill="FFFFFF"/>
          <w:rPrChange w:id="558" w:author="Dicke, Marcel" w:date="2023-06-07T21:18:00Z">
            <w:rPr>
              <w:rFonts w:ascii="Times New Roman" w:hAnsi="Times New Roman" w:cs="Times New Roman"/>
              <w:color w:val="222222"/>
              <w:sz w:val="24"/>
              <w:szCs w:val="24"/>
              <w:shd w:val="clear" w:color="auto" w:fill="FFFFFF"/>
            </w:rPr>
          </w:rPrChange>
        </w:rPr>
        <w:fldChar w:fldCharType="end"/>
      </w:r>
      <w:r w:rsidR="00F43EBB" w:rsidRPr="00E06A69">
        <w:rPr>
          <w:rFonts w:ascii="Times New Roman" w:hAnsi="Times New Roman" w:cs="Times New Roman"/>
          <w:strike/>
          <w:color w:val="222222"/>
          <w:sz w:val="24"/>
          <w:szCs w:val="24"/>
          <w:shd w:val="clear" w:color="auto" w:fill="FFFFFF"/>
        </w:rPr>
      </w:r>
      <w:r w:rsidR="00F43EBB" w:rsidRPr="000C7D9E">
        <w:rPr>
          <w:rFonts w:ascii="Times New Roman" w:hAnsi="Times New Roman" w:cs="Times New Roman"/>
          <w:strike/>
          <w:color w:val="222222"/>
          <w:sz w:val="24"/>
          <w:szCs w:val="24"/>
          <w:shd w:val="clear" w:color="auto" w:fill="FFFFFF"/>
          <w:rPrChange w:id="559" w:author="Dicke, Marcel" w:date="2023-06-07T21:18:00Z">
            <w:rPr>
              <w:rFonts w:ascii="Times New Roman" w:hAnsi="Times New Roman" w:cs="Times New Roman"/>
              <w:color w:val="222222"/>
              <w:sz w:val="24"/>
              <w:szCs w:val="24"/>
              <w:shd w:val="clear" w:color="auto" w:fill="FFFFFF"/>
            </w:rPr>
          </w:rPrChange>
        </w:rPr>
        <w:fldChar w:fldCharType="separate"/>
      </w:r>
      <w:r w:rsidR="005D1884" w:rsidRPr="000C7D9E">
        <w:rPr>
          <w:rFonts w:ascii="Times New Roman" w:hAnsi="Times New Roman" w:cs="Times New Roman"/>
          <w:strike/>
          <w:noProof/>
          <w:color w:val="222222"/>
          <w:sz w:val="24"/>
          <w:szCs w:val="24"/>
          <w:shd w:val="clear" w:color="auto" w:fill="FFFFFF"/>
          <w:rPrChange w:id="560" w:author="Dicke, Marcel" w:date="2023-06-07T21:18:00Z">
            <w:rPr>
              <w:rFonts w:ascii="Times New Roman" w:hAnsi="Times New Roman" w:cs="Times New Roman"/>
              <w:noProof/>
              <w:color w:val="222222"/>
              <w:sz w:val="24"/>
              <w:szCs w:val="24"/>
              <w:shd w:val="clear" w:color="auto" w:fill="FFFFFF"/>
            </w:rPr>
          </w:rPrChange>
        </w:rPr>
        <w:t>(Kycko et al., 2019; Reswita et al., 2022; Zim et al., 2022)</w:t>
      </w:r>
      <w:r w:rsidR="00F43EBB" w:rsidRPr="000C7D9E">
        <w:rPr>
          <w:rFonts w:ascii="Times New Roman" w:hAnsi="Times New Roman" w:cs="Times New Roman"/>
          <w:strike/>
          <w:color w:val="222222"/>
          <w:sz w:val="24"/>
          <w:szCs w:val="24"/>
          <w:shd w:val="clear" w:color="auto" w:fill="FFFFFF"/>
          <w:rPrChange w:id="561" w:author="Dicke, Marcel" w:date="2023-06-07T21:18:00Z">
            <w:rPr>
              <w:rFonts w:ascii="Times New Roman" w:hAnsi="Times New Roman" w:cs="Times New Roman"/>
              <w:color w:val="222222"/>
              <w:sz w:val="24"/>
              <w:szCs w:val="24"/>
              <w:shd w:val="clear" w:color="auto" w:fill="FFFFFF"/>
            </w:rPr>
          </w:rPrChange>
        </w:rPr>
        <w:fldChar w:fldCharType="end"/>
      </w:r>
      <w:r w:rsidR="001062FB" w:rsidRPr="000C7D9E">
        <w:rPr>
          <w:rFonts w:ascii="Times New Roman" w:hAnsi="Times New Roman" w:cs="Times New Roman"/>
          <w:strike/>
          <w:sz w:val="24"/>
          <w:szCs w:val="24"/>
          <w:rPrChange w:id="562" w:author="Dicke, Marcel" w:date="2023-06-07T21:18:00Z">
            <w:rPr>
              <w:rFonts w:ascii="Times New Roman" w:hAnsi="Times New Roman" w:cs="Times New Roman"/>
              <w:sz w:val="24"/>
              <w:szCs w:val="24"/>
            </w:rPr>
          </w:rPrChange>
        </w:rPr>
        <w:t>.</w:t>
      </w:r>
      <w:r w:rsidR="00420479" w:rsidRPr="000C7D9E">
        <w:rPr>
          <w:rFonts w:ascii="Times New Roman" w:hAnsi="Times New Roman" w:cs="Times New Roman"/>
          <w:strike/>
          <w:sz w:val="24"/>
          <w:szCs w:val="24"/>
          <w:rPrChange w:id="563" w:author="Dicke, Marcel" w:date="2023-06-07T21:18:00Z">
            <w:rPr>
              <w:rFonts w:ascii="Times New Roman" w:hAnsi="Times New Roman" w:cs="Times New Roman"/>
              <w:sz w:val="24"/>
              <w:szCs w:val="24"/>
            </w:rPr>
          </w:rPrChange>
        </w:rPr>
        <w:t xml:space="preserve"> However, this study cannot confirm the effect of heavy metals because it was not tested. </w:t>
      </w:r>
      <w:commentRangeEnd w:id="520"/>
      <w:r w:rsidR="000C7D9E">
        <w:rPr>
          <w:rStyle w:val="CommentReference"/>
        </w:rPr>
        <w:commentReference w:id="520"/>
      </w:r>
      <w:ins w:id="564" w:author="Dicke, Marcel" w:date="2023-06-07T21:19:00Z">
        <w:r w:rsidR="000C7D9E">
          <w:rPr>
            <w:rFonts w:ascii="Times New Roman" w:hAnsi="Times New Roman" w:cs="Times New Roman"/>
            <w:sz w:val="24"/>
            <w:szCs w:val="24"/>
          </w:rPr>
          <w:t xml:space="preserve"> S</w:t>
        </w:r>
      </w:ins>
      <w:del w:id="565" w:author="Dicke, Marcel" w:date="2023-06-07T21:19:00Z">
        <w:r w:rsidR="00226B77" w:rsidRPr="00161C9F" w:rsidDel="000C7D9E">
          <w:rPr>
            <w:rFonts w:ascii="Times New Roman" w:hAnsi="Times New Roman" w:cs="Times New Roman"/>
            <w:sz w:val="24"/>
            <w:szCs w:val="24"/>
          </w:rPr>
          <w:delText>Furthermore, s</w:delText>
        </w:r>
      </w:del>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 xml:space="preserve">can lead to soil compaction or waterlogging, </w:t>
      </w:r>
      <w:del w:id="566" w:author="Joop van Loon" w:date="2023-06-20T16:05:00Z">
        <w:r w:rsidR="000A7F9A" w:rsidRPr="00161C9F" w:rsidDel="0042378C">
          <w:rPr>
            <w:rFonts w:ascii="Times New Roman" w:hAnsi="Times New Roman" w:cs="Times New Roman"/>
            <w:sz w:val="24"/>
            <w:szCs w:val="24"/>
          </w:rPr>
          <w:delText>which</w:delText>
        </w:r>
      </w:del>
      <w:del w:id="567" w:author="Joop van Loon" w:date="2023-06-20T16:06:00Z">
        <w:r w:rsidR="000A7F9A" w:rsidRPr="00161C9F" w:rsidDel="0042378C">
          <w:rPr>
            <w:rFonts w:ascii="Times New Roman" w:hAnsi="Times New Roman" w:cs="Times New Roman"/>
            <w:sz w:val="24"/>
            <w:szCs w:val="24"/>
          </w:rPr>
          <w:delText xml:space="preserve"> can </w:delText>
        </w:r>
      </w:del>
      <w:r w:rsidR="000A7F9A" w:rsidRPr="00161C9F">
        <w:rPr>
          <w:rFonts w:ascii="Times New Roman" w:hAnsi="Times New Roman" w:cs="Times New Roman"/>
          <w:sz w:val="24"/>
          <w:szCs w:val="24"/>
        </w:rPr>
        <w:t>limit</w:t>
      </w:r>
      <w:ins w:id="568" w:author="Joop van Loon" w:date="2023-06-20T16:06:00Z">
        <w:r w:rsidR="0042378C">
          <w:rPr>
            <w:rFonts w:ascii="Times New Roman" w:hAnsi="Times New Roman" w:cs="Times New Roman"/>
            <w:sz w:val="24"/>
            <w:szCs w:val="24"/>
          </w:rPr>
          <w:t>ing</w:t>
        </w:r>
      </w:ins>
      <w:r w:rsidR="000A7F9A" w:rsidRPr="00161C9F">
        <w:rPr>
          <w:rFonts w:ascii="Times New Roman" w:hAnsi="Times New Roman" w:cs="Times New Roman"/>
          <w:sz w:val="24"/>
          <w:szCs w:val="24"/>
        </w:rPr>
        <w:t xml:space="preserve"> the availability of oxygen and </w:t>
      </w:r>
      <w:del w:id="569" w:author="Joop van Loon" w:date="2023-06-20T16:06:00Z">
        <w:r w:rsidR="000A7F9A" w:rsidRPr="00161C9F" w:rsidDel="0042378C">
          <w:rPr>
            <w:rFonts w:ascii="Times New Roman" w:hAnsi="Times New Roman" w:cs="Times New Roman"/>
            <w:sz w:val="24"/>
            <w:szCs w:val="24"/>
          </w:rPr>
          <w:delText xml:space="preserve">other </w:delText>
        </w:r>
      </w:del>
      <w:r w:rsidR="000A7F9A" w:rsidRPr="00161C9F">
        <w:rPr>
          <w:rFonts w:ascii="Times New Roman" w:hAnsi="Times New Roman" w:cs="Times New Roman"/>
          <w:sz w:val="24"/>
          <w:szCs w:val="24"/>
        </w:rPr>
        <w:t>essential nutrients to plant roots (Liu et al., 2019).</w:t>
      </w:r>
      <w:r w:rsidR="00420479" w:rsidRPr="00161C9F">
        <w:rPr>
          <w:rFonts w:ascii="Times New Roman" w:hAnsi="Times New Roman" w:cs="Times New Roman"/>
          <w:sz w:val="24"/>
          <w:szCs w:val="24"/>
        </w:rPr>
        <w:t xml:space="preserve"> </w:t>
      </w:r>
      <w:commentRangeStart w:id="570"/>
      <w:r w:rsidR="00420479" w:rsidRPr="00161C9F">
        <w:rPr>
          <w:rFonts w:ascii="Times New Roman" w:hAnsi="Times New Roman" w:cs="Times New Roman"/>
          <w:sz w:val="24"/>
          <w:szCs w:val="24"/>
        </w:rPr>
        <w:t xml:space="preserve">This would require further studies to confirm since only a single frass dose </w:t>
      </w:r>
      <w:r w:rsidR="00DF3BE6">
        <w:rPr>
          <w:rFonts w:ascii="Times New Roman" w:hAnsi="Times New Roman" w:cs="Times New Roman"/>
          <w:sz w:val="24"/>
          <w:szCs w:val="24"/>
        </w:rPr>
        <w:t xml:space="preserve">(2 g/kg) </w:t>
      </w:r>
      <w:r w:rsidR="00420479" w:rsidRPr="00161C9F">
        <w:rPr>
          <w:rFonts w:ascii="Times New Roman" w:hAnsi="Times New Roman" w:cs="Times New Roman"/>
          <w:sz w:val="24"/>
          <w:szCs w:val="24"/>
        </w:rPr>
        <w:t>was used in the current study.</w:t>
      </w:r>
      <w:r w:rsidR="000A7F9A" w:rsidRPr="00161C9F">
        <w:rPr>
          <w:rFonts w:ascii="Times New Roman" w:hAnsi="Times New Roman" w:cs="Times New Roman"/>
          <w:sz w:val="24"/>
          <w:szCs w:val="24"/>
        </w:rPr>
        <w:t xml:space="preserve"> </w:t>
      </w:r>
      <w:commentRangeEnd w:id="570"/>
      <w:r w:rsidR="000C7D9E">
        <w:rPr>
          <w:rStyle w:val="CommentReference"/>
        </w:rPr>
        <w:commentReference w:id="570"/>
      </w:r>
      <w:r w:rsidR="000A7F9A" w:rsidRPr="00161C9F">
        <w:rPr>
          <w:rFonts w:ascii="Times New Roman" w:hAnsi="Times New Roman" w:cs="Times New Roman"/>
          <w:sz w:val="24"/>
          <w:szCs w:val="24"/>
        </w:rPr>
        <w:t xml:space="preserve">Alternatively, </w:t>
      </w:r>
      <w:r w:rsidRPr="00161C9F">
        <w:rPr>
          <w:rFonts w:ascii="Times New Roman" w:hAnsi="Times New Roman" w:cs="Times New Roman"/>
          <w:sz w:val="24"/>
          <w:szCs w:val="24"/>
        </w:rPr>
        <w:t xml:space="preserve">frass salinity may </w:t>
      </w:r>
      <w:ins w:id="571" w:author="Joop van Loon" w:date="2023-06-20T16:06:00Z">
        <w:r w:rsidR="0042378C">
          <w:rPr>
            <w:rFonts w:ascii="Times New Roman" w:hAnsi="Times New Roman" w:cs="Times New Roman"/>
            <w:sz w:val="24"/>
            <w:szCs w:val="24"/>
          </w:rPr>
          <w:t xml:space="preserve">have caused inhibitory </w:t>
        </w:r>
        <w:r w:rsidR="0042378C">
          <w:rPr>
            <w:rFonts w:ascii="Times New Roman" w:hAnsi="Times New Roman" w:cs="Times New Roman"/>
            <w:sz w:val="24"/>
            <w:szCs w:val="24"/>
          </w:rPr>
          <w:lastRenderedPageBreak/>
          <w:t>effects</w:t>
        </w:r>
      </w:ins>
      <w:del w:id="572" w:author="Joop van Loon" w:date="2023-06-20T16:06:00Z">
        <w:r w:rsidRPr="00161C9F" w:rsidDel="0042378C">
          <w:rPr>
            <w:rFonts w:ascii="Times New Roman" w:hAnsi="Times New Roman" w:cs="Times New Roman"/>
            <w:sz w:val="24"/>
            <w:szCs w:val="24"/>
          </w:rPr>
          <w:delText>a</w:delText>
        </w:r>
      </w:del>
      <w:del w:id="573" w:author="Joop van Loon" w:date="2023-06-20T16:07:00Z">
        <w:r w:rsidRPr="00161C9F" w:rsidDel="0042378C">
          <w:rPr>
            <w:rFonts w:ascii="Times New Roman" w:hAnsi="Times New Roman" w:cs="Times New Roman"/>
            <w:sz w:val="24"/>
            <w:szCs w:val="24"/>
          </w:rPr>
          <w:delText xml:space="preserve">ffect </w:delText>
        </w:r>
        <w:r w:rsidR="009F3D4C" w:rsidRPr="00161C9F" w:rsidDel="0042378C">
          <w:rPr>
            <w:rFonts w:ascii="Times New Roman" w:hAnsi="Times New Roman" w:cs="Times New Roman"/>
            <w:sz w:val="24"/>
            <w:szCs w:val="24"/>
          </w:rPr>
          <w:delText>its performance</w:delText>
        </w:r>
      </w:del>
      <w:ins w:id="574" w:author="Joop van Loon" w:date="2023-06-20T16:07:00Z">
        <w:r w:rsidR="0042378C">
          <w:rPr>
            <w:rFonts w:ascii="Times New Roman" w:hAnsi="Times New Roman" w:cs="Times New Roman"/>
            <w:sz w:val="24"/>
            <w:szCs w:val="24"/>
          </w:rPr>
          <w:t xml:space="preserve"> on plant growth</w:t>
        </w:r>
      </w:ins>
      <w:r w:rsidR="009F3D4C" w:rsidRPr="00161C9F">
        <w:rPr>
          <w:rFonts w:ascii="Times New Roman" w:hAnsi="Times New Roman" w:cs="Times New Roman"/>
          <w:sz w:val="24"/>
          <w:szCs w:val="24"/>
        </w:rPr>
        <w:t xml:space="preserv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can disrupt the</w:t>
      </w:r>
      <w:del w:id="575" w:author="Dicke, Marcel" w:date="2023-06-07T21:25:00Z">
        <w:r w:rsidR="000A7F9A" w:rsidRPr="00161C9F" w:rsidDel="000C7D9E">
          <w:rPr>
            <w:rFonts w:ascii="Times New Roman" w:hAnsi="Times New Roman" w:cs="Times New Roman"/>
            <w:sz w:val="24"/>
            <w:szCs w:val="24"/>
          </w:rPr>
          <w:delText xml:space="preserve"> delicate</w:delText>
        </w:r>
      </w:del>
      <w:r w:rsidR="000A7F9A" w:rsidRPr="00161C9F">
        <w:rPr>
          <w:rFonts w:ascii="Times New Roman" w:hAnsi="Times New Roman" w:cs="Times New Roman"/>
          <w:sz w:val="24"/>
          <w:szCs w:val="24"/>
        </w:rPr>
        <w:t xml:space="preserve"> balance of ions and nutrients in the soil, </w:t>
      </w:r>
      <w:ins w:id="576" w:author="Dicke, Marcel" w:date="2023-06-07T21:25:00Z">
        <w:r w:rsidR="000C7D9E">
          <w:rPr>
            <w:rFonts w:ascii="Times New Roman" w:hAnsi="Times New Roman" w:cs="Times New Roman"/>
            <w:sz w:val="24"/>
            <w:szCs w:val="24"/>
          </w:rPr>
          <w:t xml:space="preserve">impairing </w:t>
        </w:r>
      </w:ins>
      <w:del w:id="577" w:author="Dicke, Marcel" w:date="2023-06-07T21:25:00Z">
        <w:r w:rsidR="000A7F9A" w:rsidRPr="00161C9F" w:rsidDel="000C7D9E">
          <w:rPr>
            <w:rFonts w:ascii="Times New Roman" w:hAnsi="Times New Roman" w:cs="Times New Roman"/>
            <w:sz w:val="24"/>
            <w:szCs w:val="24"/>
          </w:rPr>
          <w:delText xml:space="preserve">leading to imbalances that are harmful to </w:delText>
        </w:r>
      </w:del>
      <w:r w:rsidR="000A7F9A" w:rsidRPr="00161C9F">
        <w:rPr>
          <w:rFonts w:ascii="Times New Roman" w:hAnsi="Times New Roman" w:cs="Times New Roman"/>
          <w:sz w:val="24"/>
          <w:szCs w:val="24"/>
        </w:rPr>
        <w:t xml:space="preserve">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compared to the shorter duration of 1 hr at 7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Looveren et al.'s (2021) study, </w:t>
      </w:r>
      <w:commentRangeStart w:id="578"/>
      <w:r w:rsidR="00EF12BD" w:rsidRPr="00161C9F">
        <w:rPr>
          <w:rFonts w:ascii="Times New Roman" w:hAnsi="Times New Roman" w:cs="Times New Roman"/>
          <w:sz w:val="24"/>
          <w:szCs w:val="24"/>
        </w:rPr>
        <w:t>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commentRangeEnd w:id="578"/>
      <w:r w:rsidR="000C7D9E">
        <w:rPr>
          <w:rStyle w:val="CommentReference"/>
        </w:rPr>
        <w:commentReference w:id="578"/>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w:t>
      </w:r>
      <w:del w:id="579" w:author="Dicke, Marcel" w:date="2023-06-07T21:27:00Z">
        <w:r w:rsidR="0063469F" w:rsidRPr="00161C9F" w:rsidDel="00C65A29">
          <w:rPr>
            <w:rFonts w:ascii="Times New Roman" w:hAnsi="Times New Roman" w:cs="Times New Roman"/>
            <w:sz w:val="24"/>
            <w:szCs w:val="24"/>
          </w:rPr>
          <w:delText xml:space="preserve">may </w:delText>
        </w:r>
      </w:del>
      <w:ins w:id="580" w:author="Dicke, Marcel" w:date="2023-06-07T21:27:00Z">
        <w:r w:rsidR="00C65A29">
          <w:rPr>
            <w:rFonts w:ascii="Times New Roman" w:hAnsi="Times New Roman" w:cs="Times New Roman"/>
            <w:sz w:val="24"/>
            <w:szCs w:val="24"/>
          </w:rPr>
          <w:t>seems to</w:t>
        </w:r>
        <w:r w:rsidR="00C65A29" w:rsidRPr="00161C9F">
          <w:rPr>
            <w:rFonts w:ascii="Times New Roman" w:hAnsi="Times New Roman" w:cs="Times New Roman"/>
            <w:sz w:val="24"/>
            <w:szCs w:val="24"/>
          </w:rPr>
          <w:t xml:space="preserve"> </w:t>
        </w:r>
      </w:ins>
      <w:r w:rsidR="0063469F" w:rsidRPr="00161C9F">
        <w:rPr>
          <w:rFonts w:ascii="Times New Roman" w:hAnsi="Times New Roman" w:cs="Times New Roman"/>
          <w:sz w:val="24"/>
          <w:szCs w:val="24"/>
        </w:rPr>
        <w:t>be more variable</w:t>
      </w:r>
      <w:del w:id="581" w:author="Dicke, Marcel" w:date="2023-06-07T21:27:00Z">
        <w:r w:rsidR="0063469F" w:rsidRPr="00161C9F" w:rsidDel="00C65A29">
          <w:rPr>
            <w:rFonts w:ascii="Times New Roman" w:hAnsi="Times New Roman" w:cs="Times New Roman"/>
            <w:sz w:val="24"/>
            <w:szCs w:val="24"/>
          </w:rPr>
          <w:delText xml:space="preserve"> and depend</w:delText>
        </w:r>
        <w:r w:rsidR="00DF3BE6" w:rsidDel="00C65A29">
          <w:rPr>
            <w:rFonts w:ascii="Times New Roman" w:hAnsi="Times New Roman" w:cs="Times New Roman"/>
            <w:sz w:val="24"/>
            <w:szCs w:val="24"/>
          </w:rPr>
          <w:delText>s</w:delText>
        </w:r>
        <w:r w:rsidR="0063469F" w:rsidRPr="00161C9F" w:rsidDel="00C65A29">
          <w:rPr>
            <w:rFonts w:ascii="Times New Roman" w:hAnsi="Times New Roman" w:cs="Times New Roman"/>
            <w:sz w:val="24"/>
            <w:szCs w:val="24"/>
          </w:rPr>
          <w:delText xml:space="preserve"> on specific experimental conditions</w:delText>
        </w:r>
      </w:del>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 xml:space="preserve">The disparities between the effects of raw frass in the current study and the positive results reported in other previous studies illustrate the difficulty in generalising the effect of frass as an organic fertiliser on </w:t>
      </w:r>
      <w:r w:rsidR="00DF3BE6">
        <w:rPr>
          <w:rFonts w:ascii="Times New Roman" w:hAnsi="Times New Roman" w:cs="Times New Roman"/>
          <w:sz w:val="24"/>
          <w:szCs w:val="24"/>
        </w:rPr>
        <w:t>plant</w:t>
      </w:r>
      <w:r w:rsidR="00DF3BE6"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458D9B00"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w:t>
      </w:r>
      <w:del w:id="582" w:author="Joop van Loon" w:date="2023-06-20T16:08:00Z">
        <w:r w:rsidRPr="00161C9F" w:rsidDel="0042378C">
          <w:rPr>
            <w:rFonts w:ascii="Times New Roman" w:hAnsi="Times New Roman" w:cs="Times New Roman"/>
            <w:sz w:val="24"/>
            <w:szCs w:val="24"/>
          </w:rPr>
          <w:delText>B</w:delText>
        </w:r>
      </w:del>
      <w:ins w:id="583" w:author="Joop van Loon" w:date="2023-06-20T16:08:00Z">
        <w:r w:rsidR="0042378C">
          <w:rPr>
            <w:rFonts w:ascii="Times New Roman" w:hAnsi="Times New Roman" w:cs="Times New Roman"/>
            <w:sz w:val="24"/>
            <w:szCs w:val="24"/>
          </w:rPr>
          <w:t>b</w:t>
        </w:r>
      </w:ins>
      <w:r w:rsidRPr="00161C9F">
        <w:rPr>
          <w:rFonts w:ascii="Times New Roman" w:hAnsi="Times New Roman" w:cs="Times New Roman"/>
          <w:sz w:val="24"/>
          <w:szCs w:val="24"/>
        </w:rPr>
        <w:t xml:space="preserve">rassicas, include </w:t>
      </w:r>
      <w:r w:rsidR="00DF3BE6" w:rsidRPr="00161C9F">
        <w:rPr>
          <w:rFonts w:ascii="Times New Roman" w:hAnsi="Times New Roman" w:cs="Times New Roman"/>
          <w:i/>
          <w:iCs/>
          <w:sz w:val="24"/>
          <w:szCs w:val="24"/>
        </w:rPr>
        <w:t>D</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radicum</w:t>
      </w:r>
      <w:r w:rsidRPr="00161C9F">
        <w:rPr>
          <w:rFonts w:ascii="Times New Roman" w:hAnsi="Times New Roman" w:cs="Times New Roman"/>
          <w:sz w:val="24"/>
          <w:szCs w:val="24"/>
        </w:rPr>
        <w:t xml:space="preserve"> and </w:t>
      </w:r>
      <w:r w:rsidR="00DF3BE6" w:rsidRPr="00161C9F">
        <w:rPr>
          <w:rFonts w:ascii="Times New Roman" w:hAnsi="Times New Roman" w:cs="Times New Roman"/>
          <w:i/>
          <w:iCs/>
          <w:sz w:val="24"/>
          <w:szCs w:val="24"/>
        </w:rPr>
        <w:t>P</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w:t>
      </w:r>
      <w:r w:rsidR="000F3C0B">
        <w:rPr>
          <w:rFonts w:ascii="Times New Roman" w:hAnsi="Times New Roman" w:cs="Times New Roman"/>
          <w:sz w:val="24"/>
          <w:szCs w:val="24"/>
        </w:rPr>
        <w:t xml:space="preserve">the </w:t>
      </w:r>
      <w:r w:rsidRPr="00161C9F">
        <w:rPr>
          <w:rFonts w:ascii="Times New Roman" w:hAnsi="Times New Roman" w:cs="Times New Roman"/>
          <w:sz w:val="24"/>
          <w:szCs w:val="24"/>
        </w:rPr>
        <w:t>leaves, resulting in severe reductions in plant growth and yield</w:t>
      </w:r>
      <w:r w:rsidR="000F3C0B">
        <w:rPr>
          <w:rFonts w:ascii="Times New Roman" w:hAnsi="Times New Roman" w:cs="Times New Roman"/>
          <w:sz w:val="24"/>
          <w:szCs w:val="24"/>
        </w:rPr>
        <w:t xml:space="preserve"> </w:t>
      </w:r>
      <w:r w:rsidR="004D6852">
        <w:rPr>
          <w:rFonts w:ascii="Times New Roman" w:hAnsi="Times New Roman" w:cs="Times New Roman"/>
          <w:sz w:val="24"/>
          <w:szCs w:val="24"/>
        </w:rPr>
        <w:fldChar w:fldCharType="begin"/>
      </w:r>
      <w:r w:rsidR="004D685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Pr>
          <w:rFonts w:ascii="Times New Roman" w:hAnsi="Times New Roman" w:cs="Times New Roman"/>
          <w:sz w:val="24"/>
          <w:szCs w:val="24"/>
        </w:rPr>
        <w:fldChar w:fldCharType="separate"/>
      </w:r>
      <w:r w:rsidR="004D6852">
        <w:rPr>
          <w:rFonts w:ascii="Times New Roman" w:hAnsi="Times New Roman" w:cs="Times New Roman"/>
          <w:noProof/>
          <w:sz w:val="24"/>
          <w:szCs w:val="24"/>
        </w:rPr>
        <w:t>(Ahuja et al., 2010)</w:t>
      </w:r>
      <w:r w:rsidR="004D6852">
        <w:rPr>
          <w:rFonts w:ascii="Times New Roman" w:hAnsi="Times New Roman" w:cs="Times New Roman"/>
          <w:sz w:val="24"/>
          <w:szCs w:val="24"/>
        </w:rPr>
        <w:fldChar w:fldCharType="end"/>
      </w:r>
      <w:r w:rsidRPr="00161C9F">
        <w:rPr>
          <w:rFonts w:ascii="Times New Roman" w:hAnsi="Times New Roman" w:cs="Times New Roman"/>
          <w:sz w:val="24"/>
          <w:szCs w:val="24"/>
        </w:rPr>
        <w:t>.</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w:t>
      </w:r>
      <w:del w:id="584" w:author="Joop van Loon" w:date="2023-06-20T16:08:00Z">
        <w:r w:rsidR="00381D08" w:rsidRPr="00161C9F" w:rsidDel="0042378C">
          <w:rPr>
            <w:rFonts w:ascii="Times New Roman" w:hAnsi="Times New Roman" w:cs="Times New Roman"/>
            <w:sz w:val="24"/>
            <w:szCs w:val="24"/>
          </w:rPr>
          <w:delText xml:space="preserve">rate </w:delText>
        </w:r>
      </w:del>
      <w:r w:rsidR="00381D08" w:rsidRPr="00161C9F">
        <w:rPr>
          <w:rFonts w:ascii="Times New Roman" w:hAnsi="Times New Roman" w:cs="Times New Roman"/>
          <w:sz w:val="24"/>
          <w:szCs w:val="24"/>
        </w:rPr>
        <w:t xml:space="preserve">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the frass </w:t>
      </w:r>
      <w:r w:rsidR="000F3C0B">
        <w:rPr>
          <w:rFonts w:ascii="Times New Roman" w:hAnsi="Times New Roman" w:cs="Times New Roman"/>
          <w:sz w:val="24"/>
          <w:szCs w:val="24"/>
        </w:rPr>
        <w:t>application</w:t>
      </w:r>
      <w:r w:rsidR="00381D08" w:rsidRPr="00161C9F">
        <w:rPr>
          <w:rFonts w:ascii="Times New Roman" w:hAnsi="Times New Roman" w:cs="Times New Roman"/>
          <w:sz w:val="24"/>
          <w:szCs w:val="24"/>
        </w:rPr>
        <w:t xml:space="preserve"> </w:t>
      </w:r>
      <w:ins w:id="585" w:author="Joop van Loon" w:date="2023-06-20T16:09:00Z">
        <w:r w:rsidR="0042378C">
          <w:rPr>
            <w:rFonts w:ascii="Times New Roman" w:hAnsi="Times New Roman" w:cs="Times New Roman"/>
            <w:sz w:val="24"/>
            <w:szCs w:val="24"/>
          </w:rPr>
          <w:t xml:space="preserve">negatively </w:t>
        </w:r>
      </w:ins>
      <w:del w:id="586" w:author="Joop van Loon" w:date="2023-06-20T16:09:00Z">
        <w:r w:rsidR="00381D08" w:rsidRPr="00161C9F" w:rsidDel="0042378C">
          <w:rPr>
            <w:rFonts w:ascii="Times New Roman" w:hAnsi="Times New Roman" w:cs="Times New Roman"/>
            <w:sz w:val="24"/>
            <w:szCs w:val="24"/>
          </w:rPr>
          <w:delText>ef</w:delText>
        </w:r>
      </w:del>
      <w:ins w:id="587" w:author="Joop van Loon" w:date="2023-06-20T16:09:00Z">
        <w:r w:rsidR="0042378C">
          <w:rPr>
            <w:rFonts w:ascii="Times New Roman" w:hAnsi="Times New Roman" w:cs="Times New Roman"/>
            <w:sz w:val="24"/>
            <w:szCs w:val="24"/>
          </w:rPr>
          <w:t xml:space="preserve">affected </w:t>
        </w:r>
      </w:ins>
      <w:del w:id="588" w:author="Joop van Loon" w:date="2023-06-20T16:09:00Z">
        <w:r w:rsidR="00381D08" w:rsidRPr="00161C9F" w:rsidDel="0042378C">
          <w:rPr>
            <w:rFonts w:ascii="Times New Roman" w:hAnsi="Times New Roman" w:cs="Times New Roman"/>
            <w:sz w:val="24"/>
            <w:szCs w:val="24"/>
          </w:rPr>
          <w:delText>fectively control</w:delText>
        </w:r>
        <w:r w:rsidR="000F3C0B" w:rsidDel="0042378C">
          <w:rPr>
            <w:rFonts w:ascii="Times New Roman" w:hAnsi="Times New Roman" w:cs="Times New Roman"/>
            <w:sz w:val="24"/>
            <w:szCs w:val="24"/>
          </w:rPr>
          <w:delText>led</w:delText>
        </w:r>
        <w:r w:rsidR="00381D08" w:rsidRPr="00161C9F" w:rsidDel="0042378C">
          <w:rPr>
            <w:rFonts w:ascii="Times New Roman" w:hAnsi="Times New Roman" w:cs="Times New Roman"/>
            <w:sz w:val="24"/>
            <w:szCs w:val="24"/>
          </w:rPr>
          <w:delText xml:space="preserve"> the populations of </w:delText>
        </w:r>
      </w:del>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w:t>
      </w:r>
      <w:ins w:id="589" w:author="Joop van Loon" w:date="2023-06-20T16:10:00Z">
        <w:r w:rsidR="0042378C">
          <w:rPr>
            <w:rFonts w:ascii="Times New Roman" w:hAnsi="Times New Roman" w:cs="Times New Roman"/>
            <w:sz w:val="24"/>
            <w:szCs w:val="24"/>
          </w:rPr>
          <w:t xml:space="preserve">both </w:t>
        </w:r>
      </w:ins>
      <w:r w:rsidR="00381D08" w:rsidRPr="00161C9F">
        <w:rPr>
          <w:rFonts w:ascii="Times New Roman" w:hAnsi="Times New Roman" w:cs="Times New Roman"/>
          <w:sz w:val="24"/>
          <w:szCs w:val="24"/>
        </w:rPr>
        <w:t xml:space="preserve">the frass </w:t>
      </w:r>
      <w:r w:rsidR="00346F83" w:rsidRPr="00161C9F">
        <w:rPr>
          <w:rFonts w:ascii="Times New Roman" w:hAnsi="Times New Roman" w:cs="Times New Roman"/>
          <w:sz w:val="24"/>
          <w:szCs w:val="24"/>
        </w:rPr>
        <w:t xml:space="preserve">and </w:t>
      </w:r>
      <w:ins w:id="590" w:author="Joop van Loon" w:date="2023-06-20T16:10:00Z">
        <w:r w:rsidR="0042378C">
          <w:rPr>
            <w:rFonts w:ascii="Times New Roman" w:hAnsi="Times New Roman" w:cs="Times New Roman"/>
            <w:sz w:val="24"/>
            <w:szCs w:val="24"/>
          </w:rPr>
          <w:t xml:space="preserve">the </w:t>
        </w:r>
      </w:ins>
      <w:r w:rsidR="00346F83" w:rsidRPr="00161C9F">
        <w:rPr>
          <w:rFonts w:ascii="Times New Roman" w:hAnsi="Times New Roman" w:cs="Times New Roman"/>
          <w:sz w:val="24"/>
          <w:szCs w:val="24"/>
        </w:rPr>
        <w:t xml:space="preserve">soil </w:t>
      </w:r>
      <w:ins w:id="591" w:author="Joop van Loon" w:date="2023-06-20T16:10:00Z">
        <w:r w:rsidR="0042378C">
          <w:rPr>
            <w:rFonts w:ascii="Times New Roman" w:hAnsi="Times New Roman" w:cs="Times New Roman"/>
            <w:sz w:val="24"/>
            <w:szCs w:val="24"/>
          </w:rPr>
          <w:t xml:space="preserve">type </w:t>
        </w:r>
      </w:ins>
      <w:r w:rsidR="00381D08" w:rsidRPr="00161C9F">
        <w:rPr>
          <w:rFonts w:ascii="Times New Roman" w:hAnsi="Times New Roman" w:cs="Times New Roman"/>
          <w:sz w:val="24"/>
          <w:szCs w:val="24"/>
        </w:rPr>
        <w:t>used</w:t>
      </w:r>
      <w:ins w:id="592" w:author="Dicke, Marcel" w:date="2023-06-07T21:28:00Z">
        <w:r w:rsidR="00C65A29">
          <w:rPr>
            <w:rFonts w:ascii="Times New Roman" w:hAnsi="Times New Roman" w:cs="Times New Roman"/>
            <w:sz w:val="24"/>
            <w:szCs w:val="24"/>
          </w:rPr>
          <w:t xml:space="preserve"> (</w:t>
        </w:r>
        <w:commentRangeStart w:id="593"/>
        <w:r w:rsidR="00C65A29">
          <w:rPr>
            <w:rFonts w:ascii="Times New Roman" w:hAnsi="Times New Roman" w:cs="Times New Roman"/>
            <w:sz w:val="24"/>
            <w:szCs w:val="24"/>
          </w:rPr>
          <w:t>Wantulla et al. 2023</w:t>
        </w:r>
      </w:ins>
      <w:commentRangeEnd w:id="593"/>
      <w:ins w:id="594" w:author="Dicke, Marcel" w:date="2023-06-07T21:31:00Z">
        <w:r w:rsidR="00C65A29">
          <w:rPr>
            <w:rStyle w:val="CommentReference"/>
          </w:rPr>
          <w:commentReference w:id="593"/>
        </w:r>
      </w:ins>
      <w:ins w:id="595" w:author="Dicke, Marcel" w:date="2023-06-07T21:28:00Z">
        <w:r w:rsidR="00C65A29">
          <w:rPr>
            <w:rFonts w:ascii="Times New Roman" w:hAnsi="Times New Roman" w:cs="Times New Roman"/>
            <w:sz w:val="24"/>
            <w:szCs w:val="24"/>
          </w:rPr>
          <w:t>)</w:t>
        </w:r>
      </w:ins>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w:t>
      </w:r>
      <w:r w:rsidR="000F3C0B">
        <w:rPr>
          <w:rFonts w:ascii="Times New Roman" w:hAnsi="Times New Roman" w:cs="Times New Roman"/>
          <w:sz w:val="24"/>
          <w:szCs w:val="24"/>
        </w:rPr>
        <w:t>treat</w:t>
      </w:r>
      <w:r w:rsidR="000F3C0B" w:rsidRPr="00161C9F">
        <w:rPr>
          <w:rFonts w:ascii="Times New Roman" w:hAnsi="Times New Roman" w:cs="Times New Roman"/>
          <w:sz w:val="24"/>
          <w:szCs w:val="24"/>
        </w:rPr>
        <w:t xml:space="preserve">ments </w:t>
      </w:r>
      <w:r w:rsidR="00D75680" w:rsidRPr="00161C9F">
        <w:rPr>
          <w:rFonts w:ascii="Times New Roman" w:hAnsi="Times New Roman" w:cs="Times New Roman"/>
          <w:sz w:val="24"/>
          <w:szCs w:val="24"/>
        </w:rPr>
        <w:t>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del w:id="596" w:author="Dicke, Marcel" w:date="2023-06-07T21:32:00Z">
        <w:r w:rsidR="00DE0381" w:rsidRPr="00161C9F" w:rsidDel="00C65A29">
          <w:rPr>
            <w:rFonts w:ascii="Times New Roman" w:hAnsi="Times New Roman" w:cs="Times New Roman"/>
            <w:sz w:val="24"/>
            <w:szCs w:val="24"/>
          </w:rPr>
          <w:delText xml:space="preserve">are </w:delText>
        </w:r>
        <w:r w:rsidR="0067210A" w:rsidRPr="00161C9F" w:rsidDel="00C65A29">
          <w:rPr>
            <w:rFonts w:ascii="Times New Roman" w:hAnsi="Times New Roman" w:cs="Times New Roman"/>
            <w:sz w:val="24"/>
            <w:szCs w:val="24"/>
          </w:rPr>
          <w:delText>unknown</w:delText>
        </w:r>
      </w:del>
      <w:ins w:id="597" w:author="Dicke, Marcel" w:date="2023-06-07T21:32:00Z">
        <w:del w:id="598" w:author="Joop van Loon" w:date="2023-06-20T16:10:00Z">
          <w:r w:rsidR="00C65A29" w:rsidDel="0042378C">
            <w:rPr>
              <w:rFonts w:ascii="Times New Roman" w:hAnsi="Times New Roman" w:cs="Times New Roman"/>
              <w:sz w:val="24"/>
              <w:szCs w:val="24"/>
            </w:rPr>
            <w:delText>f</w:delText>
          </w:r>
        </w:del>
        <w:r w:rsidR="00C65A29">
          <w:rPr>
            <w:rFonts w:ascii="Times New Roman" w:hAnsi="Times New Roman" w:cs="Times New Roman"/>
            <w:sz w:val="24"/>
            <w:szCs w:val="24"/>
          </w:rPr>
          <w:t xml:space="preserve">remain to be elucidated to assess their </w:t>
        </w:r>
      </w:ins>
      <w:del w:id="599" w:author="Dicke, Marcel" w:date="2023-06-07T21:32:00Z">
        <w:r w:rsidR="00811922" w:rsidRPr="00161C9F" w:rsidDel="00C65A29">
          <w:rPr>
            <w:rFonts w:ascii="Times New Roman" w:hAnsi="Times New Roman" w:cs="Times New Roman"/>
            <w:sz w:val="24"/>
            <w:szCs w:val="24"/>
          </w:rPr>
          <w:delText xml:space="preserve">. Further research is needed to </w:delText>
        </w:r>
        <w:r w:rsidR="000F3C0B" w:rsidDel="00C65A29">
          <w:rPr>
            <w:rFonts w:ascii="Times New Roman" w:hAnsi="Times New Roman" w:cs="Times New Roman"/>
            <w:sz w:val="24"/>
            <w:szCs w:val="24"/>
          </w:rPr>
          <w:delText>elucidate</w:delText>
        </w:r>
        <w:r w:rsidR="000F3C0B" w:rsidRPr="00161C9F" w:rsidDel="00C65A29">
          <w:rPr>
            <w:rFonts w:ascii="Times New Roman" w:hAnsi="Times New Roman" w:cs="Times New Roman"/>
            <w:sz w:val="24"/>
            <w:szCs w:val="24"/>
          </w:rPr>
          <w:delText xml:space="preserve"> </w:delText>
        </w:r>
        <w:r w:rsidR="00811922" w:rsidRPr="00161C9F" w:rsidDel="00C65A29">
          <w:rPr>
            <w:rFonts w:ascii="Times New Roman" w:hAnsi="Times New Roman" w:cs="Times New Roman"/>
            <w:sz w:val="24"/>
            <w:szCs w:val="24"/>
          </w:rPr>
          <w:delText xml:space="preserve">the mechanisms behind the insecticidal effects of these soil amendments and their </w:delText>
        </w:r>
      </w:del>
      <w:r w:rsidR="00811922" w:rsidRPr="00161C9F">
        <w:rPr>
          <w:rFonts w:ascii="Times New Roman" w:hAnsi="Times New Roman" w:cs="Times New Roman"/>
          <w:sz w:val="24"/>
          <w:szCs w:val="24"/>
        </w:rPr>
        <w:t xml:space="preserve">potential </w:t>
      </w:r>
      <w:ins w:id="600" w:author="Joop van Loon" w:date="2023-06-20T16:10:00Z">
        <w:r w:rsidR="0042378C">
          <w:rPr>
            <w:rFonts w:ascii="Times New Roman" w:hAnsi="Times New Roman" w:cs="Times New Roman"/>
            <w:sz w:val="24"/>
            <w:szCs w:val="24"/>
          </w:rPr>
          <w:t xml:space="preserve">to contribute to </w:t>
        </w:r>
      </w:ins>
      <w:del w:id="601" w:author="Joop van Loon" w:date="2023-06-20T16:10:00Z">
        <w:r w:rsidR="00811922" w:rsidRPr="00161C9F" w:rsidDel="0042378C">
          <w:rPr>
            <w:rFonts w:ascii="Times New Roman" w:hAnsi="Times New Roman" w:cs="Times New Roman"/>
            <w:sz w:val="24"/>
            <w:szCs w:val="24"/>
          </w:rPr>
          <w:delText xml:space="preserve">as </w:delText>
        </w:r>
      </w:del>
      <w:r w:rsidR="00811922" w:rsidRPr="00161C9F">
        <w:rPr>
          <w:rFonts w:ascii="Times New Roman" w:hAnsi="Times New Roman" w:cs="Times New Roman"/>
          <w:sz w:val="24"/>
          <w:szCs w:val="24"/>
        </w:rPr>
        <w:t xml:space="preserve">pest management </w:t>
      </w:r>
      <w:del w:id="602" w:author="Joop van Loon" w:date="2023-06-20T16:10:00Z">
        <w:r w:rsidR="00811922" w:rsidRPr="00161C9F" w:rsidDel="0042378C">
          <w:rPr>
            <w:rFonts w:ascii="Times New Roman" w:hAnsi="Times New Roman" w:cs="Times New Roman"/>
            <w:sz w:val="24"/>
            <w:szCs w:val="24"/>
          </w:rPr>
          <w:delText>tools</w:delText>
        </w:r>
        <w:r w:rsidR="0067210A" w:rsidRPr="00161C9F" w:rsidDel="0042378C">
          <w:rPr>
            <w:rFonts w:ascii="Times New Roman" w:hAnsi="Times New Roman" w:cs="Times New Roman"/>
            <w:sz w:val="24"/>
            <w:szCs w:val="24"/>
          </w:rPr>
          <w:delText xml:space="preserve"> </w:delText>
        </w:r>
      </w:del>
      <w:r w:rsidR="0067210A" w:rsidRPr="00161C9F">
        <w:rPr>
          <w:rFonts w:ascii="Times New Roman" w:hAnsi="Times New Roman" w:cs="Times New Roman"/>
          <w:sz w:val="24"/>
          <w:szCs w:val="24"/>
        </w:rPr>
        <w:t>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2A98D558"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lastRenderedPageBreak/>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w:t>
      </w:r>
      <w:commentRangeStart w:id="603"/>
      <w:r w:rsidRPr="00161C9F">
        <w:rPr>
          <w:rFonts w:ascii="Times New Roman" w:hAnsi="Times New Roman" w:cs="Times New Roman"/>
          <w:sz w:val="24"/>
          <w:szCs w:val="24"/>
        </w:rPr>
        <w:t>Nonetheless, it is worth mentioning that when the experiment was repeated under similar conditions, a marginally different result was recorded, which suggests a trend towards a significant difference between the treatments. Therefore</w:t>
      </w:r>
      <w:commentRangeEnd w:id="603"/>
      <w:r w:rsidR="00C65A29">
        <w:rPr>
          <w:rStyle w:val="CommentReference"/>
        </w:rPr>
        <w:commentReference w:id="603"/>
      </w:r>
      <w:r w:rsidRPr="00161C9F">
        <w:rPr>
          <w:rFonts w:ascii="Times New Roman" w:hAnsi="Times New Roman" w:cs="Times New Roman"/>
          <w:sz w:val="24"/>
          <w:szCs w:val="24"/>
        </w:rPr>
        <w:t xml:space="preserv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 xml:space="preserve">B. </w:t>
      </w:r>
      <w:commentRangeStart w:id="604"/>
      <w:r w:rsidRPr="00161C9F">
        <w:rPr>
          <w:rFonts w:ascii="Times New Roman" w:hAnsi="Times New Roman" w:cs="Times New Roman"/>
          <w:i/>
          <w:iCs/>
          <w:sz w:val="24"/>
          <w:szCs w:val="24"/>
        </w:rPr>
        <w:t>rapa</w:t>
      </w:r>
      <w:commentRangeEnd w:id="604"/>
      <w:r w:rsidR="0042378C">
        <w:rPr>
          <w:rStyle w:val="CommentReference"/>
        </w:rPr>
        <w:commentReference w:id="604"/>
      </w:r>
      <w:r w:rsidRPr="00161C9F">
        <w:rPr>
          <w:rFonts w:ascii="Times New Roman" w:hAnsi="Times New Roman" w:cs="Times New Roman"/>
          <w:sz w:val="24"/>
          <w:szCs w:val="24"/>
        </w:rPr>
        <w:t>.</w:t>
      </w:r>
    </w:p>
    <w:p w14:paraId="05D252AF" w14:textId="77777777" w:rsidR="003878CC" w:rsidRPr="00161C9F" w:rsidRDefault="003878CC" w:rsidP="003878CC">
      <w:pPr>
        <w:spacing w:after="0"/>
        <w:jc w:val="both"/>
        <w:rPr>
          <w:rFonts w:ascii="Times New Roman" w:hAnsi="Times New Roman" w:cs="Times New Roman"/>
          <w:sz w:val="24"/>
          <w:szCs w:val="24"/>
        </w:rPr>
      </w:pPr>
    </w:p>
    <w:p w14:paraId="1D57651C" w14:textId="501A4883" w:rsidR="00F8784C" w:rsidRDefault="0067210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605" w:name="_Hlk132539848"/>
      <w:del w:id="606" w:author="Dicke, Marcel" w:date="2023-06-07T21:35:00Z">
        <w:r w:rsidR="001B5C08" w:rsidRPr="00161C9F" w:rsidDel="00C65A29">
          <w:rPr>
            <w:rFonts w:ascii="Times New Roman" w:hAnsi="Times New Roman" w:cs="Times New Roman"/>
            <w:sz w:val="24"/>
            <w:szCs w:val="24"/>
          </w:rPr>
          <w:delText xml:space="preserve">When the experiments were repeated under similar conditions, comparable results were obtained, reinforcing the reliability of the findings and suggests that the effect of raw BSFF or raw MWF treatments on the survival of </w:delText>
        </w:r>
        <w:r w:rsidR="001B5C08" w:rsidRPr="00161C9F" w:rsidDel="00C65A29">
          <w:rPr>
            <w:rFonts w:ascii="Times New Roman" w:hAnsi="Times New Roman" w:cs="Times New Roman"/>
            <w:i/>
            <w:iCs/>
            <w:sz w:val="24"/>
            <w:szCs w:val="24"/>
          </w:rPr>
          <w:delText>D. radicum</w:delText>
        </w:r>
        <w:r w:rsidR="001B5C08" w:rsidRPr="00161C9F" w:rsidDel="00C65A29">
          <w:rPr>
            <w:rFonts w:ascii="Times New Roman" w:hAnsi="Times New Roman" w:cs="Times New Roman"/>
            <w:sz w:val="24"/>
            <w:szCs w:val="24"/>
          </w:rPr>
          <w:delText xml:space="preserve"> </w:delText>
        </w:r>
        <w:r w:rsidR="00DB768F" w:rsidDel="00C65A29">
          <w:rPr>
            <w:rFonts w:ascii="Times New Roman" w:hAnsi="Times New Roman" w:cs="Times New Roman"/>
            <w:sz w:val="24"/>
            <w:szCs w:val="24"/>
          </w:rPr>
          <w:delText xml:space="preserve">and </w:delText>
        </w:r>
        <w:r w:rsidR="00DB768F" w:rsidRPr="00DB768F" w:rsidDel="00C65A29">
          <w:rPr>
            <w:rFonts w:ascii="Times New Roman" w:hAnsi="Times New Roman" w:cs="Times New Roman"/>
            <w:i/>
            <w:iCs/>
            <w:sz w:val="24"/>
            <w:szCs w:val="24"/>
          </w:rPr>
          <w:delText>P. xylostella</w:delText>
        </w:r>
        <w:r w:rsidR="00DB768F" w:rsidDel="00C65A29">
          <w:rPr>
            <w:rFonts w:ascii="Times New Roman" w:hAnsi="Times New Roman" w:cs="Times New Roman"/>
            <w:sz w:val="24"/>
            <w:szCs w:val="24"/>
          </w:rPr>
          <w:delText xml:space="preserve"> </w:delText>
        </w:r>
        <w:r w:rsidR="001B5C08" w:rsidRPr="00161C9F" w:rsidDel="00C65A29">
          <w:rPr>
            <w:rFonts w:ascii="Times New Roman" w:hAnsi="Times New Roman" w:cs="Times New Roman"/>
            <w:sz w:val="24"/>
            <w:szCs w:val="24"/>
          </w:rPr>
          <w:delText xml:space="preserve">larvae is consistent </w:delText>
        </w:r>
        <w:r w:rsidR="00DB768F" w:rsidDel="00C65A29">
          <w:rPr>
            <w:rFonts w:ascii="Times New Roman" w:hAnsi="Times New Roman" w:cs="Times New Roman"/>
            <w:sz w:val="24"/>
            <w:szCs w:val="24"/>
          </w:rPr>
          <w:delText>under the</w:delText>
        </w:r>
        <w:r w:rsidR="001B5C08" w:rsidRPr="00161C9F" w:rsidDel="00C65A29">
          <w:rPr>
            <w:rFonts w:ascii="Times New Roman" w:hAnsi="Times New Roman" w:cs="Times New Roman"/>
            <w:sz w:val="24"/>
            <w:szCs w:val="24"/>
          </w:rPr>
          <w:delText xml:space="preserve"> experimental conditions</w:delText>
        </w:r>
        <w:r w:rsidR="00DB768F" w:rsidDel="00C65A29">
          <w:rPr>
            <w:rFonts w:ascii="Times New Roman" w:hAnsi="Times New Roman" w:cs="Times New Roman"/>
            <w:sz w:val="24"/>
            <w:szCs w:val="24"/>
          </w:rPr>
          <w:delText xml:space="preserve"> of this study</w:delText>
        </w:r>
        <w:r w:rsidR="001B5C08" w:rsidRPr="00161C9F" w:rsidDel="00C65A29">
          <w:rPr>
            <w:rFonts w:ascii="Times New Roman" w:hAnsi="Times New Roman" w:cs="Times New Roman"/>
            <w:sz w:val="24"/>
            <w:szCs w:val="24"/>
          </w:rPr>
          <w:delText xml:space="preserve">. </w:delText>
        </w:r>
      </w:del>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w:t>
      </w:r>
      <w:del w:id="607" w:author="Dicke, Marcel" w:date="2023-06-07T21:36:00Z">
        <w:r w:rsidR="008560BF" w:rsidRPr="00161C9F" w:rsidDel="00C65A29">
          <w:rPr>
            <w:rFonts w:ascii="Times New Roman" w:hAnsi="Times New Roman" w:cs="Times New Roman"/>
            <w:sz w:val="24"/>
            <w:szCs w:val="24"/>
          </w:rPr>
          <w:delText xml:space="preserve">releasing biomolecules and </w:delText>
        </w:r>
        <w:r w:rsidR="000433B7" w:rsidRPr="00161C9F" w:rsidDel="00C65A29">
          <w:rPr>
            <w:rFonts w:ascii="Times New Roman" w:hAnsi="Times New Roman" w:cs="Times New Roman"/>
            <w:sz w:val="24"/>
            <w:szCs w:val="24"/>
          </w:rPr>
          <w:delText>cues that alter</w:delText>
        </w:r>
      </w:del>
      <w:ins w:id="608" w:author="Dicke, Marcel" w:date="2023-06-07T21:36:00Z">
        <w:r w:rsidR="00C65A29">
          <w:rPr>
            <w:rFonts w:ascii="Times New Roman" w:hAnsi="Times New Roman" w:cs="Times New Roman"/>
            <w:sz w:val="24"/>
            <w:szCs w:val="24"/>
          </w:rPr>
          <w:t>inducing</w:t>
        </w:r>
      </w:ins>
      <w:r w:rsidR="000433B7" w:rsidRPr="00161C9F">
        <w:rPr>
          <w:rFonts w:ascii="Times New Roman" w:hAnsi="Times New Roman" w:cs="Times New Roman"/>
          <w:sz w:val="24"/>
          <w:szCs w:val="24"/>
        </w:rPr>
        <w:t xml:space="preserve"> plant </w:t>
      </w:r>
      <w:r w:rsidR="008560BF" w:rsidRPr="00161C9F">
        <w:rPr>
          <w:rFonts w:ascii="Times New Roman" w:hAnsi="Times New Roman" w:cs="Times New Roman"/>
          <w:sz w:val="24"/>
          <w:szCs w:val="24"/>
        </w:rPr>
        <w:t>defen</w:t>
      </w:r>
      <w:ins w:id="609" w:author="Dicke, Marcel" w:date="2023-06-07T21:36:00Z">
        <w:r w:rsidR="00C65A29">
          <w:rPr>
            <w:rFonts w:ascii="Times New Roman" w:hAnsi="Times New Roman" w:cs="Times New Roman"/>
            <w:sz w:val="24"/>
            <w:szCs w:val="24"/>
          </w:rPr>
          <w:t>c</w:t>
        </w:r>
      </w:ins>
      <w:del w:id="610" w:author="Dicke, Marcel" w:date="2023-06-07T21:36:00Z">
        <w:r w:rsidR="008560BF" w:rsidRPr="00161C9F" w:rsidDel="00C65A29">
          <w:rPr>
            <w:rFonts w:ascii="Times New Roman" w:hAnsi="Times New Roman" w:cs="Times New Roman"/>
            <w:sz w:val="24"/>
            <w:szCs w:val="24"/>
          </w:rPr>
          <w:delText>s</w:delText>
        </w:r>
      </w:del>
      <w:r w:rsidR="008560BF" w:rsidRPr="00161C9F">
        <w:rPr>
          <w:rFonts w:ascii="Times New Roman" w:hAnsi="Times New Roman" w:cs="Times New Roman"/>
          <w:sz w:val="24"/>
          <w:szCs w:val="24"/>
        </w:rPr>
        <w:t xml:space="preserve">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605"/>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w:t>
      </w:r>
      <w:del w:id="611" w:author="Dicke, Marcel" w:date="2023-06-07T21:36:00Z">
        <w:r w:rsidR="000330BE" w:rsidRPr="00161C9F" w:rsidDel="00C65A29">
          <w:rPr>
            <w:rFonts w:ascii="Times New Roman" w:hAnsi="Times New Roman" w:cs="Times New Roman"/>
            <w:sz w:val="24"/>
            <w:szCs w:val="24"/>
          </w:rPr>
          <w:delText xml:space="preserve">may have altered the chemical composition of the frass or the soil </w:delText>
        </w:r>
        <w:r w:rsidR="002C266B" w:rsidRPr="00161C9F" w:rsidDel="00C65A29">
          <w:rPr>
            <w:rFonts w:ascii="Times New Roman" w:hAnsi="Times New Roman" w:cs="Times New Roman"/>
            <w:sz w:val="24"/>
            <w:szCs w:val="24"/>
          </w:rPr>
          <w:delText xml:space="preserve">to extents </w:delText>
        </w:r>
        <w:r w:rsidR="000330BE" w:rsidRPr="00161C9F" w:rsidDel="00C65A29">
          <w:rPr>
            <w:rFonts w:ascii="Times New Roman" w:hAnsi="Times New Roman" w:cs="Times New Roman"/>
            <w:sz w:val="24"/>
            <w:szCs w:val="24"/>
          </w:rPr>
          <w:delText xml:space="preserve">that </w:delText>
        </w:r>
      </w:del>
      <w:r w:rsidR="000330BE" w:rsidRPr="00161C9F">
        <w:rPr>
          <w:rFonts w:ascii="Times New Roman" w:hAnsi="Times New Roman" w:cs="Times New Roman"/>
          <w:sz w:val="24"/>
          <w:szCs w:val="24"/>
        </w:rPr>
        <w:t>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pot experiment </w:t>
      </w:r>
      <w:ins w:id="612" w:author="Joop van Loon" w:date="2023-06-20T16:13:00Z">
        <w:r w:rsidR="0042378C">
          <w:rPr>
            <w:rFonts w:ascii="Times New Roman" w:hAnsi="Times New Roman" w:cs="Times New Roman"/>
            <w:sz w:val="24"/>
            <w:szCs w:val="24"/>
          </w:rPr>
          <w:t xml:space="preserve">indicated </w:t>
        </w:r>
      </w:ins>
      <w:del w:id="613" w:author="Joop van Loon" w:date="2023-06-20T16:13:00Z">
        <w:r w:rsidR="00470FDD" w:rsidRPr="00161C9F" w:rsidDel="0042378C">
          <w:rPr>
            <w:rFonts w:ascii="Times New Roman" w:hAnsi="Times New Roman" w:cs="Times New Roman"/>
            <w:sz w:val="24"/>
            <w:szCs w:val="24"/>
          </w:rPr>
          <w:delText xml:space="preserve">alluded </w:delText>
        </w:r>
      </w:del>
      <w:r w:rsidR="00470FDD" w:rsidRPr="00161C9F">
        <w:rPr>
          <w:rFonts w:ascii="Times New Roman" w:hAnsi="Times New Roman" w:cs="Times New Roman"/>
          <w:sz w:val="24"/>
          <w:szCs w:val="24"/>
        </w:rPr>
        <w:t xml:space="preserve">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DB768F">
        <w:rPr>
          <w:rFonts w:ascii="Times New Roman" w:hAnsi="Times New Roman" w:cs="Times New Roman"/>
          <w:sz w:val="24"/>
          <w:szCs w:val="24"/>
        </w:rPr>
        <w:t>Furthermore, a</w:t>
      </w:r>
      <w:r w:rsidR="003B68B0" w:rsidRPr="00161C9F">
        <w:rPr>
          <w:rFonts w:ascii="Times New Roman" w:hAnsi="Times New Roman" w:cs="Times New Roman"/>
          <w:sz w:val="24"/>
          <w:szCs w:val="24"/>
        </w:rPr>
        <w:t xml:space="preserve">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commentRangeStart w:id="614"/>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commentRangeEnd w:id="614"/>
      <w:r w:rsidR="0042378C">
        <w:rPr>
          <w:rStyle w:val="CommentReference"/>
        </w:rPr>
        <w:commentReference w:id="614"/>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DB768F">
        <w:rPr>
          <w:rFonts w:ascii="Times New Roman" w:hAnsi="Times New Roman" w:cs="Times New Roman"/>
          <w:sz w:val="24"/>
          <w:szCs w:val="24"/>
        </w:rPr>
        <w:t xml:space="preserve">addition of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beneficial to </w:t>
      </w:r>
      <w:r w:rsidR="003A1ED7" w:rsidRPr="00161C9F">
        <w:rPr>
          <w:rFonts w:ascii="Times New Roman" w:hAnsi="Times New Roman" w:cs="Times New Roman"/>
          <w:sz w:val="24"/>
          <w:szCs w:val="24"/>
        </w:rPr>
        <w:t xml:space="preserve">the </w:t>
      </w:r>
      <w:ins w:id="615" w:author="Joop van Loon" w:date="2023-06-20T16:14:00Z">
        <w:r w:rsidR="00AD1676">
          <w:rPr>
            <w:rFonts w:ascii="Times New Roman" w:hAnsi="Times New Roman" w:cs="Times New Roman"/>
            <w:sz w:val="24"/>
            <w:szCs w:val="24"/>
          </w:rPr>
          <w:t xml:space="preserve">cabbage </w:t>
        </w:r>
      </w:ins>
      <w:r w:rsidR="004B2BCB" w:rsidRPr="00161C9F">
        <w:rPr>
          <w:rFonts w:ascii="Times New Roman" w:hAnsi="Times New Roman" w:cs="Times New Roman"/>
          <w:sz w:val="24"/>
          <w:szCs w:val="24"/>
        </w:rPr>
        <w:t>root</w:t>
      </w:r>
      <w:ins w:id="616" w:author="Joop van Loon" w:date="2023-06-20T16:14:00Z">
        <w:r w:rsidR="00AD1676">
          <w:rPr>
            <w:rFonts w:ascii="Times New Roman" w:hAnsi="Times New Roman" w:cs="Times New Roman"/>
            <w:sz w:val="24"/>
            <w:szCs w:val="24"/>
          </w:rPr>
          <w:t>fly larvae</w:t>
        </w:r>
      </w:ins>
      <w:del w:id="617" w:author="Joop van Loon" w:date="2023-06-20T16:14:00Z">
        <w:r w:rsidR="004B2BCB" w:rsidRPr="00161C9F" w:rsidDel="00AD1676">
          <w:rPr>
            <w:rFonts w:ascii="Times New Roman" w:hAnsi="Times New Roman" w:cs="Times New Roman"/>
            <w:sz w:val="24"/>
            <w:szCs w:val="24"/>
          </w:rPr>
          <w:delText xml:space="preserve">-feeding </w:delText>
        </w:r>
        <w:r w:rsidR="003A1ED7" w:rsidRPr="00161C9F" w:rsidDel="00AD1676">
          <w:rPr>
            <w:rFonts w:ascii="Times New Roman" w:hAnsi="Times New Roman" w:cs="Times New Roman"/>
            <w:sz w:val="24"/>
            <w:szCs w:val="24"/>
          </w:rPr>
          <w:delText>insect herbivore larvae</w:delText>
        </w:r>
      </w:del>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It</w:t>
      </w:r>
      <w:ins w:id="618" w:author="Joop van Loon" w:date="2023-06-20T16:14:00Z">
        <w:r w:rsidR="00AD1676">
          <w:rPr>
            <w:rFonts w:ascii="Times New Roman" w:hAnsi="Times New Roman" w:cs="Times New Roman"/>
            <w:sz w:val="24"/>
            <w:szCs w:val="24"/>
          </w:rPr>
          <w:t xml:space="preserve"> </w:t>
        </w:r>
      </w:ins>
      <w:del w:id="619" w:author="Joop van Loon" w:date="2023-06-20T16:14:00Z">
        <w:r w:rsidR="000330BE" w:rsidRPr="00161C9F" w:rsidDel="00AD1676">
          <w:rPr>
            <w:rFonts w:ascii="Times New Roman" w:hAnsi="Times New Roman" w:cs="Times New Roman"/>
            <w:sz w:val="24"/>
            <w:szCs w:val="24"/>
          </w:rPr>
          <w:delText>'</w:delText>
        </w:r>
      </w:del>
      <w:ins w:id="620" w:author="Joop van Loon" w:date="2023-06-20T16:14:00Z">
        <w:r w:rsidR="00AD1676">
          <w:rPr>
            <w:rFonts w:ascii="Times New Roman" w:hAnsi="Times New Roman" w:cs="Times New Roman"/>
            <w:sz w:val="24"/>
            <w:szCs w:val="24"/>
          </w:rPr>
          <w:t>i</w:t>
        </w:r>
      </w:ins>
      <w:r w:rsidR="000330BE" w:rsidRPr="00161C9F">
        <w:rPr>
          <w:rFonts w:ascii="Times New Roman" w:hAnsi="Times New Roman" w:cs="Times New Roman"/>
          <w:sz w:val="24"/>
          <w:szCs w:val="24"/>
        </w:rPr>
        <w:t xml:space="preserve">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w:t>
      </w:r>
      <w:del w:id="621" w:author="Joop van Loon" w:date="2023-06-20T16:15:00Z">
        <w:r w:rsidR="000330BE" w:rsidRPr="00161C9F" w:rsidDel="00AD1676">
          <w:rPr>
            <w:rFonts w:ascii="Times New Roman" w:hAnsi="Times New Roman" w:cs="Times New Roman"/>
            <w:sz w:val="24"/>
            <w:szCs w:val="24"/>
          </w:rPr>
          <w:delText xml:space="preserve">may not have </w:delText>
        </w:r>
      </w:del>
      <w:r w:rsidR="000330BE" w:rsidRPr="00161C9F">
        <w:rPr>
          <w:rFonts w:ascii="Times New Roman" w:hAnsi="Times New Roman" w:cs="Times New Roman"/>
          <w:sz w:val="24"/>
          <w:szCs w:val="24"/>
        </w:rPr>
        <w:t xml:space="preserve">had </w:t>
      </w:r>
      <w:ins w:id="622" w:author="Joop van Loon" w:date="2023-06-20T16:15:00Z">
        <w:r w:rsidR="00AD1676">
          <w:rPr>
            <w:rFonts w:ascii="Times New Roman" w:hAnsi="Times New Roman" w:cs="Times New Roman"/>
            <w:sz w:val="24"/>
            <w:szCs w:val="24"/>
          </w:rPr>
          <w:t xml:space="preserve">a different </w:t>
        </w:r>
      </w:ins>
      <w:del w:id="623" w:author="Joop van Loon" w:date="2023-06-20T16:15:00Z">
        <w:r w:rsidR="000330BE" w:rsidRPr="00161C9F" w:rsidDel="00AD1676">
          <w:rPr>
            <w:rFonts w:ascii="Times New Roman" w:hAnsi="Times New Roman" w:cs="Times New Roman"/>
            <w:sz w:val="24"/>
            <w:szCs w:val="24"/>
          </w:rPr>
          <w:delText xml:space="preserve">the same </w:delText>
        </w:r>
      </w:del>
      <w:r w:rsidR="000330BE" w:rsidRPr="00161C9F">
        <w:rPr>
          <w:rFonts w:ascii="Times New Roman" w:hAnsi="Times New Roman" w:cs="Times New Roman"/>
          <w:sz w:val="24"/>
          <w:szCs w:val="24"/>
        </w:rPr>
        <w:t xml:space="preserve">chemical </w:t>
      </w:r>
      <w:ins w:id="624" w:author="Joop van Loon" w:date="2023-06-20T16:15:00Z">
        <w:r w:rsidR="00AD1676">
          <w:rPr>
            <w:rFonts w:ascii="Times New Roman" w:hAnsi="Times New Roman" w:cs="Times New Roman"/>
            <w:sz w:val="24"/>
            <w:szCs w:val="24"/>
          </w:rPr>
          <w:t xml:space="preserve">and/or microbial </w:t>
        </w:r>
      </w:ins>
      <w:r w:rsidR="000330BE" w:rsidRPr="00161C9F">
        <w:rPr>
          <w:rFonts w:ascii="Times New Roman" w:hAnsi="Times New Roman" w:cs="Times New Roman"/>
          <w:sz w:val="24"/>
          <w:szCs w:val="24"/>
        </w:rPr>
        <w:t>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w:t>
      </w:r>
    </w:p>
    <w:p w14:paraId="2D6D3800" w14:textId="77777777" w:rsidR="00F8784C" w:rsidRDefault="00F8784C" w:rsidP="00042AA5">
      <w:pPr>
        <w:spacing w:after="0"/>
        <w:jc w:val="both"/>
        <w:rPr>
          <w:rFonts w:ascii="Times New Roman" w:hAnsi="Times New Roman" w:cs="Times New Roman"/>
          <w:sz w:val="24"/>
          <w:szCs w:val="24"/>
        </w:rPr>
      </w:pPr>
    </w:p>
    <w:p w14:paraId="69D07863" w14:textId="77777777" w:rsidR="00AD1676" w:rsidRDefault="000330BE" w:rsidP="00042AA5">
      <w:pPr>
        <w:spacing w:after="0"/>
        <w:jc w:val="both"/>
        <w:rPr>
          <w:ins w:id="625" w:author="Joop van Loon" w:date="2023-06-20T16:17:00Z"/>
          <w:rFonts w:ascii="Times New Roman" w:hAnsi="Times New Roman" w:cs="Times New Roman"/>
          <w:sz w:val="24"/>
          <w:szCs w:val="24"/>
        </w:rPr>
      </w:pPr>
      <w:r w:rsidRPr="00161C9F">
        <w:rPr>
          <w:rFonts w:ascii="Times New Roman" w:hAnsi="Times New Roman" w:cs="Times New Roman"/>
          <w:sz w:val="24"/>
          <w:szCs w:val="24"/>
        </w:rPr>
        <w:t xml:space="preserve">Different insect species produce different types and amounts of defensive compounds, so the composition of </w:t>
      </w:r>
      <w:del w:id="626" w:author="Joop van Loon" w:date="2023-06-20T16:16:00Z">
        <w:r w:rsidRPr="00161C9F" w:rsidDel="00AD1676">
          <w:rPr>
            <w:rFonts w:ascii="Times New Roman" w:hAnsi="Times New Roman" w:cs="Times New Roman"/>
            <w:sz w:val="24"/>
            <w:szCs w:val="24"/>
          </w:rPr>
          <w:delText xml:space="preserve">the </w:delText>
        </w:r>
      </w:del>
      <w:r w:rsidRPr="00161C9F">
        <w:rPr>
          <w:rFonts w:ascii="Times New Roman" w:hAnsi="Times New Roman" w:cs="Times New Roman"/>
          <w:sz w:val="24"/>
          <w:szCs w:val="24"/>
        </w:rPr>
        <w:t>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to measure frass-induced plant defen</w:t>
      </w:r>
      <w:ins w:id="627" w:author="Dicke, Marcel" w:date="2023-06-07T21:37:00Z">
        <w:r w:rsidR="0008661F">
          <w:rPr>
            <w:rFonts w:ascii="Times New Roman" w:hAnsi="Times New Roman" w:cs="Times New Roman"/>
            <w:sz w:val="24"/>
            <w:szCs w:val="24"/>
          </w:rPr>
          <w:t>c</w:t>
        </w:r>
      </w:ins>
      <w:del w:id="628" w:author="Dicke, Marcel" w:date="2023-06-07T21:37:00Z">
        <w:r w:rsidR="00787907" w:rsidDel="0008661F">
          <w:rPr>
            <w:rFonts w:ascii="Times New Roman" w:hAnsi="Times New Roman" w:cs="Times New Roman"/>
            <w:sz w:val="24"/>
            <w:szCs w:val="24"/>
          </w:rPr>
          <w:delText>s</w:delText>
        </w:r>
      </w:del>
      <w:r w:rsidR="002C4A66" w:rsidRPr="00161C9F">
        <w:rPr>
          <w:rFonts w:ascii="Times New Roman" w:hAnsi="Times New Roman" w:cs="Times New Roman"/>
          <w:sz w:val="24"/>
          <w:szCs w:val="24"/>
        </w:rPr>
        <w:t xml:space="preserve">es of maize, rice, cabbage and tomato plants </w:t>
      </w:r>
      <w:r w:rsidR="003A1ED7" w:rsidRPr="00161C9F">
        <w:rPr>
          <w:rFonts w:ascii="Times New Roman" w:hAnsi="Times New Roman" w:cs="Times New Roman"/>
          <w:sz w:val="24"/>
          <w:szCs w:val="24"/>
        </w:rPr>
        <w:t>showed that caterpillar frass-induced plant defen</w:t>
      </w:r>
      <w:ins w:id="629" w:author="Dicke, Marcel" w:date="2023-06-07T21:37:00Z">
        <w:r w:rsidR="0008661F">
          <w:rPr>
            <w:rFonts w:ascii="Times New Roman" w:hAnsi="Times New Roman" w:cs="Times New Roman"/>
            <w:sz w:val="24"/>
            <w:szCs w:val="24"/>
          </w:rPr>
          <w:t>c</w:t>
        </w:r>
      </w:ins>
      <w:del w:id="630" w:author="Dicke, Marcel" w:date="2023-06-07T21:37:00Z">
        <w:r w:rsidR="00991C7C" w:rsidRPr="00161C9F" w:rsidDel="0008661F">
          <w:rPr>
            <w:rFonts w:ascii="Times New Roman" w:hAnsi="Times New Roman" w:cs="Times New Roman"/>
            <w:sz w:val="24"/>
            <w:szCs w:val="24"/>
          </w:rPr>
          <w:delText>s</w:delText>
        </w:r>
      </w:del>
      <w:r w:rsidR="003A1ED7" w:rsidRPr="00161C9F">
        <w:rPr>
          <w:rFonts w:ascii="Times New Roman" w:hAnsi="Times New Roman" w:cs="Times New Roman"/>
          <w:sz w:val="24"/>
          <w:szCs w:val="24"/>
        </w:rPr>
        <w:t>es are specific to each host-</w:t>
      </w:r>
      <w:r w:rsidR="003A1ED7" w:rsidRPr="00161C9F">
        <w:rPr>
          <w:rFonts w:ascii="Times New Roman" w:hAnsi="Times New Roman" w:cs="Times New Roman"/>
          <w:sz w:val="24"/>
          <w:szCs w:val="24"/>
        </w:rPr>
        <w:lastRenderedPageBreak/>
        <w:t>herbivore system and can induce herbivore or pathogen defen</w:t>
      </w:r>
      <w:ins w:id="631" w:author="Dicke, Marcel" w:date="2023-06-07T21:37:00Z">
        <w:r w:rsidR="0008661F">
          <w:rPr>
            <w:rFonts w:ascii="Times New Roman" w:hAnsi="Times New Roman" w:cs="Times New Roman"/>
            <w:sz w:val="24"/>
            <w:szCs w:val="24"/>
          </w:rPr>
          <w:t>c</w:t>
        </w:r>
      </w:ins>
      <w:del w:id="632" w:author="Dicke, Marcel" w:date="2023-06-07T21:37:00Z">
        <w:r w:rsidR="00787907" w:rsidDel="0008661F">
          <w:rPr>
            <w:rFonts w:ascii="Times New Roman" w:hAnsi="Times New Roman" w:cs="Times New Roman"/>
            <w:sz w:val="24"/>
            <w:szCs w:val="24"/>
          </w:rPr>
          <w:delText>s</w:delText>
        </w:r>
      </w:del>
      <w:r w:rsidR="003A1ED7" w:rsidRPr="00161C9F">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 xml:space="preserve">However, </w:t>
      </w:r>
      <w:del w:id="633" w:author="Dicke, Marcel" w:date="2023-06-07T21:37:00Z">
        <w:r w:rsidR="003D63F4" w:rsidRPr="00161C9F" w:rsidDel="0008661F">
          <w:rPr>
            <w:rFonts w:ascii="Times New Roman" w:hAnsi="Times New Roman" w:cs="Times New Roman"/>
            <w:sz w:val="24"/>
            <w:szCs w:val="24"/>
          </w:rPr>
          <w:delText xml:space="preserve">another study found that </w:delText>
        </w:r>
      </w:del>
      <w:r w:rsidR="003D63F4" w:rsidRPr="00161C9F">
        <w:rPr>
          <w:rFonts w:ascii="Times New Roman" w:hAnsi="Times New Roman" w:cs="Times New Roman"/>
          <w:sz w:val="24"/>
          <w:szCs w:val="24"/>
        </w:rPr>
        <w:t xml:space="preserve">herbivore performance on maize plants was enhanced due to </w:t>
      </w:r>
      <w:commentRangeStart w:id="634"/>
      <w:r w:rsidR="003D63F4" w:rsidRPr="00161C9F">
        <w:rPr>
          <w:rFonts w:ascii="Times New Roman" w:hAnsi="Times New Roman" w:cs="Times New Roman"/>
          <w:sz w:val="24"/>
          <w:szCs w:val="24"/>
        </w:rPr>
        <w:t xml:space="preserve">biochemical cues </w:t>
      </w:r>
      <w:commentRangeEnd w:id="634"/>
      <w:r w:rsidR="0008661F">
        <w:rPr>
          <w:rStyle w:val="CommentReference"/>
        </w:rPr>
        <w:commentReference w:id="634"/>
      </w:r>
      <w:r w:rsidR="003D63F4" w:rsidRPr="00161C9F">
        <w:rPr>
          <w:rFonts w:ascii="Times New Roman" w:hAnsi="Times New Roman" w:cs="Times New Roman"/>
          <w:sz w:val="24"/>
          <w:szCs w:val="24"/>
        </w:rPr>
        <w:t>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w:t>
      </w:r>
      <w:ins w:id="635" w:author="Dicke, Marcel" w:date="2023-06-07T21:37:00Z">
        <w:r w:rsidR="0008661F">
          <w:rPr>
            <w:rFonts w:ascii="Times New Roman" w:hAnsi="Times New Roman" w:cs="Times New Roman"/>
            <w:sz w:val="24"/>
            <w:szCs w:val="24"/>
          </w:rPr>
          <w:t>c</w:t>
        </w:r>
      </w:ins>
      <w:del w:id="636" w:author="Dicke, Marcel" w:date="2023-06-07T21:37:00Z">
        <w:r w:rsidR="00787907" w:rsidDel="0008661F">
          <w:rPr>
            <w:rFonts w:ascii="Times New Roman" w:hAnsi="Times New Roman" w:cs="Times New Roman"/>
            <w:sz w:val="24"/>
            <w:szCs w:val="24"/>
          </w:rPr>
          <w:delText>s</w:delText>
        </w:r>
      </w:del>
      <w:r w:rsidR="003D63F4" w:rsidRPr="00161C9F">
        <w:rPr>
          <w:rFonts w:ascii="Times New Roman" w:hAnsi="Times New Roman" w:cs="Times New Roman"/>
          <w:sz w:val="24"/>
          <w:szCs w:val="24"/>
        </w:rPr>
        <w:t xml:space="preserve">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bookmarkStart w:id="637" w:name="_Hlk134522313"/>
    </w:p>
    <w:p w14:paraId="03D40759" w14:textId="45F1F2B3" w:rsidR="00E40C0D" w:rsidRDefault="001B5C0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verall, </w:t>
      </w:r>
      <w:ins w:id="638" w:author="Joop van Loon" w:date="2023-06-20T16:17:00Z">
        <w:r w:rsidR="00AD1676">
          <w:rPr>
            <w:rFonts w:ascii="Times New Roman" w:hAnsi="Times New Roman" w:cs="Times New Roman"/>
            <w:sz w:val="24"/>
            <w:szCs w:val="24"/>
          </w:rPr>
          <w:t>our</w:t>
        </w:r>
      </w:ins>
      <w:del w:id="639" w:author="Joop van Loon" w:date="2023-06-20T16:17:00Z">
        <w:r w:rsidRPr="00161C9F" w:rsidDel="00AD1676">
          <w:rPr>
            <w:rFonts w:ascii="Times New Roman" w:hAnsi="Times New Roman" w:cs="Times New Roman"/>
            <w:sz w:val="24"/>
            <w:szCs w:val="24"/>
          </w:rPr>
          <w:delText>these</w:delText>
        </w:r>
      </w:del>
      <w:r w:rsidRPr="00161C9F">
        <w:rPr>
          <w:rFonts w:ascii="Times New Roman" w:hAnsi="Times New Roman" w:cs="Times New Roman"/>
          <w:sz w:val="24"/>
          <w:szCs w:val="24"/>
        </w:rPr>
        <w:t xml:space="preserve"> findings </w:t>
      </w:r>
      <w:del w:id="640" w:author="Dicke, Marcel" w:date="2023-06-07T21:38:00Z">
        <w:r w:rsidRPr="00161C9F" w:rsidDel="0008661F">
          <w:rPr>
            <w:rFonts w:ascii="Times New Roman" w:hAnsi="Times New Roman" w:cs="Times New Roman"/>
            <w:sz w:val="24"/>
            <w:szCs w:val="24"/>
          </w:rPr>
          <w:delText xml:space="preserve">suggest </w:delText>
        </w:r>
      </w:del>
      <w:ins w:id="641" w:author="Dicke, Marcel" w:date="2023-06-07T21:38:00Z">
        <w:r w:rsidR="0008661F">
          <w:rPr>
            <w:rFonts w:ascii="Times New Roman" w:hAnsi="Times New Roman" w:cs="Times New Roman"/>
            <w:sz w:val="24"/>
            <w:szCs w:val="24"/>
          </w:rPr>
          <w:t>indicate</w:t>
        </w:r>
        <w:r w:rsidR="0008661F" w:rsidRPr="00161C9F">
          <w:rPr>
            <w:rFonts w:ascii="Times New Roman" w:hAnsi="Times New Roman" w:cs="Times New Roman"/>
            <w:sz w:val="24"/>
            <w:szCs w:val="24"/>
          </w:rPr>
          <w:t xml:space="preserve"> </w:t>
        </w:r>
      </w:ins>
      <w:r w:rsidRPr="00161C9F">
        <w:rPr>
          <w:rFonts w:ascii="Times New Roman" w:hAnsi="Times New Roman" w:cs="Times New Roman"/>
          <w:sz w:val="24"/>
          <w:szCs w:val="24"/>
        </w:rPr>
        <w:t>that soil amendment with raw BSFF</w:t>
      </w:r>
      <w:del w:id="642" w:author="Dicke, Marcel" w:date="2023-06-07T21:38:00Z">
        <w:r w:rsidR="00B219FF" w:rsidRPr="00161C9F" w:rsidDel="0008661F">
          <w:rPr>
            <w:rFonts w:ascii="Times New Roman" w:hAnsi="Times New Roman" w:cs="Times New Roman"/>
            <w:sz w:val="24"/>
            <w:szCs w:val="24"/>
          </w:rPr>
          <w:delText>, at least under the conditions tested in this study, may</w:delText>
        </w:r>
      </w:del>
      <w:r w:rsidR="00B219FF" w:rsidRPr="00161C9F">
        <w:rPr>
          <w:rFonts w:ascii="Times New Roman" w:hAnsi="Times New Roman" w:cs="Times New Roman"/>
          <w:sz w:val="24"/>
          <w:szCs w:val="24"/>
        </w:rPr>
        <w:t xml:space="preserve"> ha</w:t>
      </w:r>
      <w:ins w:id="643" w:author="Dicke, Marcel" w:date="2023-06-07T21:38:00Z">
        <w:r w:rsidR="0008661F">
          <w:rPr>
            <w:rFonts w:ascii="Times New Roman" w:hAnsi="Times New Roman" w:cs="Times New Roman"/>
            <w:sz w:val="24"/>
            <w:szCs w:val="24"/>
          </w:rPr>
          <w:t>s</w:t>
        </w:r>
      </w:ins>
      <w:del w:id="644" w:author="Dicke, Marcel" w:date="2023-06-07T21:38:00Z">
        <w:r w:rsidR="00B219FF" w:rsidRPr="00161C9F" w:rsidDel="0008661F">
          <w:rPr>
            <w:rFonts w:ascii="Times New Roman" w:hAnsi="Times New Roman" w:cs="Times New Roman"/>
            <w:sz w:val="24"/>
            <w:szCs w:val="24"/>
          </w:rPr>
          <w:delText>ve</w:delText>
        </w:r>
      </w:del>
      <w:r w:rsidR="00B219FF" w:rsidRPr="00161C9F">
        <w:rPr>
          <w:rFonts w:ascii="Times New Roman" w:hAnsi="Times New Roman" w:cs="Times New Roman"/>
          <w:sz w:val="24"/>
          <w:szCs w:val="24"/>
        </w:rPr>
        <w:t xml:space="preserve"> a detrimental effect on </w:t>
      </w:r>
      <w:del w:id="645" w:author="Dicke, Marcel" w:date="2023-06-07T21:38:00Z">
        <w:r w:rsidR="00B219FF" w:rsidRPr="00161C9F" w:rsidDel="0008661F">
          <w:rPr>
            <w:rFonts w:ascii="Times New Roman" w:hAnsi="Times New Roman" w:cs="Times New Roman"/>
            <w:sz w:val="24"/>
            <w:szCs w:val="24"/>
          </w:rPr>
          <w:delText xml:space="preserve">the </w:delText>
        </w:r>
      </w:del>
      <w:r w:rsidR="001D3988">
        <w:rPr>
          <w:rFonts w:ascii="Times New Roman" w:hAnsi="Times New Roman" w:cs="Times New Roman"/>
          <w:sz w:val="24"/>
          <w:szCs w:val="24"/>
        </w:rPr>
        <w:t>herbivore performance</w:t>
      </w:r>
      <w:r w:rsidR="00B219FF" w:rsidRPr="00161C9F">
        <w:rPr>
          <w:rFonts w:ascii="Times New Roman" w:hAnsi="Times New Roman" w:cs="Times New Roman"/>
          <w:sz w:val="24"/>
          <w:szCs w:val="24"/>
        </w:rPr>
        <w:t xml:space="preserve">, while the use of </w:t>
      </w:r>
      <w:r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7A45C3">
        <w:rPr>
          <w:rFonts w:ascii="Times New Roman" w:hAnsi="Times New Roman" w:cs="Times New Roman"/>
          <w:sz w:val="24"/>
          <w:szCs w:val="24"/>
        </w:rPr>
        <w:t xml:space="preserve">a </w:t>
      </w:r>
      <w:r w:rsidRPr="00161C9F">
        <w:rPr>
          <w:rFonts w:ascii="Times New Roman" w:hAnsi="Times New Roman" w:cs="Times New Roman"/>
          <w:sz w:val="24"/>
          <w:szCs w:val="24"/>
        </w:rPr>
        <w:t>protective effect.</w:t>
      </w:r>
      <w:bookmarkEnd w:id="637"/>
      <w:r w:rsidRPr="00161C9F">
        <w:rPr>
          <w:rFonts w:ascii="Times New Roman" w:hAnsi="Times New Roman" w:cs="Times New Roman"/>
          <w:sz w:val="24"/>
          <w:szCs w:val="24"/>
        </w:rPr>
        <w:t xml:space="preserve"> </w:t>
      </w:r>
      <w:del w:id="646" w:author="Joop van Loon" w:date="2023-06-20T16:17:00Z">
        <w:r w:rsidRPr="00161C9F" w:rsidDel="00AD1676">
          <w:rPr>
            <w:rFonts w:ascii="Times New Roman" w:hAnsi="Times New Roman" w:cs="Times New Roman"/>
            <w:sz w:val="24"/>
            <w:szCs w:val="24"/>
          </w:rPr>
          <w:delText>However, t</w:delText>
        </w:r>
      </w:del>
      <w:ins w:id="647" w:author="Joop van Loon" w:date="2023-06-20T16:17:00Z">
        <w:r w:rsidR="00AD1676">
          <w:rPr>
            <w:rFonts w:ascii="Times New Roman" w:hAnsi="Times New Roman" w:cs="Times New Roman"/>
            <w:sz w:val="24"/>
            <w:szCs w:val="24"/>
          </w:rPr>
          <w:t>T</w:t>
        </w:r>
      </w:ins>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w:t>
      </w:r>
      <w:ins w:id="648" w:author="Joop van Loon" w:date="2023-06-20T16:18:00Z">
        <w:r w:rsidR="00AD1676">
          <w:rPr>
            <w:rFonts w:ascii="Times New Roman" w:hAnsi="Times New Roman" w:cs="Times New Roman"/>
            <w:sz w:val="24"/>
            <w:szCs w:val="24"/>
          </w:rPr>
          <w:t xml:space="preserve">soil amended with </w:t>
        </w:r>
      </w:ins>
      <w:del w:id="649" w:author="Joop van Loon" w:date="2023-06-20T16:18:00Z">
        <w:r w:rsidR="007261F1" w:rsidRPr="00161C9F" w:rsidDel="00AD1676">
          <w:rPr>
            <w:rFonts w:ascii="Times New Roman" w:hAnsi="Times New Roman" w:cs="Times New Roman"/>
            <w:sz w:val="24"/>
            <w:szCs w:val="24"/>
          </w:rPr>
          <w:delText xml:space="preserve">in </w:delText>
        </w:r>
      </w:del>
      <w:r w:rsidR="00C03D85" w:rsidRPr="00161C9F">
        <w:rPr>
          <w:rFonts w:ascii="Times New Roman" w:hAnsi="Times New Roman" w:cs="Times New Roman"/>
          <w:sz w:val="24"/>
          <w:szCs w:val="24"/>
        </w:rPr>
        <w:t xml:space="preserve">raw </w:t>
      </w:r>
      <w:r w:rsidR="008B4D57">
        <w:rPr>
          <w:rFonts w:ascii="Times New Roman" w:hAnsi="Times New Roman" w:cs="Times New Roman"/>
          <w:sz w:val="24"/>
          <w:szCs w:val="24"/>
        </w:rPr>
        <w:t>MWF</w:t>
      </w:r>
      <w:r w:rsidR="007261F1" w:rsidRPr="00161C9F">
        <w:rPr>
          <w:rFonts w:ascii="Times New Roman" w:hAnsi="Times New Roman" w:cs="Times New Roman"/>
          <w:sz w:val="24"/>
          <w:szCs w:val="24"/>
        </w:rPr>
        <w:t xml:space="preserve"> </w:t>
      </w:r>
      <w:del w:id="650" w:author="Joop van Loon" w:date="2023-06-20T16:18:00Z">
        <w:r w:rsidR="007261F1" w:rsidRPr="00161C9F" w:rsidDel="00AD1676">
          <w:rPr>
            <w:rFonts w:ascii="Times New Roman" w:hAnsi="Times New Roman" w:cs="Times New Roman"/>
            <w:sz w:val="24"/>
            <w:szCs w:val="24"/>
          </w:rPr>
          <w:delText xml:space="preserve">amendment </w:delText>
        </w:r>
      </w:del>
      <w:r w:rsidR="00C03D85" w:rsidRPr="00161C9F">
        <w:rPr>
          <w:rFonts w:ascii="Times New Roman" w:hAnsi="Times New Roman" w:cs="Times New Roman"/>
          <w:sz w:val="24"/>
          <w:szCs w:val="24"/>
        </w:rPr>
        <w:t xml:space="preserve">need </w:t>
      </w:r>
      <w:ins w:id="651" w:author="Joop van Loon" w:date="2023-06-20T16:18:00Z">
        <w:r w:rsidR="00AD1676">
          <w:rPr>
            <w:rFonts w:ascii="Times New Roman" w:hAnsi="Times New Roman" w:cs="Times New Roman"/>
            <w:sz w:val="24"/>
            <w:szCs w:val="24"/>
          </w:rPr>
          <w:t xml:space="preserve">further </w:t>
        </w:r>
      </w:ins>
      <w:del w:id="652" w:author="Joop van Loon" w:date="2023-06-20T16:18:00Z">
        <w:r w:rsidR="007261F1" w:rsidRPr="00161C9F" w:rsidDel="00AD1676">
          <w:rPr>
            <w:rFonts w:ascii="Times New Roman" w:hAnsi="Times New Roman" w:cs="Times New Roman"/>
            <w:sz w:val="24"/>
            <w:szCs w:val="24"/>
          </w:rPr>
          <w:delText xml:space="preserve">more </w:delText>
        </w:r>
      </w:del>
      <w:r w:rsidR="007261F1" w:rsidRPr="00161C9F">
        <w:rPr>
          <w:rFonts w:ascii="Times New Roman" w:hAnsi="Times New Roman" w:cs="Times New Roman"/>
          <w:sz w:val="24"/>
          <w:szCs w:val="24"/>
        </w:rPr>
        <w:t>stud</w:t>
      </w:r>
      <w:ins w:id="653" w:author="Joop van Loon" w:date="2023-06-20T16:18:00Z">
        <w:r w:rsidR="00AD1676">
          <w:rPr>
            <w:rFonts w:ascii="Times New Roman" w:hAnsi="Times New Roman" w:cs="Times New Roman"/>
            <w:sz w:val="24"/>
            <w:szCs w:val="24"/>
          </w:rPr>
          <w:t>y</w:t>
        </w:r>
      </w:ins>
      <w:del w:id="654" w:author="Joop van Loon" w:date="2023-06-20T16:18:00Z">
        <w:r w:rsidRPr="00161C9F" w:rsidDel="00AD1676">
          <w:rPr>
            <w:rFonts w:ascii="Times New Roman" w:hAnsi="Times New Roman" w:cs="Times New Roman"/>
            <w:sz w:val="24"/>
            <w:szCs w:val="24"/>
          </w:rPr>
          <w:delText>ies</w:delText>
        </w:r>
      </w:del>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The results of our study align with certain prior </w:t>
      </w:r>
      <w:ins w:id="655" w:author="Joop van Loon" w:date="2023-06-20T16:19:00Z">
        <w:r w:rsidR="00AD1676">
          <w:rPr>
            <w:rFonts w:ascii="Times New Roman" w:hAnsi="Times New Roman" w:cs="Times New Roman"/>
            <w:sz w:val="24"/>
            <w:szCs w:val="24"/>
          </w:rPr>
          <w:t>reports</w:t>
        </w:r>
      </w:ins>
      <w:del w:id="656" w:author="Joop van Loon" w:date="2023-06-20T16:19:00Z">
        <w:r w:rsidR="008745EB" w:rsidRPr="00161C9F" w:rsidDel="00AD1676">
          <w:rPr>
            <w:rFonts w:ascii="Times New Roman" w:hAnsi="Times New Roman" w:cs="Times New Roman"/>
            <w:sz w:val="24"/>
            <w:szCs w:val="24"/>
          </w:rPr>
          <w:delText>research</w:delText>
        </w:r>
      </w:del>
      <w:r w:rsidR="008745EB" w:rsidRPr="00161C9F">
        <w:rPr>
          <w:rFonts w:ascii="Times New Roman" w:hAnsi="Times New Roman" w:cs="Times New Roman"/>
          <w:sz w:val="24"/>
          <w:szCs w:val="24"/>
        </w:rPr>
        <w:t xml:space="preserve">, while contradicting others, as anticipated because of the differences in the frass origins and quality employed in </w:t>
      </w:r>
      <w:r w:rsidR="00787907">
        <w:rPr>
          <w:rFonts w:ascii="Times New Roman" w:hAnsi="Times New Roman" w:cs="Times New Roman"/>
          <w:sz w:val="24"/>
          <w:szCs w:val="24"/>
        </w:rPr>
        <w:t>this</w:t>
      </w:r>
      <w:r w:rsidR="00787907"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study and those </w:t>
      </w:r>
      <w:ins w:id="657" w:author="Joop van Loon" w:date="2023-06-20T16:19:00Z">
        <w:r w:rsidR="00AD1676">
          <w:rPr>
            <w:rFonts w:ascii="Times New Roman" w:hAnsi="Times New Roman" w:cs="Times New Roman"/>
            <w:sz w:val="24"/>
            <w:szCs w:val="24"/>
          </w:rPr>
          <w:t>reported previously</w:t>
        </w:r>
      </w:ins>
      <w:del w:id="658" w:author="Joop van Loon" w:date="2023-06-20T16:20:00Z">
        <w:r w:rsidR="008745EB" w:rsidRPr="00161C9F" w:rsidDel="00AD1676">
          <w:rPr>
            <w:rFonts w:ascii="Times New Roman" w:hAnsi="Times New Roman" w:cs="Times New Roman"/>
            <w:sz w:val="24"/>
            <w:szCs w:val="24"/>
          </w:rPr>
          <w:delText>conducted earlier</w:delText>
        </w:r>
      </w:del>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r w:rsidR="00E40C0D">
        <w:rPr>
          <w:rFonts w:ascii="Times New Roman" w:hAnsi="Times New Roman" w:cs="Times New Roman"/>
          <w:sz w:val="24"/>
          <w:szCs w:val="24"/>
        </w:rPr>
        <w:t xml:space="preserve"> </w:t>
      </w:r>
    </w:p>
    <w:p w14:paraId="2426B72F" w14:textId="77777777" w:rsidR="00E40C0D" w:rsidRDefault="00E40C0D" w:rsidP="00042AA5">
      <w:pPr>
        <w:spacing w:after="0"/>
        <w:jc w:val="both"/>
        <w:rPr>
          <w:rFonts w:ascii="Times New Roman" w:hAnsi="Times New Roman" w:cs="Times New Roman"/>
          <w:sz w:val="24"/>
          <w:szCs w:val="24"/>
        </w:rPr>
      </w:pPr>
    </w:p>
    <w:p w14:paraId="77797B2B" w14:textId="4E2F4C48"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fascinating </w:t>
      </w:r>
      <w:del w:id="659" w:author="Dicke, Marcel" w:date="2023-06-07T21:40:00Z">
        <w:r w:rsidRPr="00161C9F" w:rsidDel="0008661F">
          <w:rPr>
            <w:rFonts w:ascii="Times New Roman" w:hAnsi="Times New Roman" w:cs="Times New Roman"/>
            <w:sz w:val="24"/>
            <w:szCs w:val="24"/>
          </w:rPr>
          <w:delText>and po</w:delText>
        </w:r>
        <w:r w:rsidR="001B5679" w:rsidRPr="00161C9F" w:rsidDel="0008661F">
          <w:rPr>
            <w:rFonts w:ascii="Times New Roman" w:hAnsi="Times New Roman" w:cs="Times New Roman"/>
            <w:sz w:val="24"/>
            <w:szCs w:val="24"/>
          </w:rPr>
          <w:delText>tentiall</w:delText>
        </w:r>
        <w:r w:rsidRPr="00161C9F" w:rsidDel="0008661F">
          <w:rPr>
            <w:rFonts w:ascii="Times New Roman" w:hAnsi="Times New Roman" w:cs="Times New Roman"/>
            <w:sz w:val="24"/>
            <w:szCs w:val="24"/>
          </w:rPr>
          <w:delText xml:space="preserve">y beneficial </w:delText>
        </w:r>
      </w:del>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w:t>
      </w:r>
      <w:r w:rsidR="00787907">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resent study is that the process of incubating and composting raw frass </w:t>
      </w:r>
      <w:ins w:id="660" w:author="Joop van Loon" w:date="2023-06-20T16:20:00Z">
        <w:r w:rsidR="00AD1676">
          <w:rPr>
            <w:rFonts w:ascii="Times New Roman" w:hAnsi="Times New Roman" w:cs="Times New Roman"/>
            <w:sz w:val="24"/>
            <w:szCs w:val="24"/>
          </w:rPr>
          <w:t>alleviated</w:t>
        </w:r>
      </w:ins>
      <w:del w:id="661" w:author="Joop van Loon" w:date="2023-06-20T16:20:00Z">
        <w:r w:rsidRPr="00161C9F" w:rsidDel="00AD1676">
          <w:rPr>
            <w:rFonts w:ascii="Times New Roman" w:hAnsi="Times New Roman" w:cs="Times New Roman"/>
            <w:sz w:val="24"/>
            <w:szCs w:val="24"/>
          </w:rPr>
          <w:delText>prevented</w:delText>
        </w:r>
      </w:del>
      <w:r w:rsidRPr="00161C9F">
        <w:rPr>
          <w:rFonts w:ascii="Times New Roman" w:hAnsi="Times New Roman" w:cs="Times New Roman"/>
          <w:sz w:val="24"/>
          <w:szCs w:val="24"/>
        </w:rPr>
        <w:t xml:space="preserve">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w:t>
      </w:r>
      <w:r w:rsidR="00787907">
        <w:rPr>
          <w:rFonts w:ascii="Times New Roman" w:hAnsi="Times New Roman" w:cs="Times New Roman"/>
          <w:sz w:val="24"/>
          <w:szCs w:val="24"/>
        </w:rPr>
        <w:t xml:space="preserve">plant </w:t>
      </w:r>
      <w:r w:rsidRPr="00161C9F">
        <w:rPr>
          <w:rFonts w:ascii="Times New Roman" w:hAnsi="Times New Roman" w:cs="Times New Roman"/>
          <w:sz w:val="24"/>
          <w:szCs w:val="24"/>
        </w:rPr>
        <w:t>leaf area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Furthermore, composted BSFF and MWF significantly increased the number of leaves per plant</w:t>
      </w:r>
      <w:del w:id="662" w:author="Joop van Loon" w:date="2023-06-20T16:21:00Z">
        <w:r w:rsidR="0059514A" w:rsidRPr="00161C9F" w:rsidDel="00AD1676">
          <w:rPr>
            <w:rFonts w:ascii="Times New Roman" w:hAnsi="Times New Roman" w:cs="Times New Roman"/>
            <w:sz w:val="24"/>
            <w:szCs w:val="24"/>
          </w:rPr>
          <w:delText>, with the highest value for MWF</w:delText>
        </w:r>
      </w:del>
      <w:r w:rsidR="0059514A" w:rsidRPr="00161C9F">
        <w:rPr>
          <w:rFonts w:ascii="Times New Roman" w:hAnsi="Times New Roman" w:cs="Times New Roman"/>
          <w:sz w:val="24"/>
          <w:szCs w:val="24"/>
        </w:rPr>
        <w:t xml:space="preserve">. </w:t>
      </w:r>
      <w:r w:rsidR="004B612C" w:rsidRPr="00161C9F">
        <w:rPr>
          <w:rFonts w:ascii="Times New Roman" w:hAnsi="Times New Roman" w:cs="Times New Roman"/>
          <w:sz w:val="24"/>
          <w:szCs w:val="24"/>
        </w:rPr>
        <w:t xml:space="preserve">Frass contains macronutrients like </w:t>
      </w:r>
      <w:r w:rsidR="00E40C0D">
        <w:rPr>
          <w:rFonts w:ascii="Times New Roman" w:hAnsi="Times New Roman" w:cs="Times New Roman"/>
          <w:sz w:val="24"/>
          <w:szCs w:val="24"/>
        </w:rPr>
        <w:t>N</w:t>
      </w:r>
      <w:r w:rsidR="004B612C" w:rsidRPr="00161C9F">
        <w:rPr>
          <w:rFonts w:ascii="Times New Roman" w:hAnsi="Times New Roman" w:cs="Times New Roman"/>
          <w:sz w:val="24"/>
          <w:szCs w:val="24"/>
        </w:rPr>
        <w:t xml:space="preserve">, </w:t>
      </w:r>
      <w:r w:rsidR="00E40C0D">
        <w:rPr>
          <w:rFonts w:ascii="Times New Roman" w:hAnsi="Times New Roman" w:cs="Times New Roman"/>
          <w:sz w:val="24"/>
          <w:szCs w:val="24"/>
        </w:rPr>
        <w:t>P</w:t>
      </w:r>
      <w:r w:rsidR="004B612C" w:rsidRPr="00161C9F">
        <w:rPr>
          <w:rFonts w:ascii="Times New Roman" w:hAnsi="Times New Roman" w:cs="Times New Roman"/>
          <w:sz w:val="24"/>
          <w:szCs w:val="24"/>
        </w:rPr>
        <w:t xml:space="preserve">, </w:t>
      </w:r>
      <w:del w:id="663" w:author="Joop van Loon" w:date="2023-06-20T16:21:00Z">
        <w:r w:rsidR="004B612C" w:rsidRPr="00161C9F" w:rsidDel="00AD1676">
          <w:rPr>
            <w:rFonts w:ascii="Times New Roman" w:hAnsi="Times New Roman" w:cs="Times New Roman"/>
            <w:sz w:val="24"/>
            <w:szCs w:val="24"/>
          </w:rPr>
          <w:delText xml:space="preserve">and </w:delText>
        </w:r>
      </w:del>
      <w:r w:rsidR="00E40C0D">
        <w:rPr>
          <w:rFonts w:ascii="Times New Roman" w:hAnsi="Times New Roman" w:cs="Times New Roman"/>
          <w:sz w:val="24"/>
          <w:szCs w:val="24"/>
        </w:rPr>
        <w:t>K</w:t>
      </w:r>
      <w:r w:rsidR="004B612C" w:rsidRPr="00161C9F">
        <w:rPr>
          <w:rFonts w:ascii="Times New Roman" w:hAnsi="Times New Roman" w:cs="Times New Roman"/>
          <w:sz w:val="24"/>
          <w:szCs w:val="24"/>
        </w:rPr>
        <w:t>,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del w:id="664" w:author="Joop van Loon" w:date="2023-06-20T16:22:00Z">
        <w:r w:rsidR="002D59FB" w:rsidRPr="00161C9F" w:rsidDel="00AD1676">
          <w:rPr>
            <w:rFonts w:ascii="Times New Roman" w:hAnsi="Times New Roman" w:cs="Times New Roman"/>
            <w:sz w:val="24"/>
            <w:szCs w:val="24"/>
          </w:rPr>
          <w:delText xml:space="preserve">In all, </w:delText>
        </w:r>
      </w:del>
      <w:del w:id="665" w:author="Dicke, Marcel" w:date="2023-06-07T21:40:00Z">
        <w:r w:rsidR="002D59FB" w:rsidRPr="00161C9F" w:rsidDel="0008661F">
          <w:rPr>
            <w:rFonts w:ascii="Times New Roman" w:hAnsi="Times New Roman" w:cs="Times New Roman"/>
            <w:sz w:val="24"/>
            <w:szCs w:val="24"/>
          </w:rPr>
          <w:delText xml:space="preserve">it seems probable that the </w:delText>
        </w:r>
      </w:del>
      <w:del w:id="666" w:author="Joop van Loon" w:date="2023-06-20T16:22:00Z">
        <w:r w:rsidR="002D59FB" w:rsidRPr="00161C9F" w:rsidDel="00AD1676">
          <w:rPr>
            <w:rFonts w:ascii="Times New Roman" w:hAnsi="Times New Roman" w:cs="Times New Roman"/>
            <w:sz w:val="24"/>
            <w:szCs w:val="24"/>
          </w:rPr>
          <w:delText>i</w:delText>
        </w:r>
      </w:del>
      <w:ins w:id="667" w:author="Joop van Loon" w:date="2023-06-20T16:22:00Z">
        <w:r w:rsidR="00AD1676">
          <w:rPr>
            <w:rFonts w:ascii="Times New Roman" w:hAnsi="Times New Roman" w:cs="Times New Roman"/>
            <w:sz w:val="24"/>
            <w:szCs w:val="24"/>
          </w:rPr>
          <w:t>I</w:t>
        </w:r>
      </w:ins>
      <w:r w:rsidR="002D59FB" w:rsidRPr="00161C9F">
        <w:rPr>
          <w:rFonts w:ascii="Times New Roman" w:hAnsi="Times New Roman" w:cs="Times New Roman"/>
          <w:sz w:val="24"/>
          <w:szCs w:val="24"/>
        </w:rPr>
        <w:t xml:space="preserve">ncubation of frass, particularly MWF, in the soil before </w:t>
      </w:r>
      <w:r w:rsidR="00E40C0D">
        <w:rPr>
          <w:rFonts w:ascii="Times New Roman" w:hAnsi="Times New Roman" w:cs="Times New Roman"/>
          <w:sz w:val="24"/>
          <w:szCs w:val="24"/>
        </w:rPr>
        <w:t xml:space="preserve">sow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w:t>
      </w:r>
      <w:commentRangeStart w:id="668"/>
      <w:r w:rsidR="002D59FB" w:rsidRPr="00161C9F">
        <w:rPr>
          <w:rFonts w:ascii="Times New Roman" w:hAnsi="Times New Roman" w:cs="Times New Roman"/>
          <w:sz w:val="24"/>
          <w:szCs w:val="24"/>
        </w:rPr>
        <w:t>study</w:t>
      </w:r>
      <w:commentRangeEnd w:id="668"/>
      <w:r w:rsidR="00AD1676">
        <w:rPr>
          <w:rStyle w:val="CommentReference"/>
        </w:rPr>
        <w:commentReference w:id="668"/>
      </w:r>
      <w:r w:rsidR="002D59FB" w:rsidRPr="00161C9F">
        <w:rPr>
          <w:rFonts w:ascii="Times New Roman" w:hAnsi="Times New Roman" w:cs="Times New Roman"/>
          <w:sz w:val="24"/>
          <w:szCs w:val="24"/>
        </w:rPr>
        <w:t xml:space="preserve">. This could be attributed to </w:t>
      </w:r>
      <w:del w:id="669" w:author="Dicke, Marcel" w:date="2023-06-07T21:41:00Z">
        <w:r w:rsidR="002D59FB" w:rsidRPr="00161C9F" w:rsidDel="0008661F">
          <w:rPr>
            <w:rFonts w:ascii="Times New Roman" w:hAnsi="Times New Roman" w:cs="Times New Roman"/>
            <w:sz w:val="24"/>
            <w:szCs w:val="24"/>
          </w:rPr>
          <w:delText>various potential benefits of frass incubation such as</w:delText>
        </w:r>
      </w:del>
      <w:ins w:id="670" w:author="Dicke, Marcel" w:date="2023-06-07T21:41:00Z">
        <w:r w:rsidR="0008661F">
          <w:rPr>
            <w:rFonts w:ascii="Times New Roman" w:hAnsi="Times New Roman" w:cs="Times New Roman"/>
            <w:sz w:val="24"/>
            <w:szCs w:val="24"/>
          </w:rPr>
          <w:t>e.g.</w:t>
        </w:r>
      </w:ins>
      <w:r w:rsidR="002D59FB" w:rsidRPr="00161C9F">
        <w:rPr>
          <w:rFonts w:ascii="Times New Roman" w:hAnsi="Times New Roman" w:cs="Times New Roman"/>
          <w:sz w:val="24"/>
          <w:szCs w:val="24"/>
        </w:rPr>
        <w:t xml:space="preserve"> increased nutrient availability, better soil structure, and the </w:t>
      </w:r>
      <w:r w:rsidR="00E40C0D">
        <w:rPr>
          <w:rFonts w:ascii="Times New Roman" w:hAnsi="Times New Roman" w:cs="Times New Roman"/>
          <w:sz w:val="24"/>
          <w:szCs w:val="24"/>
        </w:rPr>
        <w:t>promotion</w:t>
      </w:r>
      <w:r w:rsidR="00E40C0D"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of microorganisms beneficial to </w:t>
      </w:r>
      <w:r w:rsidR="00E40C0D">
        <w:rPr>
          <w:rFonts w:ascii="Times New Roman" w:hAnsi="Times New Roman" w:cs="Times New Roman"/>
          <w:sz w:val="24"/>
          <w:szCs w:val="24"/>
        </w:rPr>
        <w:t xml:space="preserve">soil health and </w:t>
      </w:r>
      <w:r w:rsidR="002D59FB" w:rsidRPr="00161C9F">
        <w:rPr>
          <w:rFonts w:ascii="Times New Roman" w:hAnsi="Times New Roman" w:cs="Times New Roman"/>
          <w:sz w:val="24"/>
          <w:szCs w:val="24"/>
        </w:rPr>
        <w:t xml:space="preserve">plant growth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xml:space="preserve">. This suggests that the effects of frass on plant growth </w:t>
      </w:r>
      <w:r w:rsidR="0059514A" w:rsidRPr="00161C9F">
        <w:rPr>
          <w:rFonts w:ascii="Times New Roman" w:hAnsi="Times New Roman" w:cs="Times New Roman"/>
          <w:sz w:val="24"/>
          <w:szCs w:val="24"/>
        </w:rPr>
        <w:lastRenderedPageBreak/>
        <w:t>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343022">
        <w:rPr>
          <w:rFonts w:ascii="Times New Roman" w:hAnsi="Times New Roman" w:cs="Times New Roman"/>
          <w:sz w:val="24"/>
          <w:szCs w:val="24"/>
          <w:highlight w:val="lightGray"/>
          <w:rPrChange w:id="671" w:author="Joop van Loon" w:date="2023-06-20T16:26:00Z">
            <w:rPr>
              <w:rFonts w:ascii="Times New Roman" w:hAnsi="Times New Roman" w:cs="Times New Roman"/>
              <w:sz w:val="24"/>
              <w:szCs w:val="24"/>
            </w:rPr>
          </w:rPrChange>
        </w:rPr>
        <w:t xml:space="preserve">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w:t>
      </w:r>
      <w:commentRangeStart w:id="672"/>
      <w:r w:rsidR="0059514A" w:rsidRPr="00343022">
        <w:rPr>
          <w:rFonts w:ascii="Times New Roman" w:hAnsi="Times New Roman" w:cs="Times New Roman"/>
          <w:sz w:val="24"/>
          <w:szCs w:val="24"/>
          <w:highlight w:val="lightGray"/>
          <w:rPrChange w:id="673" w:author="Joop van Loon" w:date="2023-06-20T16:26:00Z">
            <w:rPr>
              <w:rFonts w:ascii="Times New Roman" w:hAnsi="Times New Roman" w:cs="Times New Roman"/>
              <w:sz w:val="24"/>
              <w:szCs w:val="24"/>
            </w:rPr>
          </w:rPrChange>
        </w:rPr>
        <w:t>contexts</w:t>
      </w:r>
      <w:commentRangeEnd w:id="672"/>
      <w:r w:rsidR="00343022">
        <w:rPr>
          <w:rStyle w:val="CommentReference"/>
        </w:rPr>
        <w:commentReference w:id="672"/>
      </w:r>
      <w:r w:rsidR="0059514A" w:rsidRPr="00343022">
        <w:rPr>
          <w:rFonts w:ascii="Times New Roman" w:hAnsi="Times New Roman" w:cs="Times New Roman"/>
          <w:sz w:val="24"/>
          <w:szCs w:val="24"/>
          <w:highlight w:val="lightGray"/>
          <w:rPrChange w:id="674" w:author="Joop van Loon" w:date="2023-06-20T16:26:00Z">
            <w:rPr>
              <w:rFonts w:ascii="Times New Roman" w:hAnsi="Times New Roman" w:cs="Times New Roman"/>
              <w:sz w:val="24"/>
              <w:szCs w:val="24"/>
            </w:rPr>
          </w:rPrChange>
        </w:rPr>
        <w:t>.</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2250FD8E"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frass on herbivore performance. In future studies, it </w:t>
      </w:r>
      <w:del w:id="675" w:author="Dicke, Marcel" w:date="2023-06-07T21:42:00Z">
        <w:r w:rsidRPr="00161C9F" w:rsidDel="0008661F">
          <w:rPr>
            <w:rFonts w:ascii="Times New Roman" w:hAnsi="Times New Roman" w:cs="Times New Roman"/>
            <w:sz w:val="24"/>
            <w:szCs w:val="24"/>
          </w:rPr>
          <w:delText xml:space="preserve">would </w:delText>
        </w:r>
      </w:del>
      <w:ins w:id="676" w:author="Dicke, Marcel" w:date="2023-06-07T21:42:00Z">
        <w:r w:rsidR="0008661F">
          <w:rPr>
            <w:rFonts w:ascii="Times New Roman" w:hAnsi="Times New Roman" w:cs="Times New Roman"/>
            <w:sz w:val="24"/>
            <w:szCs w:val="24"/>
          </w:rPr>
          <w:t>will</w:t>
        </w:r>
        <w:r w:rsidR="0008661F" w:rsidRPr="00161C9F">
          <w:rPr>
            <w:rFonts w:ascii="Times New Roman" w:hAnsi="Times New Roman" w:cs="Times New Roman"/>
            <w:sz w:val="24"/>
            <w:szCs w:val="24"/>
          </w:rPr>
          <w:t xml:space="preserve"> </w:t>
        </w:r>
      </w:ins>
      <w:r w:rsidRPr="00161C9F">
        <w:rPr>
          <w:rFonts w:ascii="Times New Roman" w:hAnsi="Times New Roman" w:cs="Times New Roman"/>
          <w:sz w:val="24"/>
          <w:szCs w:val="24"/>
        </w:rPr>
        <w:t xml:space="preserve">be important to include measurements of herbivore performance when testing the effects of different types of frass on plant growth. </w:t>
      </w:r>
      <w:del w:id="677" w:author="Dicke, Marcel" w:date="2023-06-07T21:42:00Z">
        <w:r w:rsidRPr="00161C9F" w:rsidDel="0008661F">
          <w:rPr>
            <w:rFonts w:ascii="Times New Roman" w:hAnsi="Times New Roman" w:cs="Times New Roman"/>
            <w:sz w:val="24"/>
            <w:szCs w:val="24"/>
          </w:rPr>
          <w:delText xml:space="preserve">Additionally, it would be interesting to explore the potential mechanisms behind the observed effects, such as changes in soil nutrient availability or the presence of beneficial microorganisms in the frass. Moreover, assessing feeding damage by larvae of </w:delText>
        </w:r>
        <w:r w:rsidRPr="00161C9F" w:rsidDel="0008661F">
          <w:rPr>
            <w:rFonts w:ascii="Times New Roman" w:hAnsi="Times New Roman" w:cs="Times New Roman"/>
            <w:i/>
            <w:iCs/>
            <w:sz w:val="24"/>
            <w:szCs w:val="24"/>
          </w:rPr>
          <w:delText>D. radicum</w:delText>
        </w:r>
        <w:r w:rsidRPr="00161C9F" w:rsidDel="0008661F">
          <w:rPr>
            <w:rFonts w:ascii="Times New Roman" w:hAnsi="Times New Roman" w:cs="Times New Roman"/>
            <w:sz w:val="24"/>
            <w:szCs w:val="24"/>
          </w:rPr>
          <w:delText xml:space="preserve"> on plants grown in soil amended with frass </w:delText>
        </w:r>
        <w:r w:rsidR="008953AF" w:rsidRPr="00161C9F" w:rsidDel="0008661F">
          <w:rPr>
            <w:rFonts w:ascii="Times New Roman" w:hAnsi="Times New Roman" w:cs="Times New Roman"/>
            <w:sz w:val="24"/>
            <w:szCs w:val="24"/>
          </w:rPr>
          <w:delText xml:space="preserve">in future studies </w:delText>
        </w:r>
        <w:r w:rsidRPr="00161C9F" w:rsidDel="0008661F">
          <w:rPr>
            <w:rFonts w:ascii="Times New Roman" w:hAnsi="Times New Roman" w:cs="Times New Roman"/>
            <w:sz w:val="24"/>
            <w:szCs w:val="24"/>
          </w:rPr>
          <w:delText xml:space="preserve">would provide another dimension of the potential role of insect residual streams on herbivore control. </w:delText>
        </w:r>
      </w:del>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47652853"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del w:id="678" w:author="Joop van Loon" w:date="2023-06-20T16:28:00Z">
        <w:r w:rsidR="006E665C" w:rsidRPr="00161C9F" w:rsidDel="00343022">
          <w:rPr>
            <w:rFonts w:ascii="Times New Roman" w:hAnsi="Times New Roman" w:cs="Times New Roman"/>
            <w:sz w:val="24"/>
            <w:szCs w:val="24"/>
          </w:rPr>
          <w:delText xml:space="preserve">the </w:delText>
        </w:r>
      </w:del>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679" w:name="_Hlk132417782"/>
      <w:r w:rsidRPr="00161C9F">
        <w:rPr>
          <w:rFonts w:ascii="Times New Roman" w:hAnsi="Times New Roman" w:cs="Times New Roman"/>
          <w:i/>
          <w:iCs/>
          <w:sz w:val="24"/>
          <w:szCs w:val="24"/>
        </w:rPr>
        <w:t>P. xylostella</w:t>
      </w:r>
      <w:bookmarkEnd w:id="679"/>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w:t>
      </w:r>
      <w:commentRangeStart w:id="680"/>
      <w:commentRangeStart w:id="681"/>
      <w:r w:rsidRPr="00161C9F">
        <w:rPr>
          <w:rFonts w:ascii="Times New Roman" w:hAnsi="Times New Roman" w:cs="Times New Roman"/>
          <w:sz w:val="24"/>
          <w:szCs w:val="24"/>
        </w:rPr>
        <w:t xml:space="preserve">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w:t>
      </w:r>
      <w:commentRangeEnd w:id="680"/>
      <w:r w:rsidR="0008661F">
        <w:rPr>
          <w:rStyle w:val="CommentReference"/>
        </w:rPr>
        <w:commentReference w:id="680"/>
      </w:r>
      <w:commentRangeEnd w:id="681"/>
      <w:r w:rsidR="00343022">
        <w:rPr>
          <w:rStyle w:val="CommentReference"/>
        </w:rPr>
        <w:commentReference w:id="681"/>
      </w:r>
      <w:r w:rsidRPr="00161C9F">
        <w:rPr>
          <w:rFonts w:ascii="Times New Roman" w:hAnsi="Times New Roman" w:cs="Times New Roman"/>
          <w:sz w:val="24"/>
          <w:szCs w:val="24"/>
        </w:rPr>
        <w:t xml:space="preserve">Additionally, the effect of incubating and composting frass on plant growth performance highlights the importance of proper handling and treatment of frass to maximize its potential benefits. </w:t>
      </w:r>
      <w:del w:id="682" w:author="Dicke, Marcel" w:date="2023-06-07T21:45:00Z">
        <w:r w:rsidR="00A17219" w:rsidRPr="00161C9F" w:rsidDel="0008661F">
          <w:rPr>
            <w:rFonts w:ascii="Times New Roman" w:hAnsi="Times New Roman" w:cs="Times New Roman"/>
            <w:sz w:val="24"/>
            <w:szCs w:val="24"/>
          </w:rPr>
          <w:delText>The current</w:delText>
        </w:r>
      </w:del>
      <w:ins w:id="683" w:author="Dicke, Marcel" w:date="2023-06-07T21:45:00Z">
        <w:r w:rsidR="0008661F">
          <w:rPr>
            <w:rFonts w:ascii="Times New Roman" w:hAnsi="Times New Roman" w:cs="Times New Roman"/>
            <w:sz w:val="24"/>
            <w:szCs w:val="24"/>
          </w:rPr>
          <w:t>This</w:t>
        </w:r>
      </w:ins>
      <w:r w:rsidR="00A17219" w:rsidRPr="00161C9F">
        <w:rPr>
          <w:rFonts w:ascii="Times New Roman" w:hAnsi="Times New Roman" w:cs="Times New Roman"/>
          <w:sz w:val="24"/>
          <w:szCs w:val="24"/>
        </w:rPr>
        <w:t xml:space="preserve">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frass in the soil before sowing seeds</w:t>
      </w:r>
      <w:del w:id="684" w:author="Dicke, Marcel" w:date="2023-06-07T21:45:00Z">
        <w:r w:rsidR="00A17219" w:rsidRPr="00161C9F" w:rsidDel="0008661F">
          <w:rPr>
            <w:rFonts w:ascii="Times New Roman" w:hAnsi="Times New Roman" w:cs="Times New Roman"/>
            <w:sz w:val="24"/>
            <w:szCs w:val="24"/>
          </w:rPr>
          <w:delText xml:space="preserve">, allowing frass nutrients to become more readily available to the </w:delText>
        </w:r>
        <w:r w:rsidR="00712571" w:rsidDel="0008661F">
          <w:rPr>
            <w:rFonts w:ascii="Times New Roman" w:hAnsi="Times New Roman" w:cs="Times New Roman"/>
            <w:sz w:val="24"/>
            <w:szCs w:val="24"/>
          </w:rPr>
          <w:delText xml:space="preserve">young </w:delText>
        </w:r>
        <w:r w:rsidR="00A17219" w:rsidRPr="00161C9F" w:rsidDel="0008661F">
          <w:rPr>
            <w:rFonts w:ascii="Times New Roman" w:hAnsi="Times New Roman" w:cs="Times New Roman"/>
            <w:sz w:val="24"/>
            <w:szCs w:val="24"/>
          </w:rPr>
          <w:delText>plants and potentially leading to better growth</w:delText>
        </w:r>
      </w:del>
      <w:r w:rsidR="00A17219" w:rsidRPr="00161C9F">
        <w:rPr>
          <w:rFonts w:ascii="Times New Roman" w:hAnsi="Times New Roman" w:cs="Times New Roman"/>
          <w:sz w:val="24"/>
          <w:szCs w:val="24"/>
        </w:rPr>
        <w:t xml:space="preserve">. </w:t>
      </w:r>
      <w:r w:rsidRPr="00161C9F">
        <w:rPr>
          <w:rFonts w:ascii="Times New Roman" w:hAnsi="Times New Roman" w:cs="Times New Roman"/>
          <w:sz w:val="24"/>
          <w:szCs w:val="24"/>
        </w:rPr>
        <w:t>These findings suggest that a</w:t>
      </w:r>
      <w:ins w:id="685" w:author="Dicke, Marcel" w:date="2023-06-07T21:45:00Z">
        <w:r w:rsidR="0008661F">
          <w:rPr>
            <w:rFonts w:ascii="Times New Roman" w:hAnsi="Times New Roman" w:cs="Times New Roman"/>
            <w:sz w:val="24"/>
            <w:szCs w:val="24"/>
          </w:rPr>
          <w:t>n integrated</w:t>
        </w:r>
      </w:ins>
      <w:del w:id="686" w:author="Dicke, Marcel" w:date="2023-06-07T21:45:00Z">
        <w:r w:rsidRPr="00161C9F" w:rsidDel="0008661F">
          <w:rPr>
            <w:rFonts w:ascii="Times New Roman" w:hAnsi="Times New Roman" w:cs="Times New Roman"/>
            <w:sz w:val="24"/>
            <w:szCs w:val="24"/>
          </w:rPr>
          <w:delText xml:space="preserve"> holistic</w:delText>
        </w:r>
      </w:del>
      <w:r w:rsidRPr="00161C9F">
        <w:rPr>
          <w:rFonts w:ascii="Times New Roman" w:hAnsi="Times New Roman" w:cs="Times New Roman"/>
          <w:sz w:val="24"/>
          <w:szCs w:val="24"/>
        </w:rPr>
        <w:t xml:space="preserve">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 xml:space="preserve">er with </w:t>
      </w:r>
      <w:del w:id="687" w:author="Dicke, Marcel" w:date="2023-06-07T21:45:00Z">
        <w:r w:rsidRPr="00161C9F" w:rsidDel="0008661F">
          <w:rPr>
            <w:rFonts w:ascii="Times New Roman" w:hAnsi="Times New Roman" w:cs="Times New Roman"/>
            <w:sz w:val="24"/>
            <w:szCs w:val="24"/>
          </w:rPr>
          <w:delText xml:space="preserve">other </w:delText>
        </w:r>
      </w:del>
      <w:r w:rsidRPr="00161C9F">
        <w:rPr>
          <w:rFonts w:ascii="Times New Roman" w:hAnsi="Times New Roman" w:cs="Times New Roman"/>
          <w:sz w:val="24"/>
          <w:szCs w:val="24"/>
        </w:rPr>
        <w:t xml:space="preserve">pest management strategies, may </w:t>
      </w:r>
      <w:ins w:id="688" w:author="Dicke, Marcel" w:date="2023-06-07T21:45:00Z">
        <w:r w:rsidR="0008661F">
          <w:rPr>
            <w:rFonts w:ascii="Times New Roman" w:hAnsi="Times New Roman" w:cs="Times New Roman"/>
            <w:sz w:val="24"/>
            <w:szCs w:val="24"/>
          </w:rPr>
          <w:t xml:space="preserve">lead to </w:t>
        </w:r>
      </w:ins>
      <w:del w:id="689" w:author="Dicke, Marcel" w:date="2023-06-07T21:45:00Z">
        <w:r w:rsidRPr="00161C9F" w:rsidDel="0008661F">
          <w:rPr>
            <w:rFonts w:ascii="Times New Roman" w:hAnsi="Times New Roman" w:cs="Times New Roman"/>
            <w:sz w:val="24"/>
            <w:szCs w:val="24"/>
          </w:rPr>
          <w:delText xml:space="preserve">be necessary to achieve </w:delText>
        </w:r>
      </w:del>
      <w:r w:rsidRPr="00161C9F">
        <w:rPr>
          <w:rFonts w:ascii="Times New Roman" w:hAnsi="Times New Roman" w:cs="Times New Roman"/>
          <w:sz w:val="24"/>
          <w:szCs w:val="24"/>
        </w:rPr>
        <w:t>sustainable agricultur</w:t>
      </w:r>
      <w:ins w:id="690" w:author="Joop van Loon" w:date="2023-06-20T16:29:00Z">
        <w:r w:rsidR="00343022">
          <w:rPr>
            <w:rFonts w:ascii="Times New Roman" w:hAnsi="Times New Roman" w:cs="Times New Roman"/>
            <w:sz w:val="24"/>
            <w:szCs w:val="24"/>
          </w:rPr>
          <w:t>al</w:t>
        </w:r>
      </w:ins>
      <w:del w:id="691" w:author="Joop van Loon" w:date="2023-06-20T16:29:00Z">
        <w:r w:rsidRPr="00161C9F" w:rsidDel="00343022">
          <w:rPr>
            <w:rFonts w:ascii="Times New Roman" w:hAnsi="Times New Roman" w:cs="Times New Roman"/>
            <w:sz w:val="24"/>
            <w:szCs w:val="24"/>
          </w:rPr>
          <w:delText>e</w:delText>
        </w:r>
      </w:del>
      <w:r w:rsidRPr="00161C9F">
        <w:rPr>
          <w:rFonts w:ascii="Times New Roman" w:hAnsi="Times New Roman" w:cs="Times New Roman"/>
          <w:sz w:val="24"/>
          <w:szCs w:val="24"/>
        </w:rPr>
        <w:t xml:space="preserv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 xml:space="preserve">of raw frass, </w:t>
      </w:r>
      <w:r w:rsidR="00231204">
        <w:rPr>
          <w:rFonts w:ascii="Times New Roman" w:hAnsi="Times New Roman" w:cs="Times New Roman"/>
          <w:sz w:val="24"/>
          <w:szCs w:val="24"/>
        </w:rPr>
        <w:lastRenderedPageBreak/>
        <w:t>incubated and composted frass</w:t>
      </w:r>
      <w:del w:id="692" w:author="Joop van Loon" w:date="2023-06-20T16:29:00Z">
        <w:r w:rsidR="00231204" w:rsidDel="00343022">
          <w:rPr>
            <w:rFonts w:ascii="Times New Roman" w:hAnsi="Times New Roman" w:cs="Times New Roman"/>
            <w:sz w:val="24"/>
            <w:szCs w:val="24"/>
          </w:rPr>
          <w:delText>,</w:delText>
        </w:r>
      </w:del>
      <w:r w:rsidR="00231204">
        <w:rPr>
          <w:rFonts w:ascii="Times New Roman" w:hAnsi="Times New Roman" w:cs="Times New Roman"/>
          <w:sz w:val="24"/>
          <w:szCs w:val="24"/>
        </w:rPr>
        <w:t xml:space="preserve"> </w:t>
      </w:r>
      <w:del w:id="693" w:author="Joop van Loon" w:date="2023-06-20T16:29:00Z">
        <w:r w:rsidR="00231204" w:rsidDel="00343022">
          <w:rPr>
            <w:rFonts w:ascii="Times New Roman" w:hAnsi="Times New Roman" w:cs="Times New Roman"/>
            <w:sz w:val="24"/>
            <w:szCs w:val="24"/>
          </w:rPr>
          <w:delText>particularly BSFF</w:delText>
        </w:r>
        <w:r w:rsidR="00F275C0" w:rsidDel="00343022">
          <w:rPr>
            <w:rFonts w:ascii="Times New Roman" w:hAnsi="Times New Roman" w:cs="Times New Roman"/>
            <w:sz w:val="24"/>
            <w:szCs w:val="24"/>
          </w:rPr>
          <w:delText xml:space="preserve"> </w:delText>
        </w:r>
      </w:del>
      <w:r w:rsidR="00F275C0">
        <w:rPr>
          <w:rFonts w:ascii="Times New Roman" w:hAnsi="Times New Roman" w:cs="Times New Roman"/>
          <w:sz w:val="24"/>
          <w:szCs w:val="24"/>
        </w:rPr>
        <w:t>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Default="00F05426" w:rsidP="00161C9F">
      <w:pPr>
        <w:spacing w:after="0" w:line="276" w:lineRule="auto"/>
        <w:jc w:val="both"/>
        <w:rPr>
          <w:rFonts w:ascii="Times New Roman" w:hAnsi="Times New Roman" w:cs="Times New Roman"/>
          <w:sz w:val="24"/>
          <w:szCs w:val="24"/>
        </w:rPr>
      </w:pPr>
    </w:p>
    <w:p w14:paraId="646E444F" w14:textId="09B3AA18" w:rsidR="00E508BD" w:rsidRPr="00EC4840" w:rsidRDefault="00712571" w:rsidP="005D1884">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Acknowledgements</w:t>
      </w:r>
    </w:p>
    <w:p w14:paraId="5D138F5B" w14:textId="3D74EE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r w:rsidR="00712571">
        <w:rPr>
          <w:rFonts w:ascii="Times New Roman" w:hAnsi="Times New Roman" w:cs="Times New Roman"/>
          <w:sz w:val="24"/>
          <w:szCs w:val="24"/>
        </w:rPr>
        <w:t xml:space="preserve"> </w:t>
      </w:r>
      <w:r w:rsidR="00712571" w:rsidRPr="00712571">
        <w:rPr>
          <w:rFonts w:ascii="Times New Roman" w:hAnsi="Times New Roman" w:cs="Times New Roman"/>
          <w:sz w:val="24"/>
          <w:szCs w:val="24"/>
        </w:rPr>
        <w:t xml:space="preserve">We would like to thank </w:t>
      </w:r>
      <w:r w:rsidR="00712571">
        <w:rPr>
          <w:rFonts w:ascii="Times New Roman" w:hAnsi="Times New Roman" w:cs="Times New Roman"/>
          <w:sz w:val="24"/>
          <w:szCs w:val="24"/>
        </w:rPr>
        <w:t xml:space="preserve">Daan Mertens and </w:t>
      </w:r>
      <w:r w:rsidR="00A02BD5">
        <w:rPr>
          <w:rFonts w:ascii="Times New Roman" w:hAnsi="Times New Roman" w:cs="Times New Roman"/>
          <w:sz w:val="24"/>
          <w:szCs w:val="24"/>
        </w:rPr>
        <w:t>Thibault Costaz</w:t>
      </w:r>
      <w:r w:rsidR="00712571" w:rsidRPr="00712571">
        <w:rPr>
          <w:rFonts w:ascii="Times New Roman" w:hAnsi="Times New Roman" w:cs="Times New Roman"/>
          <w:sz w:val="24"/>
          <w:szCs w:val="24"/>
        </w:rPr>
        <w:t xml:space="preserve"> for their </w:t>
      </w:r>
      <w:r w:rsidR="00A02BD5">
        <w:rPr>
          <w:rFonts w:ascii="Times New Roman" w:hAnsi="Times New Roman" w:cs="Times New Roman"/>
          <w:sz w:val="24"/>
          <w:szCs w:val="24"/>
        </w:rPr>
        <w:t xml:space="preserve">helpful advice on </w:t>
      </w:r>
      <w:r w:rsidR="00A9780F">
        <w:rPr>
          <w:rFonts w:ascii="Times New Roman" w:hAnsi="Times New Roman" w:cs="Times New Roman"/>
          <w:sz w:val="24"/>
          <w:szCs w:val="24"/>
        </w:rPr>
        <w:t xml:space="preserve">the statistical </w:t>
      </w:r>
      <w:r w:rsidR="00712571" w:rsidRPr="00712571">
        <w:rPr>
          <w:rFonts w:ascii="Times New Roman" w:hAnsi="Times New Roman" w:cs="Times New Roman"/>
          <w:sz w:val="24"/>
          <w:szCs w:val="24"/>
        </w:rPr>
        <w:t xml:space="preserve">analysis </w:t>
      </w:r>
      <w:r w:rsidR="00A9780F">
        <w:rPr>
          <w:rFonts w:ascii="Times New Roman" w:hAnsi="Times New Roman" w:cs="Times New Roman"/>
          <w:sz w:val="24"/>
          <w:szCs w:val="24"/>
        </w:rPr>
        <w:t xml:space="preserve">of data </w:t>
      </w:r>
      <w:r w:rsidR="00712571" w:rsidRPr="00712571">
        <w:rPr>
          <w:rFonts w:ascii="Times New Roman" w:hAnsi="Times New Roman" w:cs="Times New Roman"/>
          <w:sz w:val="24"/>
          <w:szCs w:val="24"/>
        </w:rPr>
        <w:t>in this study.</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47465AD0" w:rsidR="00161C9F" w:rsidRDefault="00560FA5" w:rsidP="00920599">
      <w:pPr>
        <w:jc w:val="both"/>
        <w:rPr>
          <w:rFonts w:ascii="Times New Roman" w:hAnsi="Times New Roman" w:cs="Times New Roman"/>
          <w:sz w:val="24"/>
          <w:szCs w:val="24"/>
        </w:rPr>
      </w:pPr>
      <w:del w:id="694" w:author="Dicke, Marcel" w:date="2023-06-07T21:43:00Z">
        <w:r w:rsidRPr="00EC4840" w:rsidDel="0008661F">
          <w:rPr>
            <w:rFonts w:ascii="Times New Roman" w:hAnsi="Times New Roman" w:cs="Times New Roman"/>
            <w:sz w:val="24"/>
            <w:szCs w:val="24"/>
          </w:rPr>
          <w:delText xml:space="preserve">The authors report financial support </w:delText>
        </w:r>
        <w:r w:rsidR="00976CD1" w:rsidRPr="00EC4840" w:rsidDel="0008661F">
          <w:rPr>
            <w:rFonts w:ascii="Times New Roman" w:hAnsi="Times New Roman" w:cs="Times New Roman"/>
            <w:sz w:val="24"/>
            <w:szCs w:val="24"/>
          </w:rPr>
          <w:delText>from</w:delText>
        </w:r>
        <w:r w:rsidRPr="00EC4840" w:rsidDel="0008661F">
          <w:rPr>
            <w:rFonts w:ascii="Times New Roman" w:hAnsi="Times New Roman" w:cs="Times New Roman"/>
            <w:sz w:val="24"/>
            <w:szCs w:val="24"/>
          </w:rPr>
          <w:delText xml:space="preserve"> and affiliation </w:delText>
        </w:r>
        <w:r w:rsidR="00976CD1" w:rsidRPr="00EC4840" w:rsidDel="0008661F">
          <w:rPr>
            <w:rFonts w:ascii="Times New Roman" w:hAnsi="Times New Roman" w:cs="Times New Roman"/>
            <w:sz w:val="24"/>
            <w:szCs w:val="24"/>
          </w:rPr>
          <w:delText>with</w:delText>
        </w:r>
        <w:r w:rsidRPr="00EC4840" w:rsidDel="0008661F">
          <w:rPr>
            <w:rFonts w:ascii="Times New Roman" w:hAnsi="Times New Roman" w:cs="Times New Roman"/>
            <w:sz w:val="24"/>
            <w:szCs w:val="24"/>
          </w:rPr>
          <w:delText xml:space="preserve"> Wageningen University </w:delText>
        </w:r>
        <w:r w:rsidR="006801D2" w:rsidDel="0008661F">
          <w:rPr>
            <w:rFonts w:ascii="Times New Roman" w:hAnsi="Times New Roman" w:cs="Times New Roman"/>
            <w:sz w:val="24"/>
            <w:szCs w:val="24"/>
          </w:rPr>
          <w:delText>&amp;</w:delText>
        </w:r>
        <w:r w:rsidRPr="00EC4840" w:rsidDel="0008661F">
          <w:rPr>
            <w:rFonts w:ascii="Times New Roman" w:hAnsi="Times New Roman" w:cs="Times New Roman"/>
            <w:sz w:val="24"/>
            <w:szCs w:val="24"/>
          </w:rPr>
          <w:delText xml:space="preserve"> Research.</w:delText>
        </w:r>
      </w:del>
      <w:ins w:id="695" w:author="Dicke, Marcel" w:date="2023-06-07T21:43:00Z">
        <w:r w:rsidR="0008661F">
          <w:rPr>
            <w:rFonts w:ascii="Times New Roman" w:hAnsi="Times New Roman" w:cs="Times New Roman"/>
            <w:sz w:val="24"/>
            <w:szCs w:val="24"/>
          </w:rPr>
          <w:t>The authors declare that they do not have a conflict of interest.</w:t>
        </w:r>
      </w:ins>
    </w:p>
    <w:p w14:paraId="791AF5F9" w14:textId="515DD191" w:rsidR="00343022" w:rsidRDefault="00343022">
      <w:pPr>
        <w:rPr>
          <w:ins w:id="696" w:author="Joop van Loon" w:date="2023-06-20T16:31:00Z"/>
          <w:rFonts w:ascii="Times New Roman" w:hAnsi="Times New Roman" w:cs="Times New Roman"/>
          <w:sz w:val="24"/>
          <w:szCs w:val="24"/>
        </w:rPr>
      </w:pPr>
      <w:ins w:id="697" w:author="Joop van Loon" w:date="2023-06-20T16:31:00Z">
        <w:r>
          <w:rPr>
            <w:rFonts w:ascii="Times New Roman" w:hAnsi="Times New Roman" w:cs="Times New Roman"/>
            <w:sz w:val="24"/>
            <w:szCs w:val="24"/>
          </w:rPr>
          <w:br w:type="page"/>
        </w:r>
      </w:ins>
    </w:p>
    <w:p w14:paraId="173D8617" w14:textId="05C55B50" w:rsidR="00161C9F" w:rsidDel="00343022" w:rsidRDefault="00161C9F" w:rsidP="00920599">
      <w:pPr>
        <w:jc w:val="both"/>
        <w:rPr>
          <w:del w:id="698" w:author="Joop van Loon" w:date="2023-06-20T16:31:00Z"/>
          <w:rFonts w:ascii="Times New Roman" w:hAnsi="Times New Roman" w:cs="Times New Roman"/>
          <w:sz w:val="24"/>
          <w:szCs w:val="24"/>
        </w:rPr>
      </w:pPr>
    </w:p>
    <w:p w14:paraId="01881624" w14:textId="31431091"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A9780F"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8D6173" w:rsidRDefault="00D55348" w:rsidP="00F74CD6">
            <w:pPr>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8D6173" w:rsidRDefault="00AE7330"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 </w:t>
            </w:r>
            <w:r w:rsidR="00804AFC" w:rsidRPr="008D6173">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8D6173" w:rsidRDefault="003A46FE"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Germination method </w:t>
            </w:r>
          </w:p>
        </w:tc>
      </w:tr>
      <w:tr w:rsidR="00A9780F" w:rsidRPr="00A9780F"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20</w:t>
            </w:r>
          </w:p>
        </w:tc>
        <w:tc>
          <w:tcPr>
            <w:tcW w:w="1167" w:type="dxa"/>
            <w:shd w:val="clear" w:color="auto" w:fill="auto"/>
          </w:tcPr>
          <w:p w14:paraId="302D0D06"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14</w:t>
            </w:r>
          </w:p>
        </w:tc>
        <w:tc>
          <w:tcPr>
            <w:tcW w:w="1292" w:type="dxa"/>
            <w:shd w:val="clear" w:color="auto" w:fill="auto"/>
          </w:tcPr>
          <w:p w14:paraId="4B5964A3"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5.0</w:t>
            </w:r>
          </w:p>
        </w:tc>
        <w:tc>
          <w:tcPr>
            <w:tcW w:w="809" w:type="dxa"/>
            <w:shd w:val="clear" w:color="auto" w:fill="auto"/>
          </w:tcPr>
          <w:p w14:paraId="3F76A9A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4657C08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F82498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germinated in unamended soil</w:t>
            </w:r>
          </w:p>
        </w:tc>
      </w:tr>
      <w:tr w:rsidR="00A9780F" w:rsidRPr="00A9780F"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60</w:t>
            </w:r>
          </w:p>
        </w:tc>
        <w:tc>
          <w:tcPr>
            <w:tcW w:w="1167" w:type="dxa"/>
            <w:shd w:val="clear" w:color="auto" w:fill="auto"/>
          </w:tcPr>
          <w:p w14:paraId="3377EAC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46</w:t>
            </w:r>
          </w:p>
        </w:tc>
        <w:tc>
          <w:tcPr>
            <w:tcW w:w="1292" w:type="dxa"/>
            <w:shd w:val="clear" w:color="auto" w:fill="auto"/>
          </w:tcPr>
          <w:p w14:paraId="1A77CF6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1.3</w:t>
            </w:r>
          </w:p>
        </w:tc>
        <w:tc>
          <w:tcPr>
            <w:tcW w:w="809" w:type="dxa"/>
            <w:shd w:val="clear" w:color="auto" w:fill="auto"/>
          </w:tcPr>
          <w:p w14:paraId="015D8CB3"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7CEB6B6B"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6E84D125"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 xml:space="preserve">germinated in unamended soil </w:t>
            </w:r>
          </w:p>
        </w:tc>
      </w:tr>
      <w:tr w:rsidR="00A9780F" w:rsidRPr="00A9780F"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6</w:t>
            </w:r>
          </w:p>
        </w:tc>
        <w:tc>
          <w:tcPr>
            <w:tcW w:w="1167" w:type="dxa"/>
            <w:shd w:val="clear" w:color="auto" w:fill="auto"/>
          </w:tcPr>
          <w:p w14:paraId="2951D59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2</w:t>
            </w:r>
          </w:p>
        </w:tc>
        <w:tc>
          <w:tcPr>
            <w:tcW w:w="1292" w:type="dxa"/>
            <w:shd w:val="clear" w:color="auto" w:fill="auto"/>
          </w:tcPr>
          <w:p w14:paraId="437AC962"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9</w:t>
            </w:r>
          </w:p>
        </w:tc>
        <w:tc>
          <w:tcPr>
            <w:tcW w:w="809" w:type="dxa"/>
            <w:shd w:val="clear" w:color="auto" w:fill="auto"/>
          </w:tcPr>
          <w:p w14:paraId="588C86C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221C23E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C9A9FC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r w:rsidR="00A9780F" w:rsidRPr="00A9780F"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1C9B5C49"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w:t>
            </w:r>
            <w:ins w:id="699" w:author="Joop van Loon" w:date="2023-06-20T13:58:00Z">
              <w:r w:rsidR="00D15F2B">
                <w:rPr>
                  <w:rFonts w:ascii="Times New Roman" w:hAnsi="Times New Roman" w:cs="Times New Roman"/>
                  <w:lang w:val="en-US"/>
                </w:rPr>
                <w:t>-</w:t>
              </w:r>
            </w:ins>
            <w:del w:id="700" w:author="Joop van Loon" w:date="2023-06-20T13:58:00Z">
              <w:r w:rsidRPr="009F5678" w:rsidDel="00D15F2B">
                <w:rPr>
                  <w:rFonts w:ascii="Times New Roman" w:hAnsi="Times New Roman" w:cs="Times New Roman"/>
                  <w:lang w:val="en-US"/>
                </w:rPr>
                <w:delText>.</w:delText>
              </w:r>
            </w:del>
            <w:r w:rsidRPr="009F5678">
              <w:rPr>
                <w:rFonts w:ascii="Times New Roman" w:hAnsi="Times New Roman" w:cs="Times New Roman"/>
                <w:lang w:val="en-US"/>
              </w:rPr>
              <w:t>3</w:t>
            </w:r>
          </w:p>
        </w:tc>
        <w:tc>
          <w:tcPr>
            <w:tcW w:w="1080" w:type="dxa"/>
            <w:tcBorders>
              <w:bottom w:val="single" w:sz="4" w:space="0" w:color="auto"/>
            </w:tcBorders>
            <w:shd w:val="clear" w:color="auto" w:fill="auto"/>
          </w:tcPr>
          <w:p w14:paraId="325A815C"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bl>
    <w:p w14:paraId="309B8DDC" w14:textId="1BADAF7C" w:rsidR="00343022" w:rsidRDefault="00804AFC" w:rsidP="00D71CB4">
      <w:pPr>
        <w:spacing w:before="120" w:after="0"/>
        <w:jc w:val="both"/>
        <w:rPr>
          <w:ins w:id="701" w:author="Joop van Loon" w:date="2023-06-20T16:31:00Z"/>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Pr>
          <w:rFonts w:ascii="Times New Roman" w:eastAsia="Calibri" w:hAnsi="Times New Roman" w:cs="Times New Roman"/>
          <w:sz w:val="20"/>
          <w:szCs w:val="20"/>
          <w:lang w:val="en-US"/>
        </w:rPr>
        <w:t xml:space="preserve">In </w:t>
      </w:r>
      <w:r w:rsidR="0039703E">
        <w:rPr>
          <w:rFonts w:ascii="Times New Roman" w:hAnsi="Times New Roman" w:cs="Times New Roman"/>
          <w:sz w:val="20"/>
          <w:szCs w:val="20"/>
        </w:rPr>
        <w:t>t</w:t>
      </w:r>
      <w:r w:rsidRPr="003A46FE">
        <w:rPr>
          <w:rFonts w:ascii="Times New Roman" w:hAnsi="Times New Roman" w:cs="Times New Roman"/>
          <w:sz w:val="20"/>
          <w:szCs w:val="20"/>
        </w:rPr>
        <w:t>rials 1 and 2</w:t>
      </w:r>
      <w:r w:rsidR="00D71CB4">
        <w:rPr>
          <w:rFonts w:ascii="Times New Roman" w:hAnsi="Times New Roman" w:cs="Times New Roman"/>
          <w:sz w:val="20"/>
          <w:szCs w:val="20"/>
        </w:rPr>
        <w:t>,</w:t>
      </w:r>
      <w:r w:rsidRPr="003A46FE">
        <w:rPr>
          <w:rFonts w:ascii="Times New Roman" w:hAnsi="Times New Roman" w:cs="Times New Roman"/>
          <w:sz w:val="20"/>
          <w:szCs w:val="20"/>
        </w:rPr>
        <w:t xml:space="preserve"> </w:t>
      </w:r>
      <w:r w:rsidR="0039703E">
        <w:rPr>
          <w:rFonts w:ascii="Times New Roman" w:hAnsi="Times New Roman" w:cs="Times New Roman"/>
          <w:sz w:val="20"/>
          <w:szCs w:val="20"/>
        </w:rPr>
        <w:t xml:space="preserve">seedlings were transplanted into </w:t>
      </w:r>
      <w:r w:rsidRPr="003A46FE">
        <w:rPr>
          <w:rFonts w:ascii="Times New Roman" w:hAnsi="Times New Roman" w:cs="Times New Roman"/>
          <w:sz w:val="20"/>
          <w:szCs w:val="20"/>
        </w:rPr>
        <w:t>raw frass</w:t>
      </w:r>
      <w:r w:rsidR="0039703E">
        <w:t xml:space="preserve"> </w:t>
      </w:r>
      <w:r w:rsidRPr="003A46FE">
        <w:rPr>
          <w:rFonts w:ascii="Times New Roman" w:hAnsi="Times New Roman" w:cs="Times New Roman"/>
          <w:sz w:val="20"/>
          <w:szCs w:val="20"/>
        </w:rPr>
        <w:t>(no incubation or composting)</w:t>
      </w:r>
      <w:r w:rsidR="0039703E">
        <w:rPr>
          <w:rFonts w:ascii="Times New Roman" w:hAnsi="Times New Roman" w:cs="Times New Roman"/>
          <w:sz w:val="20"/>
          <w:szCs w:val="20"/>
        </w:rPr>
        <w:t xml:space="preserve"> soil</w:t>
      </w:r>
      <w:r w:rsidR="009F5678">
        <w:rPr>
          <w:rFonts w:ascii="Times New Roman" w:hAnsi="Times New Roman" w:cs="Times New Roman"/>
          <w:sz w:val="20"/>
          <w:szCs w:val="20"/>
        </w:rPr>
        <w:t xml:space="preserve"> after germination</w:t>
      </w:r>
      <w:r w:rsidRPr="003A46FE">
        <w:rPr>
          <w:rFonts w:ascii="Times New Roman" w:hAnsi="Times New Roman" w:cs="Times New Roman"/>
          <w:sz w:val="20"/>
          <w:szCs w:val="20"/>
        </w:rPr>
        <w:t>;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Trial 4: frass samples were composted, air-dried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r w:rsidR="00AE7330">
        <w:rPr>
          <w:rFonts w:ascii="Times New Roman" w:hAnsi="Times New Roman" w:cs="Times New Roman"/>
          <w:sz w:val="20"/>
          <w:szCs w:val="20"/>
        </w:rPr>
        <w:t>.</w:t>
      </w:r>
      <w:r w:rsidR="00AE7330" w:rsidRPr="00AE7330">
        <w:t xml:space="preserve"> </w:t>
      </w:r>
      <w:r w:rsidR="00AE7330">
        <w:t xml:space="preserve">(*) </w:t>
      </w:r>
      <w:r w:rsidR="00AE7330" w:rsidRPr="00AE7330">
        <w:rPr>
          <w:rFonts w:ascii="Times New Roman" w:hAnsi="Times New Roman" w:cs="Times New Roman"/>
          <w:sz w:val="20"/>
          <w:szCs w:val="20"/>
        </w:rPr>
        <w:t>There was no significant difference in the proportion of germinated seeds</w:t>
      </w:r>
      <w:r w:rsidR="00AE7330">
        <w:rPr>
          <w:rFonts w:ascii="Times New Roman" w:hAnsi="Times New Roman" w:cs="Times New Roman"/>
          <w:sz w:val="20"/>
          <w:szCs w:val="20"/>
        </w:rPr>
        <w:t xml:space="preserve"> (p &lt; 0.05)</w:t>
      </w:r>
      <w:r w:rsidR="00670EC7" w:rsidRPr="00670EC7">
        <w:rPr>
          <w:rFonts w:ascii="Times New Roman" w:hAnsi="Times New Roman" w:cs="Times New Roman"/>
          <w:sz w:val="20"/>
          <w:szCs w:val="20"/>
        </w:rPr>
        <w:t>.</w:t>
      </w:r>
      <w:r w:rsidR="00AE7330">
        <w:rPr>
          <w:rFonts w:ascii="Times New Roman" w:hAnsi="Times New Roman" w:cs="Times New Roman"/>
          <w:sz w:val="20"/>
          <w:szCs w:val="20"/>
        </w:rPr>
        <w:t xml:space="preserve"> </w:t>
      </w:r>
    </w:p>
    <w:p w14:paraId="7131F033" w14:textId="77777777" w:rsidR="00343022" w:rsidRDefault="00343022">
      <w:pPr>
        <w:rPr>
          <w:ins w:id="702" w:author="Joop van Loon" w:date="2023-06-20T16:31:00Z"/>
          <w:rFonts w:ascii="Times New Roman" w:hAnsi="Times New Roman" w:cs="Times New Roman"/>
          <w:sz w:val="20"/>
          <w:szCs w:val="20"/>
        </w:rPr>
      </w:pPr>
      <w:ins w:id="703" w:author="Joop van Loon" w:date="2023-06-20T16:31:00Z">
        <w:r>
          <w:rPr>
            <w:rFonts w:ascii="Times New Roman" w:hAnsi="Times New Roman" w:cs="Times New Roman"/>
            <w:sz w:val="20"/>
            <w:szCs w:val="20"/>
          </w:rPr>
          <w:br w:type="page"/>
        </w:r>
      </w:ins>
    </w:p>
    <w:p w14:paraId="4592615B" w14:textId="1FC990F9" w:rsidR="009F21C2" w:rsidRPr="009A3826" w:rsidDel="00343022" w:rsidRDefault="009F21C2" w:rsidP="00D71CB4">
      <w:pPr>
        <w:spacing w:before="120" w:after="0"/>
        <w:jc w:val="both"/>
        <w:rPr>
          <w:del w:id="704" w:author="Joop van Loon" w:date="2023-06-20T16:31:00Z"/>
          <w:rFonts w:ascii="Times New Roman" w:hAnsi="Times New Roman" w:cs="Times New Roman"/>
          <w:sz w:val="24"/>
          <w:szCs w:val="24"/>
        </w:rPr>
      </w:pPr>
    </w:p>
    <w:p w14:paraId="10D9CEF4" w14:textId="41FDDAA9" w:rsidR="00224B78" w:rsidRDefault="0019073F" w:rsidP="00241C69">
      <w:pPr>
        <w:spacing w:line="240" w:lineRule="auto"/>
        <w:jc w:val="both"/>
        <w:rPr>
          <w:noProof/>
        </w:rPr>
      </w:pPr>
      <w:r w:rsidRPr="0019073F">
        <w:rPr>
          <w:noProof/>
        </w:rPr>
        <w:t xml:space="preserve"> </w:t>
      </w:r>
    </w:p>
    <w:p w14:paraId="701FCE90" w14:textId="2EBF71F1" w:rsidR="009D6E6D" w:rsidRDefault="009D6E6D" w:rsidP="00241C69">
      <w:pPr>
        <w:spacing w:line="240" w:lineRule="auto"/>
        <w:jc w:val="both"/>
        <w:rPr>
          <w:rFonts w:ascii="Times New Roman" w:hAnsi="Times New Roman" w:cs="Times New Roman"/>
          <w:sz w:val="24"/>
          <w:szCs w:val="24"/>
        </w:rPr>
      </w:pPr>
      <w:r>
        <w:rPr>
          <w:noProof/>
        </w:rPr>
        <w:drawing>
          <wp:inline distT="0" distB="0" distL="0" distR="0" wp14:anchorId="0183090A" wp14:editId="1AFE79FC">
            <wp:extent cx="4619048" cy="3933333"/>
            <wp:effectExtent l="0" t="0" r="0" b="0"/>
            <wp:docPr id="49602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876" name=""/>
                    <pic:cNvPicPr/>
                  </pic:nvPicPr>
                  <pic:blipFill>
                    <a:blip r:embed="rId19"/>
                    <a:stretch>
                      <a:fillRect/>
                    </a:stretch>
                  </pic:blipFill>
                  <pic:spPr>
                    <a:xfrm>
                      <a:off x="0" y="0"/>
                      <a:ext cx="4619048" cy="3933333"/>
                    </a:xfrm>
                    <a:prstGeom prst="rect">
                      <a:avLst/>
                    </a:prstGeom>
                  </pic:spPr>
                </pic:pic>
              </a:graphicData>
            </a:graphic>
          </wp:inline>
        </w:drawing>
      </w:r>
    </w:p>
    <w:p w14:paraId="4F89E111" w14:textId="4A3A7633" w:rsidR="000F1CFC" w:rsidRDefault="00224B78" w:rsidP="00241C69">
      <w:pPr>
        <w:jc w:val="both"/>
        <w:rPr>
          <w:ins w:id="705" w:author="Joop van Loon" w:date="2023-06-20T15:42:00Z"/>
          <w:rFonts w:ascii="Times New Roman" w:hAnsi="Times New Roman" w:cs="Times New Roman"/>
          <w:sz w:val="20"/>
          <w:szCs w:val="20"/>
          <w:lang w:val="en-US"/>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ins w:id="706" w:author="Joop van Loon" w:date="2023-06-20T15:42:00Z">
        <w:r w:rsidR="000F1CFC">
          <w:rPr>
            <w:rFonts w:ascii="Times New Roman" w:hAnsi="Times New Roman" w:cs="Times New Roman"/>
            <w:sz w:val="20"/>
            <w:szCs w:val="20"/>
            <w:lang w:val="en-US"/>
          </w:rPr>
          <w:t xml:space="preserve"> </w:t>
        </w:r>
      </w:ins>
      <w:ins w:id="707" w:author="Joop van Loon" w:date="2023-06-20T15:43:00Z">
        <w:r w:rsidR="000F1CFC">
          <w:rPr>
            <w:rFonts w:ascii="Times New Roman" w:hAnsi="Times New Roman" w:cs="Times New Roman"/>
            <w:sz w:val="20"/>
            <w:szCs w:val="20"/>
            <w:lang w:val="en-US"/>
          </w:rPr>
          <w:t>r</w:t>
        </w:r>
      </w:ins>
      <w:ins w:id="708" w:author="Joop van Loon" w:date="2023-06-20T15:42:00Z">
        <w:r w:rsidR="000F1CFC">
          <w:rPr>
            <w:rFonts w:ascii="Times New Roman" w:hAnsi="Times New Roman" w:cs="Times New Roman"/>
            <w:sz w:val="20"/>
            <w:szCs w:val="20"/>
            <w:lang w:val="en-US"/>
          </w:rPr>
          <w:t>ecorded in Trial 2</w:t>
        </w:r>
      </w:ins>
      <w:r w:rsidR="001E3F77">
        <w:rPr>
          <w:rFonts w:ascii="Times New Roman" w:hAnsi="Times New Roman" w:cs="Times New Roman"/>
          <w:sz w:val="20"/>
          <w:szCs w:val="20"/>
          <w:lang w:val="en-US"/>
        </w:rPr>
        <w:t xml:space="preserve">. </w:t>
      </w:r>
      <w:r w:rsidR="008C0104" w:rsidRPr="000F1CFC">
        <w:rPr>
          <w:rFonts w:ascii="Times New Roman" w:hAnsi="Times New Roman" w:cs="Times New Roman"/>
          <w:sz w:val="20"/>
          <w:szCs w:val="20"/>
          <w:highlight w:val="lightGray"/>
          <w:lang w:val="en-US"/>
          <w:rPrChange w:id="709" w:author="Joop van Loon" w:date="2023-06-20T15:43:00Z">
            <w:rPr>
              <w:rFonts w:ascii="Times New Roman" w:hAnsi="Times New Roman" w:cs="Times New Roman"/>
              <w:sz w:val="20"/>
              <w:szCs w:val="20"/>
              <w:lang w:val="en-US"/>
            </w:rPr>
          </w:rPrChange>
        </w:rPr>
        <w:t xml:space="preserve">Boxplots show the </w:t>
      </w:r>
      <w:r w:rsidR="001E3F77" w:rsidRPr="000F1CFC">
        <w:rPr>
          <w:rFonts w:ascii="Times New Roman" w:hAnsi="Times New Roman" w:cs="Times New Roman"/>
          <w:sz w:val="20"/>
          <w:szCs w:val="20"/>
          <w:highlight w:val="lightGray"/>
          <w:lang w:val="en-US"/>
          <w:rPrChange w:id="710" w:author="Joop van Loon" w:date="2023-06-20T15:43:00Z">
            <w:rPr>
              <w:rFonts w:ascii="Times New Roman" w:hAnsi="Times New Roman" w:cs="Times New Roman"/>
              <w:sz w:val="20"/>
              <w:szCs w:val="20"/>
              <w:lang w:val="en-US"/>
            </w:rPr>
          </w:rPrChange>
        </w:rPr>
        <w:t>median</w:t>
      </w:r>
      <w:r w:rsidR="008C0104" w:rsidRPr="000F1CFC">
        <w:rPr>
          <w:rFonts w:ascii="Times New Roman" w:hAnsi="Times New Roman" w:cs="Times New Roman"/>
          <w:sz w:val="20"/>
          <w:szCs w:val="20"/>
          <w:highlight w:val="lightGray"/>
          <w:lang w:val="en-US"/>
          <w:rPrChange w:id="711" w:author="Joop van Loon" w:date="2023-06-20T15:43:00Z">
            <w:rPr>
              <w:rFonts w:ascii="Times New Roman" w:hAnsi="Times New Roman" w:cs="Times New Roman"/>
              <w:sz w:val="20"/>
              <w:szCs w:val="20"/>
              <w:lang w:val="en-US"/>
            </w:rPr>
          </w:rPrChange>
        </w:rPr>
        <w:t xml:space="preserve"> (horizontal bold line), and minimum and maximum values.</w:t>
      </w:r>
      <w:r w:rsidR="008C0104" w:rsidRPr="003A46FE">
        <w:rPr>
          <w:rFonts w:ascii="Times New Roman" w:hAnsi="Times New Roman" w:cs="Times New Roman"/>
          <w:sz w:val="20"/>
          <w:szCs w:val="20"/>
          <w:lang w:val="en-US"/>
        </w:rPr>
        <w:t xml:space="preserve">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w:t>
      </w:r>
      <w:commentRangeStart w:id="712"/>
      <w:r w:rsidR="008C0104" w:rsidRPr="003A46FE">
        <w:rPr>
          <w:rFonts w:ascii="Times New Roman" w:hAnsi="Times New Roman" w:cs="Times New Roman"/>
          <w:sz w:val="20"/>
          <w:szCs w:val="20"/>
          <w:lang w:val="en-US"/>
        </w:rPr>
        <w:t>n is the number of</w:t>
      </w:r>
      <w:r w:rsidR="002B73A3" w:rsidRPr="003A46FE">
        <w:rPr>
          <w:rFonts w:ascii="Times New Roman" w:hAnsi="Times New Roman" w:cs="Times New Roman"/>
          <w:sz w:val="20"/>
          <w:szCs w:val="20"/>
          <w:lang w:val="en-US"/>
        </w:rPr>
        <w:t xml:space="preserve"> </w:t>
      </w:r>
      <w:r w:rsidR="00A10E17">
        <w:rPr>
          <w:rFonts w:ascii="Times New Roman" w:hAnsi="Times New Roman" w:cs="Times New Roman"/>
          <w:sz w:val="20"/>
          <w:szCs w:val="20"/>
          <w:lang w:val="en-US"/>
        </w:rPr>
        <w:t>replicates</w:t>
      </w:r>
      <w:r w:rsidR="008C0104" w:rsidRPr="003A46FE">
        <w:rPr>
          <w:rFonts w:ascii="Times New Roman" w:hAnsi="Times New Roman" w:cs="Times New Roman"/>
          <w:sz w:val="20"/>
          <w:szCs w:val="20"/>
          <w:lang w:val="en-US"/>
        </w:rPr>
        <w:t xml:space="preserve">. </w:t>
      </w:r>
      <w:commentRangeEnd w:id="712"/>
      <w:r w:rsidR="0008661F">
        <w:rPr>
          <w:rStyle w:val="CommentReference"/>
        </w:rPr>
        <w:commentReference w:id="712"/>
      </w:r>
      <w:r w:rsidR="008C0104" w:rsidRPr="003A46FE">
        <w:rPr>
          <w:rFonts w:ascii="Times New Roman" w:hAnsi="Times New Roman" w:cs="Times New Roman"/>
          <w:sz w:val="20"/>
          <w:szCs w:val="20"/>
          <w:lang w:val="en-US"/>
        </w:rPr>
        <w:t>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r w:rsidR="00D71CB4">
        <w:rPr>
          <w:rFonts w:ascii="Times New Roman" w:hAnsi="Times New Roman" w:cs="Times New Roman"/>
          <w:sz w:val="20"/>
          <w:szCs w:val="20"/>
          <w:lang w:val="en-US"/>
        </w:rPr>
        <w:t xml:space="preserve"> </w:t>
      </w:r>
    </w:p>
    <w:p w14:paraId="7789ACFD" w14:textId="77777777" w:rsidR="000F1CFC" w:rsidRDefault="000F1CFC">
      <w:pPr>
        <w:rPr>
          <w:ins w:id="713" w:author="Joop van Loon" w:date="2023-06-20T15:42:00Z"/>
          <w:rFonts w:ascii="Times New Roman" w:hAnsi="Times New Roman" w:cs="Times New Roman"/>
          <w:sz w:val="20"/>
          <w:szCs w:val="20"/>
          <w:lang w:val="en-US"/>
        </w:rPr>
      </w:pPr>
      <w:ins w:id="714" w:author="Joop van Loon" w:date="2023-06-20T15:42:00Z">
        <w:r>
          <w:rPr>
            <w:rFonts w:ascii="Times New Roman" w:hAnsi="Times New Roman" w:cs="Times New Roman"/>
            <w:sz w:val="20"/>
            <w:szCs w:val="20"/>
            <w:lang w:val="en-US"/>
          </w:rPr>
          <w:br w:type="page"/>
        </w:r>
      </w:ins>
    </w:p>
    <w:p w14:paraId="2DB5BBB5" w14:textId="2BDD336C" w:rsidR="00241C69" w:rsidDel="000F1CFC" w:rsidRDefault="00241C69" w:rsidP="00241C69">
      <w:pPr>
        <w:jc w:val="both"/>
        <w:rPr>
          <w:del w:id="715" w:author="Joop van Loon" w:date="2023-06-20T15:42:00Z"/>
          <w:rFonts w:ascii="Times New Roman" w:hAnsi="Times New Roman" w:cs="Times New Roman"/>
          <w:sz w:val="24"/>
          <w:szCs w:val="24"/>
        </w:rPr>
      </w:pPr>
    </w:p>
    <w:p w14:paraId="77A5CFBE" w14:textId="3C936C35" w:rsidR="009D6E6D" w:rsidRDefault="009D6E6D" w:rsidP="00241C69">
      <w:pPr>
        <w:jc w:val="both"/>
        <w:rPr>
          <w:rFonts w:ascii="Times New Roman" w:hAnsi="Times New Roman" w:cs="Times New Roman"/>
          <w:sz w:val="24"/>
          <w:szCs w:val="24"/>
        </w:rPr>
      </w:pPr>
      <w:r>
        <w:rPr>
          <w:noProof/>
        </w:rPr>
        <w:drawing>
          <wp:inline distT="0" distB="0" distL="0" distR="0" wp14:anchorId="7EAB043E" wp14:editId="04F023E4">
            <wp:extent cx="2819119" cy="2770632"/>
            <wp:effectExtent l="0" t="0" r="0" b="0"/>
            <wp:docPr id="19524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8109" name=""/>
                    <pic:cNvPicPr/>
                  </pic:nvPicPr>
                  <pic:blipFill>
                    <a:blip r:embed="rId20"/>
                    <a:stretch>
                      <a:fillRect/>
                    </a:stretch>
                  </pic:blipFill>
                  <pic:spPr>
                    <a:xfrm>
                      <a:off x="0" y="0"/>
                      <a:ext cx="2819119" cy="2770632"/>
                    </a:xfrm>
                    <a:prstGeom prst="rect">
                      <a:avLst/>
                    </a:prstGeom>
                  </pic:spPr>
                </pic:pic>
              </a:graphicData>
            </a:graphic>
          </wp:inline>
        </w:drawing>
      </w:r>
      <w:r>
        <w:rPr>
          <w:noProof/>
        </w:rPr>
        <w:drawing>
          <wp:inline distT="0" distB="0" distL="0" distR="0" wp14:anchorId="0E9E49CC" wp14:editId="1D4298A5">
            <wp:extent cx="2818765" cy="2770286"/>
            <wp:effectExtent l="0" t="0" r="0" b="0"/>
            <wp:docPr id="76378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672" name=""/>
                    <pic:cNvPicPr/>
                  </pic:nvPicPr>
                  <pic:blipFill>
                    <a:blip r:embed="rId21"/>
                    <a:stretch>
                      <a:fillRect/>
                    </a:stretch>
                  </pic:blipFill>
                  <pic:spPr>
                    <a:xfrm>
                      <a:off x="0" y="0"/>
                      <a:ext cx="2855891" cy="2806773"/>
                    </a:xfrm>
                    <a:prstGeom prst="rect">
                      <a:avLst/>
                    </a:prstGeom>
                  </pic:spPr>
                </pic:pic>
              </a:graphicData>
            </a:graphic>
          </wp:inline>
        </w:drawing>
      </w:r>
      <w:r w:rsidRPr="009D6E6D">
        <w:rPr>
          <w:noProof/>
        </w:rPr>
        <w:t xml:space="preserve"> </w:t>
      </w:r>
    </w:p>
    <w:p w14:paraId="778C15F9" w14:textId="1B1B8B05" w:rsidR="000F1CFC" w:rsidRDefault="00241C69" w:rsidP="00241C69">
      <w:pPr>
        <w:spacing w:after="0"/>
        <w:jc w:val="both"/>
        <w:rPr>
          <w:ins w:id="716" w:author="Joop van Loon" w:date="2023-06-20T15:42:00Z"/>
          <w:rFonts w:ascii="Times New Roman" w:hAnsi="Times New Roman" w:cs="Times New Roman"/>
          <w:sz w:val="20"/>
          <w:szCs w:val="20"/>
          <w:lang w:val="en-US"/>
        </w:rPr>
      </w:pPr>
      <w:r w:rsidRPr="008C020B">
        <w:rPr>
          <w:rFonts w:ascii="Times New Roman" w:hAnsi="Times New Roman" w:cs="Times New Roman"/>
          <w:b/>
          <w:bCs/>
          <w:sz w:val="24"/>
          <w:szCs w:val="24"/>
          <w:lang w:val="en-US"/>
        </w:rPr>
        <w:t>Figure S</w:t>
      </w:r>
      <w:r w:rsidR="00224B78" w:rsidRPr="008C020B">
        <w:rPr>
          <w:rFonts w:ascii="Times New Roman" w:hAnsi="Times New Roman" w:cs="Times New Roman"/>
          <w:b/>
          <w:bCs/>
          <w:sz w:val="24"/>
          <w:szCs w:val="24"/>
          <w:lang w:val="en-US"/>
        </w:rPr>
        <w:t>2</w:t>
      </w:r>
      <w:r w:rsidRPr="008C020B">
        <w:rPr>
          <w:rFonts w:ascii="Times New Roman" w:hAnsi="Times New Roman" w:cs="Times New Roman"/>
          <w:sz w:val="24"/>
          <w:szCs w:val="24"/>
          <w:lang w:val="en-US"/>
        </w:rPr>
        <w:t xml:space="preserve">. </w:t>
      </w:r>
      <w:r w:rsidR="009C693B" w:rsidRPr="008C020B">
        <w:rPr>
          <w:rFonts w:ascii="Times New Roman" w:hAnsi="Times New Roman" w:cs="Times New Roman"/>
          <w:sz w:val="20"/>
          <w:szCs w:val="20"/>
          <w:lang w:val="en-US"/>
        </w:rPr>
        <w:t xml:space="preserve">Number of leaves of </w:t>
      </w:r>
      <w:r w:rsidR="009C693B"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9C693B" w:rsidRPr="008C020B">
        <w:rPr>
          <w:rFonts w:ascii="Times New Roman" w:hAnsi="Times New Roman" w:cs="Times New Roman"/>
          <w:i/>
          <w:iCs/>
          <w:sz w:val="20"/>
          <w:szCs w:val="20"/>
          <w:lang w:val="en-US"/>
        </w:rPr>
        <w:t xml:space="preserve"> rapa</w:t>
      </w:r>
      <w:r w:rsidR="009C693B" w:rsidRPr="008C020B">
        <w:rPr>
          <w:rFonts w:ascii="Times New Roman" w:hAnsi="Times New Roman" w:cs="Times New Roman"/>
          <w:sz w:val="20"/>
          <w:szCs w:val="20"/>
          <w:lang w:val="en-US"/>
        </w:rPr>
        <w:t xml:space="preserve"> plants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9C693B" w:rsidRPr="008C020B">
        <w:rPr>
          <w:rFonts w:ascii="Times New Roman" w:hAnsi="Times New Roman" w:cs="Times New Roman"/>
          <w:sz w:val="20"/>
          <w:szCs w:val="20"/>
          <w:lang w:val="en-US"/>
        </w:rPr>
        <w:t xml:space="preserve">. A = trial 1 and B = trial 2. </w:t>
      </w:r>
      <w:r w:rsidR="008C020B" w:rsidRPr="00D71CB4">
        <w:rPr>
          <w:rFonts w:ascii="Times New Roman" w:eastAsiaTheme="minorEastAsia" w:hAnsi="Times New Roman" w:cs="Times New Roman"/>
          <w:color w:val="000000" w:themeColor="text1"/>
          <w:kern w:val="24"/>
          <w:sz w:val="20"/>
          <w:szCs w:val="20"/>
          <w:lang w:val="en-US"/>
        </w:rPr>
        <w:t>B is a repetition of A under similar conditions</w:t>
      </w:r>
      <w:ins w:id="717" w:author="Joop van Loon" w:date="2023-06-20T15:43:00Z">
        <w:r w:rsidR="000F1CFC">
          <w:rPr>
            <w:rFonts w:ascii="Times New Roman" w:eastAsiaTheme="minorEastAsia" w:hAnsi="Times New Roman" w:cs="Times New Roman"/>
            <w:color w:val="000000" w:themeColor="text1"/>
            <w:kern w:val="24"/>
            <w:sz w:val="20"/>
            <w:szCs w:val="20"/>
            <w:lang w:val="en-US"/>
          </w:rPr>
          <w:t>.</w:t>
        </w:r>
      </w:ins>
      <w:r w:rsidR="008C020B" w:rsidRPr="008C020B" w:rsidDel="008C020B">
        <w:rPr>
          <w:rFonts w:ascii="Times New Roman" w:hAnsi="Times New Roman" w:cs="Times New Roman"/>
          <w:sz w:val="20"/>
          <w:szCs w:val="20"/>
          <w:lang w:val="en-US"/>
        </w:rPr>
        <w:t xml:space="preserve"> </w:t>
      </w:r>
      <w:r w:rsidR="009C693B" w:rsidRPr="000F1CFC">
        <w:rPr>
          <w:rFonts w:ascii="Times New Roman" w:hAnsi="Times New Roman" w:cs="Times New Roman"/>
          <w:sz w:val="20"/>
          <w:szCs w:val="20"/>
          <w:highlight w:val="lightGray"/>
          <w:lang w:val="en-US"/>
          <w:rPrChange w:id="718" w:author="Joop van Loon" w:date="2023-06-20T15:43:00Z">
            <w:rPr>
              <w:rFonts w:ascii="Times New Roman" w:hAnsi="Times New Roman" w:cs="Times New Roman"/>
              <w:sz w:val="20"/>
              <w:szCs w:val="20"/>
              <w:lang w:val="en-US"/>
            </w:rPr>
          </w:rPrChange>
        </w:rPr>
        <w:t xml:space="preserve">Boxplots show the </w:t>
      </w:r>
      <w:r w:rsidR="001E3F77" w:rsidRPr="000F1CFC">
        <w:rPr>
          <w:rFonts w:ascii="Times New Roman" w:hAnsi="Times New Roman" w:cs="Times New Roman"/>
          <w:sz w:val="20"/>
          <w:szCs w:val="20"/>
          <w:highlight w:val="lightGray"/>
          <w:lang w:val="en-US"/>
          <w:rPrChange w:id="719" w:author="Joop van Loon" w:date="2023-06-20T15:43:00Z">
            <w:rPr>
              <w:rFonts w:ascii="Times New Roman" w:hAnsi="Times New Roman" w:cs="Times New Roman"/>
              <w:sz w:val="20"/>
              <w:szCs w:val="20"/>
              <w:lang w:val="en-US"/>
            </w:rPr>
          </w:rPrChange>
        </w:rPr>
        <w:t>median</w:t>
      </w:r>
      <w:r w:rsidR="009C693B" w:rsidRPr="000F1CFC">
        <w:rPr>
          <w:rFonts w:ascii="Times New Roman" w:hAnsi="Times New Roman" w:cs="Times New Roman"/>
          <w:sz w:val="20"/>
          <w:szCs w:val="20"/>
          <w:highlight w:val="lightGray"/>
          <w:lang w:val="en-US"/>
          <w:rPrChange w:id="720" w:author="Joop van Loon" w:date="2023-06-20T15:43:00Z">
            <w:rPr>
              <w:rFonts w:ascii="Times New Roman" w:hAnsi="Times New Roman" w:cs="Times New Roman"/>
              <w:sz w:val="20"/>
              <w:szCs w:val="20"/>
              <w:lang w:val="en-US"/>
            </w:rPr>
          </w:rPrChange>
        </w:rPr>
        <w:t xml:space="preserve"> (horizontal bold line), and minimum and maximum values.</w:t>
      </w:r>
      <w:r w:rsidR="009C693B" w:rsidRPr="008C020B">
        <w:rPr>
          <w:rFonts w:ascii="Times New Roman" w:hAnsi="Times New Roman" w:cs="Times New Roman"/>
          <w:sz w:val="20"/>
          <w:szCs w:val="20"/>
          <w:lang w:val="en-US"/>
        </w:rPr>
        <w:t xml:space="preserve"> The white square on each box represents the mean number of leaves per plant. Data were analysed by generali</w:t>
      </w:r>
      <w:r w:rsidR="00642C3A" w:rsidRPr="008C020B">
        <w:rPr>
          <w:rFonts w:ascii="Times New Roman" w:hAnsi="Times New Roman" w:cs="Times New Roman"/>
          <w:sz w:val="20"/>
          <w:szCs w:val="20"/>
          <w:lang w:val="en-US"/>
        </w:rPr>
        <w:t>s</w:t>
      </w:r>
      <w:r w:rsidR="009C693B" w:rsidRPr="008C020B">
        <w:rPr>
          <w:rFonts w:ascii="Times New Roman" w:hAnsi="Times New Roman" w:cs="Times New Roman"/>
          <w:sz w:val="20"/>
          <w:szCs w:val="20"/>
          <w:lang w:val="en-US"/>
        </w:rPr>
        <w:t xml:space="preserve">ed linear mixed effect models (GLMM). </w:t>
      </w:r>
      <w:commentRangeStart w:id="721"/>
      <w:r w:rsidR="009C693B" w:rsidRPr="008C020B">
        <w:rPr>
          <w:rFonts w:ascii="Times New Roman" w:hAnsi="Times New Roman" w:cs="Times New Roman"/>
          <w:sz w:val="20"/>
          <w:szCs w:val="20"/>
          <w:lang w:val="en-US"/>
        </w:rPr>
        <w:t xml:space="preserve">n is the number of </w:t>
      </w:r>
      <w:r w:rsidR="00A10E17">
        <w:rPr>
          <w:rFonts w:ascii="Times New Roman" w:hAnsi="Times New Roman" w:cs="Times New Roman"/>
          <w:sz w:val="20"/>
          <w:szCs w:val="20"/>
          <w:lang w:val="en-US"/>
        </w:rPr>
        <w:t>replicates</w:t>
      </w:r>
      <w:r w:rsidR="009C693B" w:rsidRPr="008C020B">
        <w:rPr>
          <w:rFonts w:ascii="Times New Roman" w:hAnsi="Times New Roman" w:cs="Times New Roman"/>
          <w:sz w:val="20"/>
          <w:szCs w:val="20"/>
          <w:lang w:val="en-US"/>
        </w:rPr>
        <w:t xml:space="preserve">. </w:t>
      </w:r>
      <w:commentRangeEnd w:id="721"/>
      <w:r w:rsidR="0008661F">
        <w:rPr>
          <w:rStyle w:val="CommentReference"/>
        </w:rPr>
        <w:commentReference w:id="721"/>
      </w:r>
      <w:r w:rsidR="009C693B" w:rsidRPr="008C020B">
        <w:rPr>
          <w:rFonts w:ascii="Times New Roman" w:hAnsi="Times New Roman" w:cs="Times New Roman"/>
          <w:sz w:val="20"/>
          <w:szCs w:val="20"/>
          <w:lang w:val="en-US"/>
        </w:rPr>
        <w:t>Boxes with different letters are significantly different (</w:t>
      </w:r>
      <w:r w:rsidR="009C693B" w:rsidRPr="008C020B">
        <w:rPr>
          <w:rFonts w:ascii="Times New Roman" w:hAnsi="Times New Roman" w:cs="Times New Roman"/>
          <w:sz w:val="20"/>
          <w:szCs w:val="20"/>
        </w:rPr>
        <w:t xml:space="preserve">Tukey's </w:t>
      </w:r>
      <w:r w:rsidR="009C693B" w:rsidRPr="008C020B">
        <w:rPr>
          <w:rFonts w:ascii="Times New Roman" w:hAnsi="Times New Roman" w:cs="Times New Roman"/>
          <w:sz w:val="20"/>
          <w:szCs w:val="20"/>
          <w:lang w:val="en-US"/>
        </w:rPr>
        <w:t xml:space="preserve">post hoc test, </w:t>
      </w:r>
      <w:r w:rsidR="009C693B" w:rsidRPr="008C020B">
        <w:rPr>
          <w:rFonts w:ascii="Times New Roman" w:hAnsi="Times New Roman" w:cs="Times New Roman"/>
          <w:i/>
          <w:iCs/>
          <w:sz w:val="20"/>
          <w:szCs w:val="20"/>
          <w:lang w:val="en-US"/>
        </w:rPr>
        <w:t>p</w:t>
      </w:r>
      <w:r w:rsidR="009C693B" w:rsidRPr="008C020B">
        <w:rPr>
          <w:rFonts w:ascii="Times New Roman" w:hAnsi="Times New Roman" w:cs="Times New Roman"/>
          <w:sz w:val="20"/>
          <w:szCs w:val="20"/>
          <w:lang w:val="en-US"/>
        </w:rPr>
        <w:t xml:space="preserve"> &lt; 0.05).</w:t>
      </w:r>
    </w:p>
    <w:p w14:paraId="2E23CB05" w14:textId="77777777" w:rsidR="000F1CFC" w:rsidRDefault="000F1CFC">
      <w:pPr>
        <w:rPr>
          <w:ins w:id="722" w:author="Joop van Loon" w:date="2023-06-20T15:42:00Z"/>
          <w:rFonts w:ascii="Times New Roman" w:hAnsi="Times New Roman" w:cs="Times New Roman"/>
          <w:sz w:val="20"/>
          <w:szCs w:val="20"/>
          <w:lang w:val="en-US"/>
        </w:rPr>
      </w:pPr>
      <w:ins w:id="723" w:author="Joop van Loon" w:date="2023-06-20T15:42:00Z">
        <w:r>
          <w:rPr>
            <w:rFonts w:ascii="Times New Roman" w:hAnsi="Times New Roman" w:cs="Times New Roman"/>
            <w:sz w:val="20"/>
            <w:szCs w:val="20"/>
            <w:lang w:val="en-US"/>
          </w:rPr>
          <w:br w:type="page"/>
        </w:r>
      </w:ins>
    </w:p>
    <w:p w14:paraId="321D3276" w14:textId="77777777" w:rsidR="00241C69" w:rsidRPr="008C020B" w:rsidRDefault="00241C69" w:rsidP="00241C69">
      <w:pPr>
        <w:spacing w:after="0"/>
        <w:jc w:val="both"/>
        <w:rPr>
          <w:rFonts w:ascii="Times New Roman" w:hAnsi="Times New Roman" w:cs="Times New Roman"/>
          <w:sz w:val="24"/>
          <w:szCs w:val="24"/>
          <w:lang w:val="en-US"/>
        </w:rPr>
      </w:pPr>
    </w:p>
    <w:p w14:paraId="2C9846E8" w14:textId="5467B4C7" w:rsidR="002B2EC1" w:rsidRDefault="002B2EC1" w:rsidP="00241C69">
      <w:pPr>
        <w:spacing w:after="0"/>
        <w:jc w:val="both"/>
        <w:rPr>
          <w:rFonts w:ascii="Times New Roman" w:hAnsi="Times New Roman" w:cs="Times New Roman"/>
          <w:sz w:val="24"/>
          <w:szCs w:val="24"/>
          <w:lang w:val="en-US"/>
        </w:rPr>
      </w:pPr>
    </w:p>
    <w:p w14:paraId="685C3519" w14:textId="758C8823" w:rsidR="009D6E6D" w:rsidRDefault="009D6E6D" w:rsidP="00241C69">
      <w:pPr>
        <w:spacing w:after="0"/>
        <w:jc w:val="both"/>
        <w:rPr>
          <w:rFonts w:ascii="Times New Roman" w:hAnsi="Times New Roman" w:cs="Times New Roman"/>
          <w:sz w:val="24"/>
          <w:szCs w:val="24"/>
          <w:lang w:val="en-US"/>
        </w:rPr>
      </w:pPr>
      <w:r>
        <w:rPr>
          <w:noProof/>
        </w:rPr>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22"/>
                    <a:stretch>
                      <a:fillRect/>
                    </a:stretch>
                  </pic:blipFill>
                  <pic:spPr>
                    <a:xfrm>
                      <a:off x="0" y="0"/>
                      <a:ext cx="2819118" cy="2770632"/>
                    </a:xfrm>
                    <a:prstGeom prst="rect">
                      <a:avLst/>
                    </a:prstGeom>
                  </pic:spPr>
                </pic:pic>
              </a:graphicData>
            </a:graphic>
          </wp:inline>
        </w:drawing>
      </w:r>
      <w:r w:rsidRPr="009D6E6D">
        <w:rPr>
          <w:noProof/>
        </w:rPr>
        <w:t xml:space="preserve"> </w:t>
      </w:r>
      <w:r w:rsidR="0092245E">
        <w:rPr>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23"/>
                    <a:stretch>
                      <a:fillRect/>
                    </a:stretch>
                  </pic:blipFill>
                  <pic:spPr>
                    <a:xfrm>
                      <a:off x="0" y="0"/>
                      <a:ext cx="2819118" cy="2770632"/>
                    </a:xfrm>
                    <a:prstGeom prst="rect">
                      <a:avLst/>
                    </a:prstGeom>
                  </pic:spPr>
                </pic:pic>
              </a:graphicData>
            </a:graphic>
          </wp:inline>
        </w:drawing>
      </w:r>
    </w:p>
    <w:p w14:paraId="0028FE86" w14:textId="5ADBFEED" w:rsidR="000259CD" w:rsidRPr="008C020B" w:rsidRDefault="00224B78" w:rsidP="00AC7A50">
      <w:pPr>
        <w:spacing w:after="0"/>
        <w:jc w:val="both"/>
        <w:rPr>
          <w:rFonts w:ascii="Times New Roman" w:hAnsi="Times New Roman" w:cs="Times New Roman"/>
          <w:lang w:val="en-US"/>
        </w:rPr>
      </w:pPr>
      <w:r w:rsidRPr="008C020B">
        <w:rPr>
          <w:rFonts w:ascii="Times New Roman" w:hAnsi="Times New Roman" w:cs="Times New Roman"/>
          <w:b/>
          <w:bCs/>
          <w:sz w:val="24"/>
          <w:szCs w:val="24"/>
          <w:lang w:val="en-US"/>
        </w:rPr>
        <w:t>Figure S3</w:t>
      </w:r>
      <w:r w:rsidRPr="008C020B">
        <w:rPr>
          <w:rFonts w:ascii="Times New Roman" w:hAnsi="Times New Roman" w:cs="Times New Roman"/>
          <w:sz w:val="24"/>
          <w:szCs w:val="24"/>
          <w:lang w:val="en-US"/>
        </w:rPr>
        <w:t xml:space="preserve">. </w:t>
      </w:r>
      <w:r w:rsidR="001E3F77" w:rsidRPr="008C020B">
        <w:rPr>
          <w:rFonts w:ascii="Times New Roman" w:hAnsi="Times New Roman" w:cs="Times New Roman"/>
          <w:sz w:val="24"/>
          <w:szCs w:val="24"/>
          <w:lang w:val="en-US"/>
        </w:rPr>
        <w:t xml:space="preserve">Time until </w:t>
      </w:r>
      <w:r w:rsidR="001E3F77" w:rsidRPr="008C020B">
        <w:rPr>
          <w:rFonts w:ascii="Times New Roman" w:hAnsi="Times New Roman" w:cs="Times New Roman"/>
          <w:sz w:val="20"/>
          <w:szCs w:val="20"/>
          <w:lang w:val="en-US"/>
        </w:rPr>
        <w:t>f</w:t>
      </w:r>
      <w:r w:rsidR="00AC7A50" w:rsidRPr="008C020B">
        <w:rPr>
          <w:rFonts w:ascii="Times New Roman" w:hAnsi="Times New Roman" w:cs="Times New Roman"/>
          <w:sz w:val="20"/>
          <w:szCs w:val="20"/>
          <w:lang w:val="en-US"/>
        </w:rPr>
        <w:t>lowering</w:t>
      </w:r>
      <w:r w:rsidR="00642C3A" w:rsidRPr="008C020B">
        <w:rPr>
          <w:rFonts w:ascii="Times New Roman" w:hAnsi="Times New Roman" w:cs="Times New Roman"/>
          <w:sz w:val="20"/>
          <w:szCs w:val="20"/>
          <w:lang w:val="en-US"/>
        </w:rPr>
        <w:t xml:space="preserve">(days) </w:t>
      </w:r>
      <w:r w:rsidR="00AC7A50" w:rsidRPr="008C020B">
        <w:rPr>
          <w:rFonts w:ascii="Times New Roman" w:hAnsi="Times New Roman" w:cs="Times New Roman"/>
          <w:sz w:val="20"/>
          <w:szCs w:val="20"/>
          <w:lang w:val="en-US"/>
        </w:rPr>
        <w:t xml:space="preserve">of </w:t>
      </w:r>
      <w:r w:rsidR="00AC7A50"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AC7A50" w:rsidRPr="008C020B">
        <w:rPr>
          <w:rFonts w:ascii="Times New Roman" w:hAnsi="Times New Roman" w:cs="Times New Roman"/>
          <w:i/>
          <w:iCs/>
          <w:sz w:val="20"/>
          <w:szCs w:val="20"/>
          <w:lang w:val="en-US"/>
        </w:rPr>
        <w:t xml:space="preserve"> rapa</w:t>
      </w:r>
      <w:r w:rsidR="00AC7A50" w:rsidRPr="008C020B">
        <w:rPr>
          <w:rFonts w:ascii="Times New Roman" w:hAnsi="Times New Roman" w:cs="Times New Roman"/>
          <w:sz w:val="20"/>
          <w:szCs w:val="20"/>
          <w:lang w:val="en-US"/>
        </w:rPr>
        <w:t xml:space="preserve">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AC7A50" w:rsidRPr="008C020B">
        <w:rPr>
          <w:rFonts w:ascii="Times New Roman" w:hAnsi="Times New Roman" w:cs="Times New Roman"/>
          <w:sz w:val="20"/>
          <w:szCs w:val="20"/>
          <w:lang w:val="en-US"/>
        </w:rPr>
        <w:t xml:space="preserve"> in two trials. A = trial 1 and B = trial 2. </w:t>
      </w:r>
      <w:r w:rsidR="00964876" w:rsidRPr="00D71CB4">
        <w:rPr>
          <w:rFonts w:ascii="Times New Roman" w:eastAsiaTheme="minorEastAsia" w:hAnsi="Times New Roman" w:cs="Times New Roman"/>
          <w:color w:val="000000" w:themeColor="text1"/>
          <w:kern w:val="24"/>
          <w:sz w:val="20"/>
          <w:szCs w:val="20"/>
          <w:lang w:val="en-US"/>
        </w:rPr>
        <w:t xml:space="preserve">B is a repetition of A under similar conditions. </w:t>
      </w:r>
      <w:r w:rsidR="00AC7A50" w:rsidRPr="00343022">
        <w:rPr>
          <w:rFonts w:ascii="Times New Roman" w:hAnsi="Times New Roman" w:cs="Times New Roman"/>
          <w:sz w:val="20"/>
          <w:szCs w:val="20"/>
          <w:highlight w:val="lightGray"/>
          <w:lang w:val="en-US"/>
          <w:rPrChange w:id="724" w:author="Joop van Loon" w:date="2023-06-20T16:32:00Z">
            <w:rPr>
              <w:rFonts w:ascii="Times New Roman" w:hAnsi="Times New Roman" w:cs="Times New Roman"/>
              <w:sz w:val="20"/>
              <w:szCs w:val="20"/>
              <w:lang w:val="en-US"/>
            </w:rPr>
          </w:rPrChange>
        </w:rPr>
        <w:t xml:space="preserve">Boxplots show the </w:t>
      </w:r>
      <w:r w:rsidR="002460D2" w:rsidRPr="00343022">
        <w:rPr>
          <w:rFonts w:ascii="Times New Roman" w:hAnsi="Times New Roman" w:cs="Times New Roman"/>
          <w:sz w:val="20"/>
          <w:szCs w:val="20"/>
          <w:highlight w:val="lightGray"/>
          <w:lang w:val="en-US"/>
          <w:rPrChange w:id="725" w:author="Joop van Loon" w:date="2023-06-20T16:32:00Z">
            <w:rPr>
              <w:rFonts w:ascii="Times New Roman" w:hAnsi="Times New Roman" w:cs="Times New Roman"/>
              <w:sz w:val="20"/>
              <w:szCs w:val="20"/>
              <w:lang w:val="en-US"/>
            </w:rPr>
          </w:rPrChange>
        </w:rPr>
        <w:t>median</w:t>
      </w:r>
      <w:r w:rsidR="00AC7A50" w:rsidRPr="00343022">
        <w:rPr>
          <w:rFonts w:ascii="Times New Roman" w:hAnsi="Times New Roman" w:cs="Times New Roman"/>
          <w:sz w:val="20"/>
          <w:szCs w:val="20"/>
          <w:highlight w:val="lightGray"/>
          <w:lang w:val="en-US"/>
          <w:rPrChange w:id="726" w:author="Joop van Loon" w:date="2023-06-20T16:32:00Z">
            <w:rPr>
              <w:rFonts w:ascii="Times New Roman" w:hAnsi="Times New Roman" w:cs="Times New Roman"/>
              <w:sz w:val="20"/>
              <w:szCs w:val="20"/>
              <w:lang w:val="en-US"/>
            </w:rPr>
          </w:rPrChange>
        </w:rPr>
        <w:t xml:space="preserve"> (horizontal bold line), and minimum and maximum values.</w:t>
      </w:r>
      <w:r w:rsidR="00AC7A50" w:rsidRPr="008C020B">
        <w:rPr>
          <w:rFonts w:ascii="Times New Roman" w:hAnsi="Times New Roman" w:cs="Times New Roman"/>
          <w:sz w:val="20"/>
          <w:szCs w:val="20"/>
          <w:lang w:val="en-US"/>
        </w:rPr>
        <w:t xml:space="preserve"> The dot</w:t>
      </w:r>
      <w:r w:rsidR="0038699D" w:rsidRPr="008C020B">
        <w:rPr>
          <w:rFonts w:ascii="Times New Roman" w:hAnsi="Times New Roman" w:cs="Times New Roman"/>
          <w:sz w:val="20"/>
          <w:szCs w:val="20"/>
          <w:lang w:val="en-US"/>
        </w:rPr>
        <w:t>s</w:t>
      </w:r>
      <w:r w:rsidR="00AC7A50" w:rsidRPr="008C020B">
        <w:rPr>
          <w:rFonts w:ascii="Times New Roman" w:hAnsi="Times New Roman" w:cs="Times New Roman"/>
          <w:sz w:val="20"/>
          <w:szCs w:val="20"/>
          <w:lang w:val="en-US"/>
        </w:rPr>
        <w:t xml:space="preserve"> represent </w:t>
      </w:r>
      <w:r w:rsidR="002460D2" w:rsidRPr="008C020B">
        <w:rPr>
          <w:rFonts w:ascii="Times New Roman" w:hAnsi="Times New Roman" w:cs="Times New Roman"/>
          <w:sz w:val="20"/>
          <w:szCs w:val="20"/>
          <w:lang w:val="en-US"/>
        </w:rPr>
        <w:t>outliers</w:t>
      </w:r>
      <w:r w:rsidR="00AC7A50" w:rsidRPr="008C020B">
        <w:rPr>
          <w:rFonts w:ascii="Times New Roman" w:hAnsi="Times New Roman" w:cs="Times New Roman"/>
          <w:sz w:val="20"/>
          <w:szCs w:val="20"/>
          <w:lang w:val="en-US"/>
        </w:rPr>
        <w:t xml:space="preserve">. The white square on each box represents the mean </w:t>
      </w:r>
      <w:r w:rsidR="002460D2" w:rsidRPr="008C020B">
        <w:rPr>
          <w:rFonts w:ascii="Times New Roman" w:hAnsi="Times New Roman" w:cs="Times New Roman"/>
          <w:sz w:val="20"/>
          <w:szCs w:val="20"/>
          <w:lang w:val="en-US"/>
        </w:rPr>
        <w:t xml:space="preserve">time until </w:t>
      </w:r>
      <w:r w:rsidR="00AC7A50" w:rsidRPr="008C020B">
        <w:rPr>
          <w:rFonts w:ascii="Times New Roman" w:hAnsi="Times New Roman" w:cs="Times New Roman"/>
          <w:sz w:val="20"/>
          <w:szCs w:val="20"/>
          <w:lang w:val="en-US"/>
        </w:rPr>
        <w:t xml:space="preserve">flowering per treatment. Data were analysed </w:t>
      </w:r>
      <w:r w:rsidR="009A3826" w:rsidRPr="008C020B">
        <w:rPr>
          <w:rFonts w:ascii="Times New Roman" w:hAnsi="Times New Roman" w:cs="Times New Roman"/>
          <w:sz w:val="20"/>
          <w:szCs w:val="20"/>
          <w:lang w:val="en-US"/>
        </w:rPr>
        <w:t>with a</w:t>
      </w:r>
      <w:r w:rsidR="00AC7A50" w:rsidRPr="008C020B">
        <w:rPr>
          <w:rFonts w:ascii="Times New Roman" w:hAnsi="Times New Roman" w:cs="Times New Roman"/>
          <w:sz w:val="20"/>
          <w:szCs w:val="20"/>
          <w:lang w:val="en-US"/>
        </w:rPr>
        <w:t xml:space="preserve"> generalised linear model (GLM). n is the number of </w:t>
      </w:r>
      <w:r w:rsidR="006241DE" w:rsidRPr="008C020B">
        <w:rPr>
          <w:rFonts w:ascii="Times New Roman" w:hAnsi="Times New Roman" w:cs="Times New Roman"/>
          <w:sz w:val="20"/>
          <w:szCs w:val="20"/>
          <w:lang w:val="en-US"/>
        </w:rPr>
        <w:t>replicates</w:t>
      </w:r>
      <w:r w:rsidR="00AC7A50" w:rsidRPr="008C020B">
        <w:rPr>
          <w:rFonts w:ascii="Times New Roman" w:hAnsi="Times New Roman" w:cs="Times New Roman"/>
          <w:sz w:val="20"/>
          <w:szCs w:val="20"/>
          <w:lang w:val="en-US"/>
        </w:rPr>
        <w:t>. Boxes with different letters are significantly different</w:t>
      </w:r>
      <w:r w:rsidR="000259CD" w:rsidRPr="008C020B">
        <w:rPr>
          <w:rFonts w:ascii="Times New Roman" w:hAnsi="Times New Roman" w:cs="Times New Roman"/>
          <w:sz w:val="20"/>
          <w:szCs w:val="20"/>
          <w:lang w:val="en-US"/>
        </w:rPr>
        <w:t xml:space="preserve"> </w:t>
      </w:r>
      <w:r w:rsidR="00AC7A50" w:rsidRPr="008C020B">
        <w:rPr>
          <w:rFonts w:ascii="Times New Roman" w:hAnsi="Times New Roman" w:cs="Times New Roman"/>
          <w:sz w:val="20"/>
          <w:szCs w:val="20"/>
          <w:lang w:val="en-US"/>
        </w:rPr>
        <w:t>(</w:t>
      </w:r>
      <w:r w:rsidR="00AC7A50" w:rsidRPr="008C020B">
        <w:rPr>
          <w:rFonts w:ascii="Times New Roman" w:hAnsi="Times New Roman" w:cs="Times New Roman"/>
          <w:color w:val="1C1D1E"/>
          <w:sz w:val="20"/>
          <w:szCs w:val="20"/>
          <w:shd w:val="clear" w:color="auto" w:fill="FFFFFF"/>
        </w:rPr>
        <w:t xml:space="preserve">Fisher's Least Significant Difference </w:t>
      </w:r>
      <w:r w:rsidR="00AC7A50" w:rsidRPr="008C020B">
        <w:rPr>
          <w:rFonts w:ascii="Times New Roman" w:hAnsi="Times New Roman" w:cs="Times New Roman"/>
          <w:sz w:val="20"/>
          <w:szCs w:val="20"/>
          <w:lang w:val="en-US"/>
        </w:rPr>
        <w:t xml:space="preserve">post hoc test, </w:t>
      </w:r>
      <w:r w:rsidR="00AC7A50" w:rsidRPr="008C020B">
        <w:rPr>
          <w:rFonts w:ascii="Times New Roman" w:hAnsi="Times New Roman" w:cs="Times New Roman"/>
          <w:i/>
          <w:iCs/>
          <w:sz w:val="20"/>
          <w:szCs w:val="20"/>
          <w:lang w:val="en-US"/>
        </w:rPr>
        <w:t>p</w:t>
      </w:r>
      <w:r w:rsidR="00AC7A50" w:rsidRPr="008C020B">
        <w:rPr>
          <w:rFonts w:ascii="Times New Roman" w:hAnsi="Times New Roman" w:cs="Times New Roman"/>
          <w:sz w:val="20"/>
          <w:szCs w:val="20"/>
          <w:lang w:val="en-US"/>
        </w:rPr>
        <w:t xml:space="preserve"> &lt; 0.05).</w:t>
      </w:r>
      <w:commentRangeStart w:id="727"/>
      <w:commentRangeEnd w:id="727"/>
      <w:r w:rsidR="00E84CA4">
        <w:rPr>
          <w:rStyle w:val="CommentReference"/>
        </w:rPr>
        <w:commentReference w:id="727"/>
      </w:r>
    </w:p>
    <w:p w14:paraId="60DA29A0" w14:textId="4FE3221B" w:rsidR="001C3BFD" w:rsidRDefault="001C3BFD" w:rsidP="00AC7A50">
      <w:pPr>
        <w:spacing w:after="0"/>
        <w:jc w:val="both"/>
        <w:rPr>
          <w:rFonts w:ascii="Times New Roman" w:hAnsi="Times New Roman" w:cs="Times New Roman"/>
          <w:sz w:val="24"/>
          <w:szCs w:val="24"/>
          <w:lang w:val="en-US"/>
        </w:rPr>
      </w:pPr>
    </w:p>
    <w:p w14:paraId="1C19B987" w14:textId="4E5C4C52" w:rsidR="0008244D" w:rsidRPr="008B694F" w:rsidRDefault="00A3718E" w:rsidP="00AC7A50">
      <w:pPr>
        <w:spacing w:after="0"/>
        <w:jc w:val="both"/>
        <w:rPr>
          <w:rFonts w:ascii="Times New Roman" w:hAnsi="Times New Roman" w:cs="Times New Roman"/>
          <w:sz w:val="24"/>
          <w:szCs w:val="24"/>
          <w:lang w:val="en-US"/>
        </w:rPr>
      </w:pPr>
      <w:r>
        <w:rPr>
          <w:noProof/>
        </w:rPr>
        <w:lastRenderedPageBreak/>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24"/>
                    <a:stretch>
                      <a:fillRect/>
                    </a:stretch>
                  </pic:blipFill>
                  <pic:spPr>
                    <a:xfrm>
                      <a:off x="0" y="0"/>
                      <a:ext cx="4619048" cy="3933333"/>
                    </a:xfrm>
                    <a:prstGeom prst="rect">
                      <a:avLst/>
                    </a:prstGeom>
                  </pic:spPr>
                </pic:pic>
              </a:graphicData>
            </a:graphic>
          </wp:inline>
        </w:drawing>
      </w:r>
      <w:r w:rsidR="00D52024">
        <w:rPr>
          <w:rFonts w:ascii="Times New Roman" w:hAnsi="Times New Roman" w:cs="Times New Roman"/>
          <w:sz w:val="24"/>
          <w:szCs w:val="24"/>
          <w:lang w:val="en-US"/>
        </w:rPr>
        <w:t xml:space="preserve"> </w:t>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D71CB4">
        <w:rPr>
          <w:rFonts w:ascii="Times New Roman" w:eastAsiaTheme="minorEastAsia" w:hAnsi="Times New Roman" w:cs="Times New Roman"/>
          <w:color w:val="000000" w:themeColor="text1"/>
          <w:kern w:val="24"/>
          <w:sz w:val="20"/>
          <w:szCs w:val="20"/>
          <w:lang w:val="en-US" w:eastAsia="en-GB"/>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w:t>
      </w:r>
      <w:commentRangeStart w:id="728"/>
      <w:r w:rsidR="006A1709" w:rsidRPr="00E662AF">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xml:space="preserve">. </w:t>
      </w:r>
      <w:commentRangeEnd w:id="728"/>
      <w:r w:rsidR="00E84CA4">
        <w:rPr>
          <w:rStyle w:val="CommentReference"/>
        </w:rPr>
        <w:commentReference w:id="728"/>
      </w:r>
      <w:r w:rsidR="006A1709" w:rsidRPr="00E662AF">
        <w:rPr>
          <w:rFonts w:ascii="Times New Roman" w:hAnsi="Times New Roman" w:cs="Times New Roman"/>
          <w:sz w:val="20"/>
          <w:szCs w:val="20"/>
          <w:lang w:val="en-US"/>
        </w:rPr>
        <w:t>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6DB0366" w14:textId="39E9D9D9" w:rsidR="001C3BFD" w:rsidRDefault="001C3BFD" w:rsidP="00241C69">
      <w:pPr>
        <w:spacing w:after="0"/>
        <w:jc w:val="both"/>
        <w:rPr>
          <w:rFonts w:ascii="Times New Roman" w:hAnsi="Times New Roman" w:cs="Times New Roman"/>
          <w:sz w:val="24"/>
          <w:szCs w:val="24"/>
          <w:lang w:val="en-US"/>
        </w:rPr>
      </w:pPr>
    </w:p>
    <w:p w14:paraId="637AE3C7" w14:textId="04AF7135" w:rsidR="00B30DEB" w:rsidRDefault="006A0208" w:rsidP="00241C69">
      <w:pPr>
        <w:spacing w:after="0"/>
        <w:jc w:val="both"/>
        <w:rPr>
          <w:rFonts w:ascii="Times New Roman" w:hAnsi="Times New Roman" w:cs="Times New Roman"/>
          <w:sz w:val="24"/>
          <w:szCs w:val="24"/>
          <w:lang w:val="en-US"/>
        </w:rPr>
      </w:pPr>
      <w:r>
        <w:rPr>
          <w:noProof/>
        </w:rPr>
        <w:lastRenderedPageBreak/>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25"/>
                    <a:stretch>
                      <a:fillRect/>
                    </a:stretch>
                  </pic:blipFill>
                  <pic:spPr>
                    <a:xfrm>
                      <a:off x="0" y="0"/>
                      <a:ext cx="4619048" cy="3933333"/>
                    </a:xfrm>
                    <a:prstGeom prst="rect">
                      <a:avLst/>
                    </a:prstGeom>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D71CB4">
        <w:rPr>
          <w:rFonts w:ascii="Times New Roman" w:eastAsiaTheme="minorEastAsia" w:hAnsi="Times New Roman" w:cs="Times New Roman"/>
          <w:color w:val="000000" w:themeColor="text1"/>
          <w:kern w:val="24"/>
          <w:sz w:val="20"/>
          <w:szCs w:val="20"/>
          <w:lang w:val="en-US"/>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358743D8" w:rsidR="00241C69" w:rsidRDefault="00241C69" w:rsidP="00920599">
      <w:pPr>
        <w:jc w:val="both"/>
        <w:rPr>
          <w:rFonts w:ascii="Times New Roman" w:hAnsi="Times New Roman" w:cs="Times New Roman"/>
          <w:sz w:val="24"/>
          <w:szCs w:val="24"/>
          <w:lang w:val="en-US"/>
        </w:rPr>
      </w:pPr>
    </w:p>
    <w:p w14:paraId="0896997A" w14:textId="668C8420" w:rsidR="006A0208" w:rsidRDefault="006A0208" w:rsidP="00920599">
      <w:pPr>
        <w:jc w:val="both"/>
        <w:rPr>
          <w:rFonts w:ascii="Times New Roman" w:hAnsi="Times New Roman" w:cs="Times New Roman"/>
          <w:sz w:val="24"/>
          <w:szCs w:val="24"/>
          <w:lang w:val="en-US"/>
        </w:rPr>
      </w:pPr>
      <w:r w:rsidRPr="006A0208">
        <w:rPr>
          <w:rFonts w:ascii="Times New Roman" w:hAnsi="Times New Roman" w:cs="Times New Roman"/>
          <w:noProof/>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26"/>
                    <a:srcRect l="3951" r="4568" b="3518"/>
                    <a:stretch/>
                  </pic:blipFill>
                  <pic:spPr>
                    <a:xfrm>
                      <a:off x="0" y="0"/>
                      <a:ext cx="5731510" cy="4029710"/>
                    </a:xfrm>
                    <a:prstGeom prst="rect">
                      <a:avLst/>
                    </a:prstGeom>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D71CB4">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w:t>
      </w:r>
      <w:commentRangeStart w:id="729"/>
      <w:r w:rsidRPr="00696C1E">
        <w:rPr>
          <w:rFonts w:ascii="Times New Roman" w:eastAsiaTheme="minorEastAsia" w:hAnsi="Times New Roman" w:cs="Times New Roman"/>
          <w:color w:val="000000" w:themeColor="text1"/>
          <w:kern w:val="24"/>
          <w:sz w:val="20"/>
          <w:szCs w:val="20"/>
          <w:lang w:val="en-US"/>
        </w:rPr>
        <w:t xml:space="preserve">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xml:space="preserve">. </w:t>
      </w:r>
      <w:commentRangeEnd w:id="729"/>
      <w:r w:rsidR="00E84CA4">
        <w:rPr>
          <w:rStyle w:val="CommentReference"/>
        </w:rPr>
        <w:commentReference w:id="729"/>
      </w:r>
      <w:r w:rsidRPr="00696C1E">
        <w:rPr>
          <w:rFonts w:ascii="Times New Roman" w:eastAsiaTheme="minorEastAsia" w:hAnsi="Times New Roman" w:cs="Times New Roman"/>
          <w:color w:val="000000" w:themeColor="text1"/>
          <w:kern w:val="24"/>
          <w:sz w:val="20"/>
          <w:szCs w:val="20"/>
          <w:lang w:val="en-US"/>
        </w:rPr>
        <w:t>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76D5579" w:rsidR="00203B69" w:rsidRDefault="00203B69" w:rsidP="00920599">
      <w:pPr>
        <w:jc w:val="both"/>
        <w:rPr>
          <w:rFonts w:ascii="Times New Roman" w:hAnsi="Times New Roman" w:cs="Times New Roman"/>
          <w:sz w:val="24"/>
          <w:szCs w:val="24"/>
          <w:lang w:val="en-US"/>
        </w:rPr>
      </w:pPr>
    </w:p>
    <w:p w14:paraId="0BBC8943" w14:textId="45975593" w:rsidR="00EF24B0" w:rsidRDefault="00B90294" w:rsidP="00920599">
      <w:pPr>
        <w:jc w:val="both"/>
        <w:rPr>
          <w:rFonts w:ascii="Times New Roman" w:hAnsi="Times New Roman" w:cs="Times New Roman"/>
          <w:sz w:val="24"/>
          <w:szCs w:val="24"/>
          <w:lang w:val="en-US"/>
        </w:rPr>
      </w:pPr>
      <w:r>
        <w:rPr>
          <w:noProof/>
        </w:rPr>
        <w:lastRenderedPageBreak/>
        <w:drawing>
          <wp:inline distT="0" distB="0" distL="0" distR="0" wp14:anchorId="59BAB427" wp14:editId="6A9E2E82">
            <wp:extent cx="4619048" cy="3933333"/>
            <wp:effectExtent l="0" t="0" r="0" b="0"/>
            <wp:docPr id="1042273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73037" name=""/>
                    <pic:cNvPicPr/>
                  </pic:nvPicPr>
                  <pic:blipFill>
                    <a:blip r:embed="rId27"/>
                    <a:stretch>
                      <a:fillRect/>
                    </a:stretch>
                  </pic:blipFill>
                  <pic:spPr>
                    <a:xfrm>
                      <a:off x="0" y="0"/>
                      <a:ext cx="4619048" cy="3933333"/>
                    </a:xfrm>
                    <a:prstGeom prst="rect">
                      <a:avLst/>
                    </a:prstGeom>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8C63A3">
        <w:rPr>
          <w:rFonts w:eastAsiaTheme="minorEastAsia"/>
          <w:color w:val="000000" w:themeColor="text1"/>
          <w:kern w:val="24"/>
          <w:sz w:val="20"/>
          <w:szCs w:val="20"/>
          <w:lang w:val="en-US"/>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w:t>
      </w:r>
      <w:commentRangeStart w:id="730"/>
      <w:r w:rsidRPr="00696C1E">
        <w:rPr>
          <w:sz w:val="20"/>
          <w:szCs w:val="20"/>
          <w:lang w:val="en-US"/>
        </w:rPr>
        <w:t xml:space="preserve">n is the number of </w:t>
      </w:r>
      <w:r w:rsidR="006241DE" w:rsidRPr="00696C1E">
        <w:rPr>
          <w:sz w:val="20"/>
          <w:szCs w:val="20"/>
          <w:lang w:val="en-US"/>
        </w:rPr>
        <w:t>replicates</w:t>
      </w:r>
      <w:r w:rsidRPr="00696C1E">
        <w:rPr>
          <w:sz w:val="20"/>
          <w:szCs w:val="20"/>
          <w:lang w:val="en-US"/>
        </w:rPr>
        <w:t>.</w:t>
      </w:r>
    </w:p>
    <w:commentRangeEnd w:id="730"/>
    <w:p w14:paraId="0E32ACA0" w14:textId="10017FA6" w:rsidR="00980826" w:rsidRDefault="00E84CA4" w:rsidP="00920599">
      <w:pPr>
        <w:jc w:val="both"/>
        <w:rPr>
          <w:rFonts w:ascii="Times New Roman" w:hAnsi="Times New Roman" w:cs="Times New Roman"/>
          <w:sz w:val="24"/>
          <w:szCs w:val="24"/>
          <w:lang w:val="en-US"/>
        </w:rPr>
      </w:pPr>
      <w:r>
        <w:rPr>
          <w:rStyle w:val="CommentReference"/>
        </w:rPr>
        <w:commentReference w:id="730"/>
      </w:r>
    </w:p>
    <w:p w14:paraId="540C73DA" w14:textId="77777777" w:rsidR="00F81F69" w:rsidRDefault="00F81F69" w:rsidP="00920599">
      <w:pPr>
        <w:jc w:val="both"/>
        <w:rPr>
          <w:rFonts w:ascii="Times New Roman" w:hAnsi="Times New Roman" w:cs="Times New Roman"/>
          <w:sz w:val="24"/>
          <w:szCs w:val="24"/>
          <w:lang w:val="en-US"/>
        </w:rPr>
      </w:pPr>
    </w:p>
    <w:p w14:paraId="36AB04F8" w14:textId="77777777" w:rsidR="00F81F69" w:rsidRDefault="00F81F69" w:rsidP="00920599">
      <w:pPr>
        <w:jc w:val="both"/>
        <w:rPr>
          <w:rFonts w:ascii="Times New Roman" w:hAnsi="Times New Roman" w:cs="Times New Roman"/>
          <w:sz w:val="24"/>
          <w:szCs w:val="24"/>
          <w:lang w:val="en-US"/>
        </w:rPr>
      </w:pPr>
    </w:p>
    <w:p w14:paraId="5EB4ED55" w14:textId="3F7F7D79" w:rsidR="00024A8E" w:rsidRDefault="00743391" w:rsidP="00920599">
      <w:pPr>
        <w:jc w:val="both"/>
        <w:rPr>
          <w:rFonts w:ascii="Times New Roman" w:hAnsi="Times New Roman" w:cs="Times New Roman"/>
          <w:sz w:val="24"/>
          <w:szCs w:val="24"/>
          <w:lang w:val="en-US"/>
        </w:rPr>
      </w:pPr>
      <w:r>
        <w:rPr>
          <w:noProof/>
        </w:rPr>
        <w:lastRenderedPageBreak/>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28"/>
                    <a:stretch>
                      <a:fillRect/>
                    </a:stretch>
                  </pic:blipFill>
                  <pic:spPr>
                    <a:xfrm>
                      <a:off x="0" y="0"/>
                      <a:ext cx="2812296" cy="2770632"/>
                    </a:xfrm>
                    <a:prstGeom prst="rect">
                      <a:avLst/>
                    </a:prstGeom>
                  </pic:spPr>
                </pic:pic>
              </a:graphicData>
            </a:graphic>
          </wp:inline>
        </w:drawing>
      </w:r>
      <w:r w:rsidRPr="00743391">
        <w:rPr>
          <w:noProof/>
        </w:rPr>
        <w:t xml:space="preserve"> </w:t>
      </w:r>
      <w:r>
        <w:rPr>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29"/>
                    <a:stretch>
                      <a:fillRect/>
                    </a:stretch>
                  </pic:blipFill>
                  <pic:spPr>
                    <a:xfrm>
                      <a:off x="0" y="0"/>
                      <a:ext cx="2812296" cy="2770632"/>
                    </a:xfrm>
                    <a:prstGeom prst="rect">
                      <a:avLst/>
                    </a:prstGeom>
                  </pic:spPr>
                </pic:pic>
              </a:graphicData>
            </a:graphic>
          </wp:inline>
        </w:drawing>
      </w:r>
    </w:p>
    <w:p w14:paraId="249A4787" w14:textId="6AC5F207" w:rsidR="00980826" w:rsidRPr="00D664A0" w:rsidRDefault="00980826" w:rsidP="00980826">
      <w:pPr>
        <w:pStyle w:val="NormalWeb"/>
        <w:spacing w:before="0" w:beforeAutospacing="0" w:after="0" w:afterAutospacing="0" w:line="360" w:lineRule="auto"/>
        <w:jc w:val="both"/>
        <w:rPr>
          <w:sz w:val="22"/>
          <w:szCs w:val="22"/>
          <w:lang w:val="en-US"/>
        </w:rPr>
      </w:pPr>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r w:rsidR="002728C6">
        <w:rPr>
          <w:rFonts w:eastAsiaTheme="minorEastAsia"/>
          <w:color w:val="000000" w:themeColor="text1"/>
          <w:kern w:val="24"/>
          <w:sz w:val="20"/>
          <w:szCs w:val="20"/>
          <w:lang w:val="en-US"/>
        </w:rPr>
        <w:t xml:space="preserve"> in two trials</w:t>
      </w:r>
      <w:r w:rsidRPr="008C020B">
        <w:rPr>
          <w:rFonts w:eastAsiaTheme="minorEastAsia"/>
          <w:color w:val="000000" w:themeColor="text1"/>
          <w:kern w:val="24"/>
          <w:sz w:val="20"/>
          <w:szCs w:val="20"/>
          <w:lang w:val="en-US"/>
        </w:rPr>
        <w:t>.</w:t>
      </w:r>
      <w:r w:rsidRPr="001B7771">
        <w:rPr>
          <w:rFonts w:eastAsiaTheme="minorEastAsia"/>
          <w:color w:val="000000" w:themeColor="text1"/>
          <w:kern w:val="24"/>
          <w:sz w:val="20"/>
          <w:szCs w:val="20"/>
          <w:lang w:val="en-US"/>
        </w:rPr>
        <w:t xml:space="preserve"> </w:t>
      </w:r>
      <w:r w:rsidR="002728C6" w:rsidRPr="002728C6">
        <w:rPr>
          <w:rFonts w:eastAsiaTheme="minorEastAsia"/>
          <w:color w:val="000000" w:themeColor="text1"/>
          <w:kern w:val="24"/>
          <w:sz w:val="20"/>
          <w:szCs w:val="20"/>
          <w:lang w:val="en-US"/>
        </w:rPr>
        <w:t xml:space="preserve">A = trial 1 and B = trial 2. </w:t>
      </w:r>
      <w:r w:rsidR="00743391" w:rsidRPr="00743391">
        <w:rPr>
          <w:rFonts w:eastAsiaTheme="minorEastAsia"/>
          <w:color w:val="000000" w:themeColor="text1"/>
          <w:kern w:val="24"/>
          <w:sz w:val="20"/>
          <w:szCs w:val="20"/>
          <w:lang w:val="en-US"/>
        </w:rPr>
        <w:t>B is a repetition of A under similar conditions.</w:t>
      </w:r>
      <w:r w:rsidR="00743391">
        <w:rPr>
          <w:rFonts w:eastAsiaTheme="minorEastAsia"/>
          <w:color w:val="000000" w:themeColor="text1"/>
          <w:kern w:val="24"/>
          <w:sz w:val="20"/>
          <w:szCs w:val="20"/>
          <w:lang w:val="en-US"/>
        </w:rPr>
        <w:t xml:space="preserve"> </w:t>
      </w:r>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w:t>
      </w:r>
      <w:commentRangeStart w:id="731"/>
      <w:r w:rsidRPr="001B7771">
        <w:rPr>
          <w:sz w:val="20"/>
          <w:szCs w:val="20"/>
          <w:lang w:val="en-US"/>
        </w:rPr>
        <w:t xml:space="preserve">n is the number of </w:t>
      </w:r>
      <w:r w:rsidR="006241DE" w:rsidRPr="001B7771">
        <w:rPr>
          <w:sz w:val="20"/>
          <w:szCs w:val="20"/>
          <w:lang w:val="en-US"/>
        </w:rPr>
        <w:t>replicates</w:t>
      </w:r>
      <w:r w:rsidRPr="001B7771">
        <w:rPr>
          <w:sz w:val="20"/>
          <w:szCs w:val="20"/>
          <w:lang w:val="en-US"/>
        </w:rPr>
        <w:t>.</w:t>
      </w:r>
      <w:commentRangeEnd w:id="731"/>
      <w:r w:rsidR="00E84CA4">
        <w:rPr>
          <w:rStyle w:val="CommentReference"/>
          <w:rFonts w:asciiTheme="minorHAnsi" w:eastAsiaTheme="minorHAnsi" w:hAnsiTheme="minorHAnsi" w:cstheme="minorBidi"/>
          <w:lang w:eastAsia="en-US"/>
        </w:rPr>
        <w:commentReference w:id="731"/>
      </w:r>
    </w:p>
    <w:p w14:paraId="4D9EFCA9" w14:textId="48FB97D0" w:rsidR="001C0CD1" w:rsidRDefault="001C0CD1" w:rsidP="001C0CD1">
      <w:pPr>
        <w:jc w:val="both"/>
        <w:rPr>
          <w:rFonts w:ascii="Times New Roman" w:hAnsi="Times New Roman" w:cs="Times New Roman"/>
          <w:sz w:val="24"/>
          <w:szCs w:val="24"/>
          <w:lang w:val="en-US"/>
        </w:rPr>
      </w:pPr>
    </w:p>
    <w:p w14:paraId="52EC8184" w14:textId="77777777" w:rsidR="00F81F69" w:rsidRDefault="00F81F69" w:rsidP="001C0CD1">
      <w:pPr>
        <w:jc w:val="both"/>
        <w:rPr>
          <w:rFonts w:ascii="Times New Roman" w:hAnsi="Times New Roman" w:cs="Times New Roman"/>
          <w:sz w:val="24"/>
          <w:szCs w:val="24"/>
          <w:lang w:val="en-US"/>
        </w:rPr>
      </w:pPr>
    </w:p>
    <w:p w14:paraId="1D69D3A4" w14:textId="77777777" w:rsidR="00F81F69" w:rsidRDefault="00F81F69" w:rsidP="001C0CD1">
      <w:pPr>
        <w:jc w:val="both"/>
        <w:rPr>
          <w:rFonts w:ascii="Times New Roman" w:hAnsi="Times New Roman" w:cs="Times New Roman"/>
          <w:sz w:val="24"/>
          <w:szCs w:val="24"/>
          <w:lang w:val="en-US"/>
        </w:rPr>
      </w:pPr>
    </w:p>
    <w:p w14:paraId="49889B02" w14:textId="77777777" w:rsidR="00F81F69" w:rsidRDefault="00F81F69" w:rsidP="001C0CD1">
      <w:pPr>
        <w:jc w:val="both"/>
        <w:rPr>
          <w:rFonts w:ascii="Times New Roman" w:hAnsi="Times New Roman" w:cs="Times New Roman"/>
          <w:sz w:val="24"/>
          <w:szCs w:val="24"/>
          <w:lang w:val="en-US"/>
        </w:rPr>
      </w:pPr>
    </w:p>
    <w:p w14:paraId="732BA8E1" w14:textId="77777777" w:rsidR="00F81F69" w:rsidRDefault="00F81F69" w:rsidP="001C0CD1">
      <w:pPr>
        <w:jc w:val="both"/>
        <w:rPr>
          <w:rFonts w:ascii="Times New Roman" w:hAnsi="Times New Roman" w:cs="Times New Roman"/>
          <w:sz w:val="24"/>
          <w:szCs w:val="24"/>
          <w:lang w:val="en-US"/>
        </w:rPr>
      </w:pPr>
    </w:p>
    <w:p w14:paraId="0E384C27" w14:textId="77777777" w:rsidR="00F81F69" w:rsidRDefault="00F81F69" w:rsidP="001C0CD1">
      <w:pPr>
        <w:jc w:val="both"/>
        <w:rPr>
          <w:rFonts w:ascii="Times New Roman" w:hAnsi="Times New Roman" w:cs="Times New Roman"/>
          <w:sz w:val="24"/>
          <w:szCs w:val="24"/>
          <w:lang w:val="en-US"/>
        </w:rPr>
      </w:pPr>
    </w:p>
    <w:p w14:paraId="3D5AC372" w14:textId="0BD4AB49" w:rsidR="008C020B" w:rsidRPr="001C0CD1" w:rsidRDefault="008C020B" w:rsidP="001C0CD1">
      <w:pPr>
        <w:jc w:val="both"/>
        <w:rPr>
          <w:rFonts w:ascii="Times New Roman" w:hAnsi="Times New Roman" w:cs="Times New Roman"/>
          <w:sz w:val="24"/>
          <w:szCs w:val="24"/>
          <w:lang w:val="en-US"/>
        </w:rPr>
      </w:pPr>
      <w:r>
        <w:rPr>
          <w:noProof/>
        </w:rPr>
        <w:lastRenderedPageBreak/>
        <w:drawing>
          <wp:inline distT="0" distB="0" distL="0" distR="0" wp14:anchorId="2D3D2B88" wp14:editId="1DB5D4BC">
            <wp:extent cx="2812296" cy="2770632"/>
            <wp:effectExtent l="0" t="0" r="0" b="0"/>
            <wp:docPr id="1359352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52675" name=""/>
                    <pic:cNvPicPr/>
                  </pic:nvPicPr>
                  <pic:blipFill>
                    <a:blip r:embed="rId30"/>
                    <a:stretch>
                      <a:fillRect/>
                    </a:stretch>
                  </pic:blipFill>
                  <pic:spPr>
                    <a:xfrm>
                      <a:off x="0" y="0"/>
                      <a:ext cx="2812296" cy="2770632"/>
                    </a:xfrm>
                    <a:prstGeom prst="rect">
                      <a:avLst/>
                    </a:prstGeom>
                  </pic:spPr>
                </pic:pic>
              </a:graphicData>
            </a:graphic>
          </wp:inline>
        </w:drawing>
      </w:r>
      <w:r w:rsidRPr="008C020B">
        <w:rPr>
          <w:noProof/>
        </w:rPr>
        <w:t xml:space="preserve"> </w:t>
      </w:r>
      <w:r>
        <w:rPr>
          <w:noProof/>
        </w:rPr>
        <w:drawing>
          <wp:inline distT="0" distB="0" distL="0" distR="0" wp14:anchorId="5BA58D3B" wp14:editId="4EFCD684">
            <wp:extent cx="2812296" cy="2770632"/>
            <wp:effectExtent l="0" t="0" r="0" b="0"/>
            <wp:docPr id="213364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41877" name=""/>
                    <pic:cNvPicPr/>
                  </pic:nvPicPr>
                  <pic:blipFill>
                    <a:blip r:embed="rId31"/>
                    <a:stretch>
                      <a:fillRect/>
                    </a:stretch>
                  </pic:blipFill>
                  <pic:spPr>
                    <a:xfrm>
                      <a:off x="0" y="0"/>
                      <a:ext cx="2812296" cy="2770632"/>
                    </a:xfrm>
                    <a:prstGeom prst="rect">
                      <a:avLst/>
                    </a:prstGeom>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732"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732"/>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w:t>
      </w:r>
      <w:commentRangeStart w:id="733"/>
      <w:r w:rsidRPr="002A6357">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w:t>
      </w:r>
      <w:commentRangeEnd w:id="733"/>
      <w:r w:rsidR="00E84CA4">
        <w:rPr>
          <w:rStyle w:val="CommentReference"/>
        </w:rPr>
        <w:commentReference w:id="733"/>
      </w:r>
      <w:r w:rsidR="00EB1F00" w:rsidRPr="002A6357">
        <w:rPr>
          <w:rFonts w:ascii="Times New Roman" w:hAnsi="Times New Roman" w:cs="Times New Roman"/>
          <w:sz w:val="20"/>
          <w:szCs w:val="20"/>
          <w:lang w:val="en-US"/>
        </w:rPr>
        <w:t>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2B59501E" w:rsidR="0045315F" w:rsidRDefault="0045315F" w:rsidP="00920599">
      <w:pPr>
        <w:jc w:val="both"/>
        <w:rPr>
          <w:rFonts w:ascii="Times New Roman" w:hAnsi="Times New Roman" w:cs="Times New Roman"/>
          <w:sz w:val="24"/>
          <w:szCs w:val="24"/>
          <w:lang w:val="en-US"/>
        </w:rPr>
      </w:pPr>
    </w:p>
    <w:p w14:paraId="3F5F3FE7" w14:textId="77777777" w:rsidR="00F81F69" w:rsidRDefault="00F81F69" w:rsidP="00920599">
      <w:pPr>
        <w:jc w:val="both"/>
        <w:rPr>
          <w:rFonts w:ascii="Times New Roman" w:hAnsi="Times New Roman" w:cs="Times New Roman"/>
          <w:sz w:val="24"/>
          <w:szCs w:val="24"/>
          <w:lang w:val="en-US"/>
        </w:rPr>
      </w:pPr>
    </w:p>
    <w:p w14:paraId="603FDB59" w14:textId="77777777" w:rsidR="00F81F69" w:rsidRDefault="00F81F69" w:rsidP="00920599">
      <w:pPr>
        <w:jc w:val="both"/>
        <w:rPr>
          <w:rFonts w:ascii="Times New Roman" w:hAnsi="Times New Roman" w:cs="Times New Roman"/>
          <w:sz w:val="24"/>
          <w:szCs w:val="24"/>
          <w:lang w:val="en-US"/>
        </w:rPr>
      </w:pPr>
    </w:p>
    <w:p w14:paraId="56A8CF7C" w14:textId="77777777" w:rsidR="00F81F69" w:rsidRDefault="00F81F69" w:rsidP="00920599">
      <w:pPr>
        <w:jc w:val="both"/>
        <w:rPr>
          <w:rFonts w:ascii="Times New Roman" w:hAnsi="Times New Roman" w:cs="Times New Roman"/>
          <w:sz w:val="24"/>
          <w:szCs w:val="24"/>
          <w:lang w:val="en-US"/>
        </w:rPr>
      </w:pPr>
    </w:p>
    <w:p w14:paraId="3312EECD" w14:textId="0EA1A7C6" w:rsidR="0026394D" w:rsidRDefault="0026394D" w:rsidP="00920599">
      <w:pPr>
        <w:jc w:val="both"/>
        <w:rPr>
          <w:rFonts w:ascii="Times New Roman" w:hAnsi="Times New Roman" w:cs="Times New Roman"/>
          <w:sz w:val="24"/>
          <w:szCs w:val="24"/>
          <w:lang w:val="en-US"/>
        </w:rPr>
      </w:pPr>
      <w:r>
        <w:rPr>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32"/>
                    <a:stretch>
                      <a:fillRect/>
                    </a:stretch>
                  </pic:blipFill>
                  <pic:spPr>
                    <a:xfrm>
                      <a:off x="0" y="0"/>
                      <a:ext cx="2812296" cy="2770632"/>
                    </a:xfrm>
                    <a:prstGeom prst="rect">
                      <a:avLst/>
                    </a:prstGeom>
                  </pic:spPr>
                </pic:pic>
              </a:graphicData>
            </a:graphic>
          </wp:inline>
        </w:drawing>
      </w:r>
      <w:r w:rsidRPr="0026394D">
        <w:rPr>
          <w:noProof/>
        </w:rPr>
        <w:t xml:space="preserve"> </w:t>
      </w:r>
      <w:r>
        <w:rPr>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33"/>
                    <a:stretch>
                      <a:fillRect/>
                    </a:stretch>
                  </pic:blipFill>
                  <pic:spPr>
                    <a:xfrm>
                      <a:off x="0" y="0"/>
                      <a:ext cx="2812296" cy="2770632"/>
                    </a:xfrm>
                    <a:prstGeom prst="rect">
                      <a:avLst/>
                    </a:prstGeom>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w:t>
      </w:r>
      <w:commentRangeStart w:id="734"/>
      <w:r w:rsidR="0038699D" w:rsidRPr="002A6357">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commentRangeEnd w:id="734"/>
      <w:r w:rsidR="00E84CA4">
        <w:rPr>
          <w:rStyle w:val="CommentReference"/>
        </w:rPr>
        <w:commentReference w:id="734"/>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Default="00BF2507" w:rsidP="00D664A0">
      <w:pPr>
        <w:spacing w:after="0"/>
        <w:jc w:val="both"/>
        <w:rPr>
          <w:rFonts w:ascii="Times New Roman" w:hAnsi="Times New Roman" w:cs="Times New Roman"/>
          <w:sz w:val="24"/>
          <w:szCs w:val="24"/>
        </w:rPr>
      </w:pPr>
    </w:p>
    <w:p w14:paraId="26DCA9AE" w14:textId="77777777" w:rsidR="00DF211F" w:rsidRDefault="00DF211F" w:rsidP="00D664A0">
      <w:pPr>
        <w:spacing w:after="0"/>
        <w:jc w:val="both"/>
        <w:rPr>
          <w:rFonts w:ascii="Times New Roman" w:hAnsi="Times New Roman" w:cs="Times New Roman"/>
          <w:sz w:val="24"/>
          <w:szCs w:val="24"/>
        </w:rPr>
      </w:pPr>
    </w:p>
    <w:p w14:paraId="680803EF" w14:textId="77777777" w:rsidR="00DF211F" w:rsidRDefault="00DF211F" w:rsidP="00D664A0">
      <w:pPr>
        <w:spacing w:after="0"/>
        <w:jc w:val="both"/>
        <w:rPr>
          <w:rFonts w:ascii="Times New Roman" w:hAnsi="Times New Roman" w:cs="Times New Roman"/>
          <w:sz w:val="24"/>
          <w:szCs w:val="24"/>
        </w:rPr>
      </w:pPr>
    </w:p>
    <w:p w14:paraId="78CBEA0A" w14:textId="77777777" w:rsidR="00DF211F" w:rsidRDefault="00DF211F" w:rsidP="00D664A0">
      <w:pPr>
        <w:spacing w:after="0"/>
        <w:jc w:val="both"/>
        <w:rPr>
          <w:rFonts w:ascii="Times New Roman" w:hAnsi="Times New Roman" w:cs="Times New Roman"/>
          <w:sz w:val="24"/>
          <w:szCs w:val="24"/>
        </w:rPr>
      </w:pPr>
    </w:p>
    <w:p w14:paraId="60FA1621" w14:textId="77777777" w:rsidR="00DF211F" w:rsidRDefault="00DF211F" w:rsidP="00D664A0">
      <w:pPr>
        <w:spacing w:after="0"/>
        <w:jc w:val="both"/>
        <w:rPr>
          <w:rFonts w:ascii="Times New Roman" w:hAnsi="Times New Roman" w:cs="Times New Roman"/>
          <w:sz w:val="24"/>
          <w:szCs w:val="24"/>
        </w:rPr>
      </w:pPr>
    </w:p>
    <w:p w14:paraId="66243D45" w14:textId="77777777" w:rsidR="00DF211F" w:rsidRDefault="00DF211F" w:rsidP="00D664A0">
      <w:pPr>
        <w:spacing w:after="0"/>
        <w:jc w:val="both"/>
        <w:rPr>
          <w:rFonts w:ascii="Times New Roman" w:hAnsi="Times New Roman" w:cs="Times New Roman"/>
          <w:sz w:val="24"/>
          <w:szCs w:val="24"/>
        </w:rPr>
      </w:pPr>
    </w:p>
    <w:p w14:paraId="2C6BFCDC" w14:textId="77777777" w:rsidR="00DF211F" w:rsidRDefault="00DF211F" w:rsidP="00D664A0">
      <w:pPr>
        <w:spacing w:after="0"/>
        <w:jc w:val="both"/>
        <w:rPr>
          <w:rFonts w:ascii="Times New Roman" w:hAnsi="Times New Roman" w:cs="Times New Roman"/>
          <w:sz w:val="24"/>
          <w:szCs w:val="24"/>
        </w:rPr>
      </w:pPr>
    </w:p>
    <w:p w14:paraId="033965E2" w14:textId="77777777" w:rsidR="00DF211F" w:rsidRDefault="00DF211F" w:rsidP="00D664A0">
      <w:pPr>
        <w:spacing w:after="0"/>
        <w:jc w:val="both"/>
        <w:rPr>
          <w:rFonts w:ascii="Times New Roman" w:hAnsi="Times New Roman" w:cs="Times New Roman"/>
          <w:sz w:val="24"/>
          <w:szCs w:val="24"/>
        </w:rPr>
      </w:pPr>
    </w:p>
    <w:p w14:paraId="2E828919" w14:textId="77777777" w:rsidR="00DF211F" w:rsidRDefault="00DF211F" w:rsidP="00D664A0">
      <w:pPr>
        <w:spacing w:after="0"/>
        <w:jc w:val="both"/>
        <w:rPr>
          <w:rFonts w:ascii="Times New Roman" w:hAnsi="Times New Roman" w:cs="Times New Roman"/>
          <w:sz w:val="24"/>
          <w:szCs w:val="24"/>
        </w:rPr>
      </w:pPr>
    </w:p>
    <w:p w14:paraId="6A90F471" w14:textId="77777777" w:rsidR="00DF211F" w:rsidRDefault="00DF211F" w:rsidP="00D664A0">
      <w:pPr>
        <w:spacing w:after="0"/>
        <w:jc w:val="both"/>
        <w:rPr>
          <w:rFonts w:ascii="Times New Roman" w:hAnsi="Times New Roman" w:cs="Times New Roman"/>
          <w:sz w:val="24"/>
          <w:szCs w:val="24"/>
        </w:rPr>
      </w:pPr>
    </w:p>
    <w:p w14:paraId="1FCDD340" w14:textId="77777777" w:rsidR="00DF211F" w:rsidRDefault="00DF211F" w:rsidP="00D664A0">
      <w:pPr>
        <w:spacing w:after="0"/>
        <w:jc w:val="both"/>
        <w:rPr>
          <w:rFonts w:ascii="Times New Roman" w:hAnsi="Times New Roman" w:cs="Times New Roman"/>
          <w:sz w:val="24"/>
          <w:szCs w:val="24"/>
        </w:rPr>
      </w:pPr>
    </w:p>
    <w:p w14:paraId="67FCA60B" w14:textId="77777777" w:rsidR="00DF211F" w:rsidRDefault="00DF211F" w:rsidP="00D664A0">
      <w:pPr>
        <w:spacing w:after="0"/>
        <w:jc w:val="both"/>
        <w:rPr>
          <w:rFonts w:ascii="Times New Roman" w:hAnsi="Times New Roman" w:cs="Times New Roman"/>
          <w:sz w:val="24"/>
          <w:szCs w:val="24"/>
        </w:rPr>
      </w:pPr>
    </w:p>
    <w:p w14:paraId="6BE9165C" w14:textId="77777777" w:rsidR="00DF211F" w:rsidRDefault="00DF211F" w:rsidP="00D664A0">
      <w:pPr>
        <w:spacing w:after="0"/>
        <w:jc w:val="both"/>
        <w:rPr>
          <w:rFonts w:ascii="Times New Roman" w:hAnsi="Times New Roman" w:cs="Times New Roman"/>
          <w:sz w:val="24"/>
          <w:szCs w:val="24"/>
        </w:rPr>
      </w:pPr>
    </w:p>
    <w:p w14:paraId="15E9C9F4" w14:textId="77777777" w:rsidR="00DF211F" w:rsidRDefault="00DF211F" w:rsidP="00D664A0">
      <w:pPr>
        <w:spacing w:after="0"/>
        <w:jc w:val="both"/>
        <w:rPr>
          <w:rFonts w:ascii="Times New Roman" w:hAnsi="Times New Roman" w:cs="Times New Roman"/>
          <w:sz w:val="24"/>
          <w:szCs w:val="24"/>
        </w:rPr>
      </w:pPr>
    </w:p>
    <w:p w14:paraId="3F96EE56" w14:textId="77777777" w:rsidR="00DF211F" w:rsidRDefault="00DF211F" w:rsidP="00D664A0">
      <w:pPr>
        <w:spacing w:after="0"/>
        <w:jc w:val="both"/>
        <w:rPr>
          <w:rFonts w:ascii="Times New Roman" w:hAnsi="Times New Roman" w:cs="Times New Roman"/>
          <w:sz w:val="24"/>
          <w:szCs w:val="24"/>
        </w:rPr>
      </w:pPr>
    </w:p>
    <w:p w14:paraId="16AA1FC6" w14:textId="77777777" w:rsidR="00DF211F" w:rsidRPr="004265DA" w:rsidRDefault="00DF211F"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735"/>
      <w:commentRangeStart w:id="736"/>
      <w:r w:rsidRPr="00FE62D9">
        <w:rPr>
          <w:rFonts w:ascii="Times New Roman" w:hAnsi="Times New Roman" w:cs="Times New Roman"/>
          <w:b/>
          <w:bCs/>
          <w:sz w:val="28"/>
          <w:szCs w:val="28"/>
        </w:rPr>
        <w:lastRenderedPageBreak/>
        <w:t>Reference</w:t>
      </w:r>
      <w:r w:rsidR="00FE62D9">
        <w:rPr>
          <w:rFonts w:ascii="Times New Roman" w:hAnsi="Times New Roman" w:cs="Times New Roman"/>
          <w:b/>
          <w:bCs/>
          <w:sz w:val="28"/>
          <w:szCs w:val="28"/>
        </w:rPr>
        <w:t>s</w:t>
      </w:r>
      <w:commentRangeEnd w:id="735"/>
      <w:r w:rsidR="006241DE">
        <w:rPr>
          <w:rStyle w:val="CommentReference"/>
        </w:rPr>
        <w:commentReference w:id="735"/>
      </w:r>
      <w:commentRangeEnd w:id="736"/>
      <w:r w:rsidR="00003473">
        <w:rPr>
          <w:rStyle w:val="CommentReference"/>
        </w:rPr>
        <w:commentReference w:id="736"/>
      </w:r>
    </w:p>
    <w:bookmarkStart w:id="737" w:name="_Hlk134550334"/>
    <w:p w14:paraId="6F4EA2C4" w14:textId="77777777" w:rsidR="000C6C7C" w:rsidRPr="000C6C7C" w:rsidRDefault="00383C29" w:rsidP="000C6C7C">
      <w:pPr>
        <w:pStyle w:val="EndNoteBibliography"/>
        <w:spacing w:after="0"/>
        <w:ind w:left="720" w:hanging="720"/>
      </w:pPr>
      <w:r w:rsidRPr="00CF64E8">
        <w:rPr>
          <w:rFonts w:ascii="Times New Roman" w:hAnsi="Times New Roman" w:cs="Times New Roman"/>
          <w:sz w:val="20"/>
          <w:szCs w:val="20"/>
        </w:rPr>
        <w:fldChar w:fldCharType="begin"/>
      </w:r>
      <w:r w:rsidRPr="00CF64E8">
        <w:rPr>
          <w:rFonts w:ascii="Times New Roman" w:hAnsi="Times New Roman" w:cs="Times New Roman"/>
          <w:sz w:val="20"/>
          <w:szCs w:val="20"/>
        </w:rPr>
        <w:instrText xml:space="preserve"> ADDIN EN.REFLIST </w:instrText>
      </w:r>
      <w:r w:rsidRPr="00CF64E8">
        <w:rPr>
          <w:rFonts w:ascii="Times New Roman" w:hAnsi="Times New Roman" w:cs="Times New Roman"/>
          <w:sz w:val="20"/>
          <w:szCs w:val="20"/>
        </w:rPr>
        <w:fldChar w:fldCharType="separate"/>
      </w:r>
      <w:r w:rsidR="000C6C7C" w:rsidRPr="000C6C7C">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0C6C7C" w:rsidRPr="000C6C7C">
        <w:rPr>
          <w:i/>
        </w:rPr>
        <w:t>Agronomy</w:t>
      </w:r>
      <w:r w:rsidR="000C6C7C" w:rsidRPr="000C6C7C">
        <w:t>,</w:t>
      </w:r>
      <w:r w:rsidR="000C6C7C" w:rsidRPr="000C6C7C">
        <w:rPr>
          <w:i/>
        </w:rPr>
        <w:t xml:space="preserve"> 12</w:t>
      </w:r>
      <w:r w:rsidR="000C6C7C" w:rsidRPr="000C6C7C">
        <w:t xml:space="preserve">(9), 2211. </w:t>
      </w:r>
    </w:p>
    <w:p w14:paraId="132C80E2" w14:textId="77777777" w:rsidR="000C6C7C" w:rsidRPr="000C6C7C" w:rsidRDefault="000C6C7C" w:rsidP="000C6C7C">
      <w:pPr>
        <w:pStyle w:val="EndNoteBibliography"/>
        <w:spacing w:after="0"/>
        <w:ind w:left="720" w:hanging="720"/>
      </w:pPr>
      <w:r w:rsidRPr="000C6C7C">
        <w:t xml:space="preserve">Adedia, D., Asem, L., Appiah, S. K., Nanga, S., Boateng, Y., Duedu, K. O., &amp; Anani, L. (2020). Assessment of hypertension-induced deaths in Ghana: a nation-wide study from 2012 to 2016. </w:t>
      </w:r>
      <w:r w:rsidRPr="000C6C7C">
        <w:rPr>
          <w:i/>
        </w:rPr>
        <w:t>Journal of Data Analysis and Information Processing</w:t>
      </w:r>
      <w:r w:rsidRPr="000C6C7C">
        <w:t>,</w:t>
      </w:r>
      <w:r w:rsidRPr="000C6C7C">
        <w:rPr>
          <w:i/>
        </w:rPr>
        <w:t xml:space="preserve"> 8</w:t>
      </w:r>
      <w:r w:rsidRPr="000C6C7C">
        <w:t xml:space="preserve">(03), 158. </w:t>
      </w:r>
    </w:p>
    <w:p w14:paraId="06B7891D" w14:textId="77777777" w:rsidR="000C6C7C" w:rsidRPr="000C6C7C" w:rsidRDefault="000C6C7C" w:rsidP="000C6C7C">
      <w:pPr>
        <w:pStyle w:val="EndNoteBibliography"/>
        <w:spacing w:after="0"/>
        <w:ind w:left="720" w:hanging="720"/>
      </w:pPr>
      <w:r w:rsidRPr="000C6C7C">
        <w:t xml:space="preserve">Ahmad, A. A., Radovich, T. J., Nguyen, H. V., Uyeda, J., Arakaki, A., Cadby, J., Paull, R., Sugano, J., &amp; Teves, G. (2016). Use of organic fertilizers to enhance soil fertility, plant growth, and yield in a tropical environment. </w:t>
      </w:r>
      <w:r w:rsidRPr="000C6C7C">
        <w:rPr>
          <w:i/>
        </w:rPr>
        <w:t>Organic Fertilizers-From Basic Concepts to Applied Outcomes</w:t>
      </w:r>
      <w:r w:rsidRPr="000C6C7C">
        <w:t xml:space="preserve">, 85-108. </w:t>
      </w:r>
    </w:p>
    <w:p w14:paraId="79135958" w14:textId="476BE1CB" w:rsidR="000C6C7C" w:rsidRPr="000C6C7C" w:rsidRDefault="000C6C7C" w:rsidP="000C6C7C">
      <w:pPr>
        <w:pStyle w:val="EndNoteBibliography"/>
        <w:spacing w:after="0"/>
        <w:ind w:left="720" w:hanging="720"/>
      </w:pPr>
      <w:r w:rsidRPr="000C6C7C">
        <w:t xml:space="preserve">Ahuja, I., Rohloff, J., &amp; Bones, A. M. (2010). Defence mechanisms of Brassicaceae: implications for plant-insect interactions and potential for integrated pest management. A review. </w:t>
      </w:r>
      <w:r w:rsidRPr="000C6C7C">
        <w:rPr>
          <w:i/>
        </w:rPr>
        <w:t>Agronomy for Sustainable Development</w:t>
      </w:r>
      <w:r w:rsidRPr="000C6C7C">
        <w:t>,</w:t>
      </w:r>
      <w:r w:rsidRPr="000C6C7C">
        <w:rPr>
          <w:i/>
        </w:rPr>
        <w:t xml:space="preserve"> 30</w:t>
      </w:r>
      <w:r w:rsidRPr="000C6C7C">
        <w:t xml:space="preserve">(2), 311-348. </w:t>
      </w:r>
      <w:hyperlink r:id="rId34" w:history="1">
        <w:r w:rsidRPr="000C6C7C">
          <w:rPr>
            <w:rStyle w:val="Hyperlink"/>
          </w:rPr>
          <w:t>https://doi.org/10.1051/agro/2009025</w:t>
        </w:r>
      </w:hyperlink>
      <w:r w:rsidRPr="000C6C7C">
        <w:t xml:space="preserve"> </w:t>
      </w:r>
    </w:p>
    <w:p w14:paraId="701C2DDE" w14:textId="77777777" w:rsidR="000C6C7C" w:rsidRPr="000C6C7C" w:rsidRDefault="000C6C7C" w:rsidP="000C6C7C">
      <w:pPr>
        <w:pStyle w:val="EndNoteBibliography"/>
        <w:spacing w:after="0"/>
        <w:ind w:left="720" w:hanging="720"/>
      </w:pPr>
      <w:r w:rsidRPr="000C6C7C">
        <w:t xml:space="preserve">Alattar, M. A., Alattar, F. N., &amp; Popa, R. (2016). Effects of microaerobic fermentation and black soldier fly larvae food scrap processing residues on the growth of corn plants (Zea mays). </w:t>
      </w:r>
      <w:r w:rsidRPr="000C6C7C">
        <w:rPr>
          <w:i/>
        </w:rPr>
        <w:t>Plant Science Today</w:t>
      </w:r>
      <w:r w:rsidRPr="000C6C7C">
        <w:t>,</w:t>
      </w:r>
      <w:r w:rsidRPr="000C6C7C">
        <w:rPr>
          <w:i/>
        </w:rPr>
        <w:t xml:space="preserve"> 3</w:t>
      </w:r>
      <w:r w:rsidRPr="000C6C7C">
        <w:t xml:space="preserve">(1), 57-62. </w:t>
      </w:r>
    </w:p>
    <w:p w14:paraId="12628D13" w14:textId="77777777" w:rsidR="000C6C7C" w:rsidRPr="000C6C7C" w:rsidRDefault="000C6C7C" w:rsidP="000C6C7C">
      <w:pPr>
        <w:pStyle w:val="EndNoteBibliography"/>
        <w:spacing w:after="0"/>
        <w:ind w:left="720" w:hanging="720"/>
      </w:pPr>
      <w:r w:rsidRPr="000C6C7C">
        <w:t xml:space="preserve">Angelova, V., Akova, V., Artinova, N., &amp; Ivanov, K. (2013). The effect of organic amendments on soil chemical characteristics. </w:t>
      </w:r>
      <w:r w:rsidRPr="000C6C7C">
        <w:rPr>
          <w:i/>
        </w:rPr>
        <w:t>Bulgarian Journal of Agricultural Science</w:t>
      </w:r>
      <w:r w:rsidRPr="000C6C7C">
        <w:t>,</w:t>
      </w:r>
      <w:r w:rsidRPr="000C6C7C">
        <w:rPr>
          <w:i/>
        </w:rPr>
        <w:t xml:space="preserve"> 19</w:t>
      </w:r>
      <w:r w:rsidRPr="000C6C7C">
        <w:t xml:space="preserve">(5), 958-971. </w:t>
      </w:r>
    </w:p>
    <w:p w14:paraId="49FAED81" w14:textId="6053C51C" w:rsidR="000C6C7C" w:rsidRPr="000C6C7C" w:rsidRDefault="000C6C7C" w:rsidP="000C6C7C">
      <w:pPr>
        <w:pStyle w:val="EndNoteBibliography"/>
        <w:spacing w:after="0"/>
        <w:ind w:left="720" w:hanging="720"/>
      </w:pPr>
      <w:r w:rsidRPr="000C6C7C">
        <w:t xml:space="preserve">Barragán-Fonseca, K. Y., Nurfikari, A., van de Zande, E. M., Wantulla, M., van Loon, J. J. A., de Boer, W., &amp; Dicke, M. (2022). Insect frass and exuviae to promote plant growth and health. </w:t>
      </w:r>
      <w:r w:rsidRPr="000C6C7C">
        <w:rPr>
          <w:i/>
        </w:rPr>
        <w:t>Trends Plant Sci</w:t>
      </w:r>
      <w:r w:rsidRPr="000C6C7C">
        <w:t>,</w:t>
      </w:r>
      <w:r w:rsidRPr="000C6C7C">
        <w:rPr>
          <w:i/>
        </w:rPr>
        <w:t xml:space="preserve"> 27</w:t>
      </w:r>
      <w:r w:rsidRPr="000C6C7C">
        <w:t xml:space="preserve">(7), 646-654. </w:t>
      </w:r>
      <w:hyperlink r:id="rId35" w:history="1">
        <w:r w:rsidRPr="000C6C7C">
          <w:rPr>
            <w:rStyle w:val="Hyperlink"/>
          </w:rPr>
          <w:t>https://doi.org/10.1016/j.tplants.2022.01.007</w:t>
        </w:r>
      </w:hyperlink>
      <w:r w:rsidRPr="000C6C7C">
        <w:t xml:space="preserve"> </w:t>
      </w:r>
    </w:p>
    <w:p w14:paraId="758D947E" w14:textId="2AF4C255" w:rsidR="000C6C7C" w:rsidRPr="000C6C7C" w:rsidRDefault="000C6C7C" w:rsidP="000C6C7C">
      <w:pPr>
        <w:pStyle w:val="EndNoteBibliography"/>
        <w:spacing w:after="0"/>
        <w:ind w:left="720" w:hanging="720"/>
      </w:pPr>
      <w:r w:rsidRPr="000C6C7C">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0C6C7C">
        <w:rPr>
          <w:i/>
        </w:rPr>
        <w:t>Saudi journal of biological sciences</w:t>
      </w:r>
      <w:r w:rsidRPr="000C6C7C">
        <w:t>,</w:t>
      </w:r>
      <w:r w:rsidRPr="000C6C7C">
        <w:rPr>
          <w:i/>
        </w:rPr>
        <w:t xml:space="preserve"> 28</w:t>
      </w:r>
      <w:r w:rsidRPr="000C6C7C">
        <w:t xml:space="preserve">(4), 2534-2539. </w:t>
      </w:r>
      <w:hyperlink r:id="rId36" w:history="1">
        <w:r w:rsidRPr="000C6C7C">
          <w:rPr>
            <w:rStyle w:val="Hyperlink"/>
          </w:rPr>
          <w:t>https://doi.org/https://doi.org/10.1016/j.sjbs.2021.01.057</w:t>
        </w:r>
      </w:hyperlink>
      <w:r w:rsidRPr="000C6C7C">
        <w:t xml:space="preserve"> </w:t>
      </w:r>
    </w:p>
    <w:p w14:paraId="3FEB2F78" w14:textId="6B3BF288" w:rsidR="000C6C7C" w:rsidRPr="000C6C7C" w:rsidRDefault="000C6C7C" w:rsidP="000C6C7C">
      <w:pPr>
        <w:pStyle w:val="EndNoteBibliography"/>
        <w:spacing w:after="0"/>
        <w:ind w:left="720" w:hanging="720"/>
      </w:pPr>
      <w:r w:rsidRPr="000C6C7C">
        <w:t xml:space="preserve">Basri, N. E. A., Azman, N. A., Ahmad, I. K., Suja, F., Jalil, N. A. A., &amp; Amrul, N. F. (2022). Potential Applications of Frass Derived from Black Soldier Fly Larvae Treatment of Food Waste: A Review. </w:t>
      </w:r>
      <w:r w:rsidRPr="000C6C7C">
        <w:rPr>
          <w:i/>
        </w:rPr>
        <w:t>Foods</w:t>
      </w:r>
      <w:r w:rsidRPr="000C6C7C">
        <w:t>,</w:t>
      </w:r>
      <w:r w:rsidRPr="000C6C7C">
        <w:rPr>
          <w:i/>
        </w:rPr>
        <w:t xml:space="preserve"> 11</w:t>
      </w:r>
      <w:r w:rsidRPr="000C6C7C">
        <w:t xml:space="preserve">(17), 2664. </w:t>
      </w:r>
      <w:hyperlink r:id="rId37" w:history="1">
        <w:r w:rsidRPr="000C6C7C">
          <w:rPr>
            <w:rStyle w:val="Hyperlink"/>
          </w:rPr>
          <w:t>https://www.mdpi.com/2304-8158/11/17/2664</w:t>
        </w:r>
      </w:hyperlink>
      <w:r w:rsidRPr="000C6C7C">
        <w:t xml:space="preserve"> </w:t>
      </w:r>
    </w:p>
    <w:p w14:paraId="04D71AF7" w14:textId="77777777" w:rsidR="000C6C7C" w:rsidRPr="000C6C7C" w:rsidRDefault="000C6C7C" w:rsidP="000C6C7C">
      <w:pPr>
        <w:pStyle w:val="EndNoteBibliography"/>
        <w:spacing w:after="0"/>
        <w:ind w:left="720" w:hanging="720"/>
      </w:pPr>
      <w:r w:rsidRPr="000C6C7C">
        <w:t xml:space="preserve">Basu, A., Prasad, P., Das, S. N., Kalam, S., Sayyed, R., Reddy, M., &amp; El Enshasy, H. (2021). Plant growth promoting rhizobacteria (PGPR) as green bioinoculants: recent developments, constraints, and prospects. </w:t>
      </w:r>
      <w:r w:rsidRPr="000C6C7C">
        <w:rPr>
          <w:i/>
        </w:rPr>
        <w:t>Sustainability</w:t>
      </w:r>
      <w:r w:rsidRPr="000C6C7C">
        <w:t>,</w:t>
      </w:r>
      <w:r w:rsidRPr="000C6C7C">
        <w:rPr>
          <w:i/>
        </w:rPr>
        <w:t xml:space="preserve"> 13</w:t>
      </w:r>
      <w:r w:rsidRPr="000C6C7C">
        <w:t xml:space="preserve">(3), 1140. </w:t>
      </w:r>
    </w:p>
    <w:p w14:paraId="5D23A906" w14:textId="77777777" w:rsidR="000C6C7C" w:rsidRPr="000C6C7C" w:rsidRDefault="000C6C7C" w:rsidP="000C6C7C">
      <w:pPr>
        <w:pStyle w:val="EndNoteBibliography"/>
        <w:spacing w:after="0"/>
        <w:ind w:left="720" w:hanging="720"/>
      </w:pPr>
      <w:r w:rsidRPr="000C6C7C">
        <w:t xml:space="preserve">Bates, D., Mächler, M., Bolker, B., &amp; Walker, S. (2014). Fitting linear mixed-effects models using lme4. </w:t>
      </w:r>
      <w:r w:rsidRPr="000C6C7C">
        <w:rPr>
          <w:i/>
        </w:rPr>
        <w:t>arXiv preprint arXiv:1406.5823</w:t>
      </w:r>
      <w:r w:rsidRPr="000C6C7C">
        <w:t xml:space="preserve">. </w:t>
      </w:r>
    </w:p>
    <w:p w14:paraId="1F2F8C6B" w14:textId="75634197" w:rsidR="000C6C7C" w:rsidRPr="000C6C7C" w:rsidRDefault="000C6C7C" w:rsidP="000C6C7C">
      <w:pPr>
        <w:pStyle w:val="EndNoteBibliography"/>
        <w:spacing w:after="0"/>
        <w:ind w:left="720" w:hanging="720"/>
      </w:pPr>
      <w:r w:rsidRPr="00E06A69">
        <w:rPr>
          <w:lang w:val="nl-NL"/>
          <w:rPrChange w:id="738" w:author="Chia, Shaphan Yong" w:date="2023-06-20T18:39:00Z">
            <w:rPr/>
          </w:rPrChange>
        </w:rPr>
        <w:t xml:space="preserve">Berendsen, R. L., Pieterse, C. M., &amp; Bakker, P. A. (2012). </w:t>
      </w:r>
      <w:r w:rsidRPr="000C6C7C">
        <w:t xml:space="preserve">The rhizosphere microbiome and plant health. </w:t>
      </w:r>
      <w:r w:rsidRPr="000C6C7C">
        <w:rPr>
          <w:i/>
        </w:rPr>
        <w:t>Trends Plant Sci</w:t>
      </w:r>
      <w:r w:rsidRPr="000C6C7C">
        <w:t>,</w:t>
      </w:r>
      <w:r w:rsidRPr="000C6C7C">
        <w:rPr>
          <w:i/>
        </w:rPr>
        <w:t xml:space="preserve"> 17</w:t>
      </w:r>
      <w:r w:rsidRPr="000C6C7C">
        <w:t xml:space="preserve">(8), 478-486. </w:t>
      </w:r>
      <w:hyperlink r:id="rId38" w:history="1">
        <w:r w:rsidRPr="000C6C7C">
          <w:rPr>
            <w:rStyle w:val="Hyperlink"/>
          </w:rPr>
          <w:t>https://doi.org/10.1016/j.tplants.2012.04.001</w:t>
        </w:r>
      </w:hyperlink>
      <w:r w:rsidRPr="000C6C7C">
        <w:t xml:space="preserve"> </w:t>
      </w:r>
    </w:p>
    <w:p w14:paraId="482B2611" w14:textId="77777777" w:rsidR="000C6C7C" w:rsidRPr="000C6C7C" w:rsidRDefault="000C6C7C" w:rsidP="000C6C7C">
      <w:pPr>
        <w:pStyle w:val="EndNoteBibliography"/>
        <w:spacing w:after="0"/>
        <w:ind w:left="720" w:hanging="720"/>
      </w:pPr>
      <w:r w:rsidRPr="000C6C7C">
        <w:t xml:space="preserve">Chen, Y., Olson, D. M., &amp; Ruberson, J. R. (2010). Effects of nitrogen fertilization on tritrophic interactions. </w:t>
      </w:r>
      <w:r w:rsidRPr="000C6C7C">
        <w:rPr>
          <w:i/>
        </w:rPr>
        <w:t>Arthropod-Plant Interactions</w:t>
      </w:r>
      <w:r w:rsidRPr="000C6C7C">
        <w:t>,</w:t>
      </w:r>
      <w:r w:rsidRPr="000C6C7C">
        <w:rPr>
          <w:i/>
        </w:rPr>
        <w:t xml:space="preserve"> 4</w:t>
      </w:r>
      <w:r w:rsidRPr="000C6C7C">
        <w:t xml:space="preserve">, 81-94. </w:t>
      </w:r>
    </w:p>
    <w:p w14:paraId="4A0C3773" w14:textId="77777777" w:rsidR="000C6C7C" w:rsidRPr="000C6C7C" w:rsidRDefault="000C6C7C" w:rsidP="000C6C7C">
      <w:pPr>
        <w:pStyle w:val="EndNoteBibliography"/>
        <w:spacing w:after="0"/>
        <w:ind w:left="720" w:hanging="720"/>
      </w:pPr>
      <w:r w:rsidRPr="000C6C7C">
        <w:t xml:space="preserve">Chia, S. Y., Tanga, C. M., Osuga, I. M., Cheseto, X., Ekesi, S., Dicke, M., &amp; van Loon, J. J. (2020). Nutritional composition of black soldier fly larvae feeding on agro‐industrial by‐products. </w:t>
      </w:r>
      <w:r w:rsidRPr="000C6C7C">
        <w:rPr>
          <w:i/>
        </w:rPr>
        <w:t>Entomologia Experimentalis et Applicata</w:t>
      </w:r>
      <w:r w:rsidRPr="000C6C7C">
        <w:t>,</w:t>
      </w:r>
      <w:r w:rsidRPr="000C6C7C">
        <w:rPr>
          <w:i/>
        </w:rPr>
        <w:t xml:space="preserve"> 168</w:t>
      </w:r>
      <w:r w:rsidRPr="000C6C7C">
        <w:t xml:space="preserve">(6-7), 472-481. </w:t>
      </w:r>
    </w:p>
    <w:p w14:paraId="322D4712" w14:textId="77777777" w:rsidR="000C6C7C" w:rsidRPr="000C6C7C" w:rsidRDefault="000C6C7C" w:rsidP="000C6C7C">
      <w:pPr>
        <w:pStyle w:val="EndNoteBibliography"/>
        <w:spacing w:after="0"/>
        <w:ind w:left="720" w:hanging="720"/>
      </w:pPr>
      <w:r w:rsidRPr="000C6C7C">
        <w:t xml:space="preserve">Chia, S. Y., Tanga, C. M., van Loon, J. J., &amp; Dicke, M. (2019). Insects for sustainable animal feed: inclusive business models involving smallholder farmers. </w:t>
      </w:r>
      <w:r w:rsidRPr="000C6C7C">
        <w:rPr>
          <w:i/>
        </w:rPr>
        <w:t>Current Opinion in Environmental Sustainability</w:t>
      </w:r>
      <w:r w:rsidRPr="000C6C7C">
        <w:t>,</w:t>
      </w:r>
      <w:r w:rsidRPr="000C6C7C">
        <w:rPr>
          <w:i/>
        </w:rPr>
        <w:t xml:space="preserve"> 41</w:t>
      </w:r>
      <w:r w:rsidRPr="000C6C7C">
        <w:t xml:space="preserve">, 23-30. </w:t>
      </w:r>
    </w:p>
    <w:p w14:paraId="6925D0AF" w14:textId="77777777" w:rsidR="000C6C7C" w:rsidRPr="000C6C7C" w:rsidRDefault="000C6C7C" w:rsidP="000C6C7C">
      <w:pPr>
        <w:pStyle w:val="EndNoteBibliography"/>
        <w:spacing w:after="0"/>
        <w:ind w:left="720" w:hanging="720"/>
      </w:pPr>
      <w:r w:rsidRPr="000C6C7C">
        <w:t xml:space="preserve">Choi, S., &amp; Hassanzadeh, N. (2019). BSFL Frass: A novel biofertilizer for improving plant health while minimizing environmental impact. </w:t>
      </w:r>
      <w:r w:rsidRPr="000C6C7C">
        <w:rPr>
          <w:i/>
        </w:rPr>
        <w:t>Candian Sci. Fair J</w:t>
      </w:r>
      <w:r w:rsidRPr="000C6C7C">
        <w:t>,</w:t>
      </w:r>
      <w:r w:rsidRPr="000C6C7C">
        <w:rPr>
          <w:i/>
        </w:rPr>
        <w:t xml:space="preserve"> 2</w:t>
      </w:r>
      <w:r w:rsidRPr="000C6C7C">
        <w:t xml:space="preserve">, 41-46. </w:t>
      </w:r>
    </w:p>
    <w:p w14:paraId="27EBCA5B" w14:textId="77777777" w:rsidR="000C6C7C" w:rsidRPr="000C6C7C" w:rsidRDefault="000C6C7C" w:rsidP="000C6C7C">
      <w:pPr>
        <w:pStyle w:val="EndNoteBibliography"/>
        <w:spacing w:after="0"/>
        <w:ind w:left="720" w:hanging="720"/>
      </w:pPr>
      <w:r w:rsidRPr="000C6C7C">
        <w:t xml:space="preserve">Dzepe, D., Mbenda, T. K., Ngassa, G., Mube, H., Chia, S. Y., Aoudou, Y., &amp; Djouaka, R. (2022). Application of Black Soldier Fly Frass, Hermetia illucens (Diptera: Stratiomyidae) as </w:t>
      </w:r>
      <w:r w:rsidRPr="000C6C7C">
        <w:lastRenderedPageBreak/>
        <w:t xml:space="preserve">Sustainable Organic Fertilizer for Lettuce, Lactuca sativa Production. </w:t>
      </w:r>
      <w:r w:rsidRPr="000C6C7C">
        <w:rPr>
          <w:i/>
        </w:rPr>
        <w:t>Open Journal of Applied Sciences</w:t>
      </w:r>
      <w:r w:rsidRPr="000C6C7C">
        <w:t>,</w:t>
      </w:r>
      <w:r w:rsidRPr="000C6C7C">
        <w:rPr>
          <w:i/>
        </w:rPr>
        <w:t xml:space="preserve"> 12</w:t>
      </w:r>
      <w:r w:rsidRPr="000C6C7C">
        <w:t xml:space="preserve">(10), 1632-1648. </w:t>
      </w:r>
    </w:p>
    <w:p w14:paraId="23D9BA95" w14:textId="77777777" w:rsidR="000C6C7C" w:rsidRPr="000C6C7C" w:rsidRDefault="000C6C7C" w:rsidP="000C6C7C">
      <w:pPr>
        <w:pStyle w:val="EndNoteBibliography"/>
        <w:spacing w:after="0"/>
        <w:ind w:left="720" w:hanging="720"/>
      </w:pPr>
      <w:r w:rsidRPr="000C6C7C">
        <w:t xml:space="preserve">Fox, J., Weisberg, S., Adler, D., Bates, D., Baud-Bovy, G., Ellison, S., Firth, D., Friendly, M., Gorjanc, G., &amp; Graves, S. (2012). Package ‘car’. </w:t>
      </w:r>
      <w:r w:rsidRPr="000C6C7C">
        <w:rPr>
          <w:i/>
        </w:rPr>
        <w:t>Vienna: R Foundation for Statistical Computing</w:t>
      </w:r>
      <w:r w:rsidRPr="000C6C7C">
        <w:t>,</w:t>
      </w:r>
      <w:r w:rsidRPr="000C6C7C">
        <w:rPr>
          <w:i/>
        </w:rPr>
        <w:t xml:space="preserve"> 16</w:t>
      </w:r>
      <w:r w:rsidRPr="000C6C7C">
        <w:t xml:space="preserve">. </w:t>
      </w:r>
    </w:p>
    <w:p w14:paraId="3298539C" w14:textId="2B7F5F2F" w:rsidR="000C6C7C" w:rsidRPr="000C6C7C" w:rsidRDefault="000C6C7C" w:rsidP="000C6C7C">
      <w:pPr>
        <w:pStyle w:val="EndNoteBibliography"/>
        <w:spacing w:after="0"/>
        <w:ind w:left="720" w:hanging="720"/>
      </w:pPr>
      <w:r w:rsidRPr="000C6C7C">
        <w:t xml:space="preserve">Frost, C. J., &amp; Hunter, M. D. (2004). INSECT CANOPY HERBIVORY AND FRASS DEPOSITION AFFECT SOIL NUTRIENT DYNAMICS AND EXPORT IN OAK MESOCOSMS. </w:t>
      </w:r>
      <w:r w:rsidRPr="000C6C7C">
        <w:rPr>
          <w:i/>
        </w:rPr>
        <w:t>Ecology</w:t>
      </w:r>
      <w:r w:rsidRPr="000C6C7C">
        <w:t>,</w:t>
      </w:r>
      <w:r w:rsidRPr="000C6C7C">
        <w:rPr>
          <w:i/>
        </w:rPr>
        <w:t xml:space="preserve"> 85</w:t>
      </w:r>
      <w:r w:rsidRPr="000C6C7C">
        <w:t xml:space="preserve">(12), 3335-3347. </w:t>
      </w:r>
      <w:hyperlink r:id="rId39" w:history="1">
        <w:r w:rsidRPr="000C6C7C">
          <w:rPr>
            <w:rStyle w:val="Hyperlink"/>
          </w:rPr>
          <w:t>https://doi.org/https://doi.org/10.1890/04-0003</w:t>
        </w:r>
      </w:hyperlink>
      <w:r w:rsidRPr="000C6C7C">
        <w:t xml:space="preserve"> </w:t>
      </w:r>
    </w:p>
    <w:p w14:paraId="530C3205" w14:textId="77777777" w:rsidR="000C6C7C" w:rsidRPr="000C6C7C" w:rsidRDefault="000C6C7C" w:rsidP="000C6C7C">
      <w:pPr>
        <w:pStyle w:val="EndNoteBibliography"/>
        <w:spacing w:after="0"/>
        <w:ind w:left="720" w:hanging="720"/>
      </w:pPr>
      <w:r w:rsidRPr="000C6C7C">
        <w:t xml:space="preserve">Gadhave, K. R., Finch, P., Gibson, T. M., &amp; Gange, A. C. (2016). Plant growth-promoting Bacillus suppress Brevicoryne brassicae field infestation and trigger density-dependent and density-independent natural enemy responses. </w:t>
      </w:r>
      <w:r w:rsidRPr="000C6C7C">
        <w:rPr>
          <w:i/>
        </w:rPr>
        <w:t>Journal of Pest Science</w:t>
      </w:r>
      <w:r w:rsidRPr="000C6C7C">
        <w:t>,</w:t>
      </w:r>
      <w:r w:rsidRPr="000C6C7C">
        <w:rPr>
          <w:i/>
        </w:rPr>
        <w:t xml:space="preserve"> 89</w:t>
      </w:r>
      <w:r w:rsidRPr="000C6C7C">
        <w:t xml:space="preserve">, 985-992. </w:t>
      </w:r>
    </w:p>
    <w:p w14:paraId="78AE45AA" w14:textId="77777777" w:rsidR="000C6C7C" w:rsidRPr="000C6C7C" w:rsidRDefault="000C6C7C" w:rsidP="000C6C7C">
      <w:pPr>
        <w:pStyle w:val="EndNoteBibliography"/>
        <w:spacing w:after="0"/>
        <w:ind w:left="720" w:hanging="720"/>
      </w:pPr>
      <w:r w:rsidRPr="000C6C7C">
        <w:t xml:space="preserve">Gärttling, D., Kirchner, S. M., &amp; Schulz, H. (2020). Assessment of the N-and P-fertilization effect of black soldier fly (Diptera: Stratiomyidae) by-products on maize. </w:t>
      </w:r>
      <w:r w:rsidRPr="000C6C7C">
        <w:rPr>
          <w:i/>
        </w:rPr>
        <w:t>Journal of Insect Science</w:t>
      </w:r>
      <w:r w:rsidRPr="000C6C7C">
        <w:t>,</w:t>
      </w:r>
      <w:r w:rsidRPr="000C6C7C">
        <w:rPr>
          <w:i/>
        </w:rPr>
        <w:t xml:space="preserve"> 20</w:t>
      </w:r>
      <w:r w:rsidRPr="000C6C7C">
        <w:t xml:space="preserve">(5), 8. </w:t>
      </w:r>
    </w:p>
    <w:p w14:paraId="012ED47C" w14:textId="77777777" w:rsidR="000C6C7C" w:rsidRPr="000C6C7C" w:rsidRDefault="000C6C7C" w:rsidP="000C6C7C">
      <w:pPr>
        <w:pStyle w:val="EndNoteBibliography"/>
        <w:spacing w:after="0"/>
        <w:ind w:left="720" w:hanging="720"/>
      </w:pPr>
      <w:r w:rsidRPr="000C6C7C">
        <w:t xml:space="preserve">Gärttling, D., &amp; Schulz, H. (2022). Compilation of black soldier fly frass analyses. </w:t>
      </w:r>
      <w:r w:rsidRPr="000C6C7C">
        <w:rPr>
          <w:i/>
        </w:rPr>
        <w:t>Journal of Soil Science and Plant Nutrition</w:t>
      </w:r>
      <w:r w:rsidRPr="000C6C7C">
        <w:t>,</w:t>
      </w:r>
      <w:r w:rsidRPr="000C6C7C">
        <w:rPr>
          <w:i/>
        </w:rPr>
        <w:t xml:space="preserve"> 22</w:t>
      </w:r>
      <w:r w:rsidRPr="000C6C7C">
        <w:t xml:space="preserve">(1), 937-943. </w:t>
      </w:r>
    </w:p>
    <w:p w14:paraId="498CB78F" w14:textId="77777777" w:rsidR="000C6C7C" w:rsidRPr="000C6C7C" w:rsidRDefault="000C6C7C" w:rsidP="000C6C7C">
      <w:pPr>
        <w:pStyle w:val="EndNoteBibliography"/>
        <w:spacing w:after="0"/>
        <w:ind w:left="720" w:hanging="720"/>
      </w:pPr>
      <w:r w:rsidRPr="000C6C7C">
        <w:t xml:space="preserve">Gebremikael, M. T., van Wickeren, N., Salehi Hosseini, P., &amp; De Neve, S. (2022). The impacts of black soldier Fly Frass on nitrogen availability, microbial activities, C sequestration, and plant growth. </w:t>
      </w:r>
      <w:r w:rsidRPr="000C6C7C">
        <w:rPr>
          <w:i/>
        </w:rPr>
        <w:t>Frontiers in Sustainable Food Systems</w:t>
      </w:r>
      <w:r w:rsidRPr="000C6C7C">
        <w:t>,</w:t>
      </w:r>
      <w:r w:rsidRPr="000C6C7C">
        <w:rPr>
          <w:i/>
        </w:rPr>
        <w:t xml:space="preserve"> 6</w:t>
      </w:r>
      <w:r w:rsidRPr="000C6C7C">
        <w:t xml:space="preserve">. </w:t>
      </w:r>
    </w:p>
    <w:p w14:paraId="5F020BA7" w14:textId="77777777" w:rsidR="000C6C7C" w:rsidRPr="000C6C7C" w:rsidRDefault="000C6C7C" w:rsidP="000C6C7C">
      <w:pPr>
        <w:pStyle w:val="EndNoteBibliography"/>
        <w:spacing w:after="0"/>
        <w:ind w:left="720" w:hanging="720"/>
      </w:pPr>
      <w:r w:rsidRPr="000C6C7C">
        <w:t xml:space="preserve">Houben, D., Daoulas, G., &amp; Dulaurent, A.-M. (2021). Assessment of the short-term fertilizer potential of mealworm frass using a pot experiment. </w:t>
      </w:r>
      <w:r w:rsidRPr="000C6C7C">
        <w:rPr>
          <w:i/>
        </w:rPr>
        <w:t>Frontiers in Sustainable Food Systems</w:t>
      </w:r>
      <w:r w:rsidRPr="000C6C7C">
        <w:t>,</w:t>
      </w:r>
      <w:r w:rsidRPr="000C6C7C">
        <w:rPr>
          <w:i/>
        </w:rPr>
        <w:t xml:space="preserve"> 5</w:t>
      </w:r>
      <w:r w:rsidRPr="000C6C7C">
        <w:t xml:space="preserve">, 714596. </w:t>
      </w:r>
    </w:p>
    <w:p w14:paraId="6885BCC2" w14:textId="77777777" w:rsidR="000C6C7C" w:rsidRPr="000C6C7C" w:rsidRDefault="000C6C7C" w:rsidP="000C6C7C">
      <w:pPr>
        <w:pStyle w:val="EndNoteBibliography"/>
        <w:spacing w:after="0"/>
        <w:ind w:left="720" w:hanging="720"/>
      </w:pPr>
      <w:r w:rsidRPr="000C6C7C">
        <w:t xml:space="preserve">Houben, D., Daoulas, G., Faucon, M.-P., &amp; Dulaurent, A.-M. (2020). Potential use of mealworm frass as a fertilizer: Impact on crop growth and soil properties. </w:t>
      </w:r>
      <w:r w:rsidRPr="000C6C7C">
        <w:rPr>
          <w:i/>
        </w:rPr>
        <w:t>Scientific Reports</w:t>
      </w:r>
      <w:r w:rsidRPr="000C6C7C">
        <w:t>,</w:t>
      </w:r>
      <w:r w:rsidRPr="000C6C7C">
        <w:rPr>
          <w:i/>
        </w:rPr>
        <w:t xml:space="preserve"> 10</w:t>
      </w:r>
      <w:r w:rsidRPr="000C6C7C">
        <w:t xml:space="preserve">(1), 1-9. </w:t>
      </w:r>
    </w:p>
    <w:p w14:paraId="738866A7" w14:textId="515C1982" w:rsidR="000C6C7C" w:rsidRPr="000C6C7C" w:rsidRDefault="000C6C7C" w:rsidP="000C6C7C">
      <w:pPr>
        <w:pStyle w:val="EndNoteBibliography"/>
        <w:spacing w:after="0"/>
        <w:ind w:left="720" w:hanging="720"/>
      </w:pPr>
      <w:r w:rsidRPr="000C6C7C">
        <w:t xml:space="preserve">Hu, L., Robert, C. A. M., Cadot, S., Zhang, X., Ye, M., Li, B., Manzo, D., Chervet, N., Steinger, T., van der Heijden, M. G. A., Schlaeppi, K., &amp; Erb, M. (2018). Root exudate metabolites drive plant-soil feedbacks on growth and defense by shaping the rhizosphere microbiota. </w:t>
      </w:r>
      <w:r w:rsidRPr="000C6C7C">
        <w:rPr>
          <w:i/>
        </w:rPr>
        <w:t>Nature Communications</w:t>
      </w:r>
      <w:r w:rsidRPr="000C6C7C">
        <w:t>,</w:t>
      </w:r>
      <w:r w:rsidRPr="000C6C7C">
        <w:rPr>
          <w:i/>
        </w:rPr>
        <w:t xml:space="preserve"> 9</w:t>
      </w:r>
      <w:r w:rsidRPr="000C6C7C">
        <w:t xml:space="preserve">(1), 2738. </w:t>
      </w:r>
      <w:hyperlink r:id="rId40" w:history="1">
        <w:r w:rsidRPr="000C6C7C">
          <w:rPr>
            <w:rStyle w:val="Hyperlink"/>
          </w:rPr>
          <w:t>https://doi.org/10.1038/s41467-018-05122-7</w:t>
        </w:r>
      </w:hyperlink>
      <w:r w:rsidRPr="000C6C7C">
        <w:t xml:space="preserve"> </w:t>
      </w:r>
    </w:p>
    <w:p w14:paraId="2E26EE2E" w14:textId="77777777" w:rsidR="000C6C7C" w:rsidRPr="000C6C7C" w:rsidRDefault="000C6C7C" w:rsidP="000C6C7C">
      <w:pPr>
        <w:pStyle w:val="EndNoteBibliography"/>
        <w:spacing w:after="0"/>
        <w:ind w:left="720" w:hanging="720"/>
      </w:pPr>
      <w:r w:rsidRPr="000C6C7C">
        <w:t xml:space="preserve">John, R., Ahmad, P., Gadgil, K., &amp; Sharma, S. (2009). Heavy metal toxicity: Effect on plant growth, biochemical parameters and metal accumulation by Brassica juncea L. </w:t>
      </w:r>
    </w:p>
    <w:p w14:paraId="09667444" w14:textId="146F0EFE" w:rsidR="000C6C7C" w:rsidRPr="000C6C7C" w:rsidRDefault="000C6C7C" w:rsidP="000C6C7C">
      <w:pPr>
        <w:pStyle w:val="EndNoteBibliography"/>
        <w:spacing w:after="0"/>
        <w:ind w:left="720" w:hanging="720"/>
      </w:pPr>
      <w:r w:rsidRPr="000C6C7C">
        <w:t xml:space="preserve">Klammsteiner, T., Turan, V., Fernández-Delgado Juárez, M., Oberegger, S., &amp; Insam, H. (2020). Suitability of Black Soldier Fly Frass as Soil Amendment and Implication for Organic Waste Hygienization. </w:t>
      </w:r>
      <w:r w:rsidRPr="000C6C7C">
        <w:rPr>
          <w:i/>
        </w:rPr>
        <w:t>Agronomy</w:t>
      </w:r>
      <w:r w:rsidRPr="000C6C7C">
        <w:t>,</w:t>
      </w:r>
      <w:r w:rsidRPr="000C6C7C">
        <w:rPr>
          <w:i/>
        </w:rPr>
        <w:t xml:space="preserve"> 10</w:t>
      </w:r>
      <w:r w:rsidRPr="000C6C7C">
        <w:t xml:space="preserve">(10), 1578. </w:t>
      </w:r>
      <w:hyperlink r:id="rId41" w:history="1">
        <w:r w:rsidRPr="000C6C7C">
          <w:rPr>
            <w:rStyle w:val="Hyperlink"/>
          </w:rPr>
          <w:t>https://www.mdpi.com/2073-4395/10/10/1578</w:t>
        </w:r>
      </w:hyperlink>
      <w:r w:rsidRPr="000C6C7C">
        <w:t xml:space="preserve"> </w:t>
      </w:r>
    </w:p>
    <w:p w14:paraId="68F88264" w14:textId="1A8278BE" w:rsidR="000C6C7C" w:rsidRPr="000C6C7C" w:rsidRDefault="000C6C7C" w:rsidP="000C6C7C">
      <w:pPr>
        <w:pStyle w:val="EndNoteBibliography"/>
        <w:spacing w:after="0"/>
        <w:ind w:left="720" w:hanging="720"/>
      </w:pPr>
      <w:r w:rsidRPr="000C6C7C">
        <w:t xml:space="preserve">Kycko, M., Romanowska, E., &amp; Zagajewski, B. (2019). Lead-Induced Changes in Fluorescence and Spectral Characteristics of Pea Leaves. </w:t>
      </w:r>
      <w:r w:rsidRPr="000C6C7C">
        <w:rPr>
          <w:i/>
        </w:rPr>
        <w:t>Remote Sensing</w:t>
      </w:r>
      <w:r w:rsidRPr="000C6C7C">
        <w:t>,</w:t>
      </w:r>
      <w:r w:rsidRPr="000C6C7C">
        <w:rPr>
          <w:i/>
        </w:rPr>
        <w:t xml:space="preserve"> 11</w:t>
      </w:r>
      <w:r w:rsidRPr="000C6C7C">
        <w:t xml:space="preserve">(16), 1885. </w:t>
      </w:r>
      <w:hyperlink r:id="rId42" w:history="1">
        <w:r w:rsidRPr="000C6C7C">
          <w:rPr>
            <w:rStyle w:val="Hyperlink"/>
          </w:rPr>
          <w:t>https://www.mdpi.com/2072-4292/11/16/1885</w:t>
        </w:r>
      </w:hyperlink>
      <w:r w:rsidRPr="000C6C7C">
        <w:t xml:space="preserve"> </w:t>
      </w:r>
    </w:p>
    <w:p w14:paraId="5C2269D0" w14:textId="77777777" w:rsidR="000C6C7C" w:rsidRPr="000C6C7C" w:rsidRDefault="000C6C7C" w:rsidP="000C6C7C">
      <w:pPr>
        <w:pStyle w:val="EndNoteBibliography"/>
        <w:spacing w:after="0"/>
        <w:ind w:left="720" w:hanging="720"/>
      </w:pPr>
      <w:r w:rsidRPr="000C6C7C">
        <w:t xml:space="preserve">Lenth, R., &amp; Lenth, M. R. (2018). Package ‘lsmeans’. </w:t>
      </w:r>
      <w:r w:rsidRPr="000C6C7C">
        <w:rPr>
          <w:i/>
        </w:rPr>
        <w:t>The American Statistician</w:t>
      </w:r>
      <w:r w:rsidRPr="000C6C7C">
        <w:t>,</w:t>
      </w:r>
      <w:r w:rsidRPr="000C6C7C">
        <w:rPr>
          <w:i/>
        </w:rPr>
        <w:t xml:space="preserve"> 34</w:t>
      </w:r>
      <w:r w:rsidRPr="000C6C7C">
        <w:t xml:space="preserve">(4), 216-221. </w:t>
      </w:r>
    </w:p>
    <w:p w14:paraId="30A41A90" w14:textId="77777777" w:rsidR="000C6C7C" w:rsidRPr="000C6C7C" w:rsidRDefault="000C6C7C" w:rsidP="000C6C7C">
      <w:pPr>
        <w:pStyle w:val="EndNoteBibliography"/>
        <w:spacing w:after="0"/>
        <w:ind w:left="720" w:hanging="720"/>
      </w:pPr>
      <w:r w:rsidRPr="000C6C7C">
        <w:t xml:space="preserve">Lopes, I. G., Yong, J. W., &amp; Lalander, C. (2022). Frass derived from black soldier fly larvae treatment of biodegradable wastes. A critical review and future perspectives. </w:t>
      </w:r>
      <w:r w:rsidRPr="000C6C7C">
        <w:rPr>
          <w:i/>
        </w:rPr>
        <w:t>Waste Management</w:t>
      </w:r>
      <w:r w:rsidRPr="000C6C7C">
        <w:t>,</w:t>
      </w:r>
      <w:r w:rsidRPr="000C6C7C">
        <w:rPr>
          <w:i/>
        </w:rPr>
        <w:t xml:space="preserve"> 142</w:t>
      </w:r>
      <w:r w:rsidRPr="000C6C7C">
        <w:t xml:space="preserve">, 65-76. </w:t>
      </w:r>
    </w:p>
    <w:p w14:paraId="51C4E066" w14:textId="77777777" w:rsidR="000C6C7C" w:rsidRPr="000C6C7C" w:rsidRDefault="000C6C7C" w:rsidP="000C6C7C">
      <w:pPr>
        <w:pStyle w:val="EndNoteBibliography"/>
        <w:spacing w:after="0"/>
        <w:ind w:left="720" w:hanging="720"/>
      </w:pPr>
      <w:r w:rsidRPr="000C6C7C">
        <w:t xml:space="preserve">Mahapatra, S., Yadav, R., &amp; Ramakrishna, W. (2022). Bacillus subtilis impact on plant growth, soil health and environment: Dr. Jekyll and Mr. Hyde. </w:t>
      </w:r>
      <w:r w:rsidRPr="000C6C7C">
        <w:rPr>
          <w:i/>
        </w:rPr>
        <w:t>Journal of Applied Microbiology</w:t>
      </w:r>
      <w:r w:rsidRPr="000C6C7C">
        <w:t>,</w:t>
      </w:r>
      <w:r w:rsidRPr="000C6C7C">
        <w:rPr>
          <w:i/>
        </w:rPr>
        <w:t xml:space="preserve"> 132</w:t>
      </w:r>
      <w:r w:rsidRPr="000C6C7C">
        <w:t xml:space="preserve">(5), 3543-3562. </w:t>
      </w:r>
    </w:p>
    <w:p w14:paraId="3D03697A" w14:textId="77777777" w:rsidR="000C6C7C" w:rsidRPr="000C6C7C" w:rsidRDefault="000C6C7C" w:rsidP="000C6C7C">
      <w:pPr>
        <w:pStyle w:val="EndNoteBibliography"/>
        <w:spacing w:after="0"/>
        <w:ind w:left="720" w:hanging="720"/>
      </w:pPr>
      <w:r w:rsidRPr="000C6C7C">
        <w:t xml:space="preserve">Mariod, A. A. (2020). Nutrient composition of mealworm (Tenebrio molitor). </w:t>
      </w:r>
      <w:r w:rsidRPr="000C6C7C">
        <w:rPr>
          <w:i/>
        </w:rPr>
        <w:t>African Edible Insects as Alternative Source of Food, Oil, Protein and Bioactive Components</w:t>
      </w:r>
      <w:r w:rsidRPr="000C6C7C">
        <w:t xml:space="preserve">, 275-280. </w:t>
      </w:r>
    </w:p>
    <w:p w14:paraId="04DDE8FF" w14:textId="77777777" w:rsidR="000C6C7C" w:rsidRPr="000C6C7C" w:rsidRDefault="000C6C7C" w:rsidP="000C6C7C">
      <w:pPr>
        <w:pStyle w:val="EndNoteBibliography"/>
        <w:spacing w:after="0"/>
        <w:ind w:left="720" w:hanging="720"/>
      </w:pPr>
      <w:r w:rsidRPr="000C6C7C">
        <w:t xml:space="preserve">Martinez, D. A., Loening, U. E., Graham, M. C., &amp; Gathorne-Hardy, A. (2021). When the Medicine Feeds the Problem; Do Nitrogen Fertilisers and Pesticides Enhance the Nutritional Quality of Crops for Their Pests and Pathogens? </w:t>
      </w:r>
      <w:r w:rsidRPr="000C6C7C">
        <w:rPr>
          <w:i/>
        </w:rPr>
        <w:t>Frontiers in Sustainable Food Systems</w:t>
      </w:r>
      <w:r w:rsidRPr="000C6C7C">
        <w:t>,</w:t>
      </w:r>
      <w:r w:rsidRPr="000C6C7C">
        <w:rPr>
          <w:i/>
        </w:rPr>
        <w:t xml:space="preserve"> 5</w:t>
      </w:r>
      <w:r w:rsidRPr="000C6C7C">
        <w:t xml:space="preserve">, 701310. </w:t>
      </w:r>
    </w:p>
    <w:p w14:paraId="2A23A148" w14:textId="77777777" w:rsidR="000C6C7C" w:rsidRPr="000C6C7C" w:rsidRDefault="000C6C7C" w:rsidP="000C6C7C">
      <w:pPr>
        <w:pStyle w:val="EndNoteBibliography"/>
        <w:spacing w:after="0"/>
        <w:ind w:left="720" w:hanging="720"/>
      </w:pPr>
      <w:r w:rsidRPr="000C6C7C">
        <w:t xml:space="preserve">Nicolopoulou-Stamati, P., Maipas, S., Kotampasi, C., Stamatis, P., &amp; Hens, L. (2016). Chemical pesticides and human health: the urgent need for a new concept in agriculture. </w:t>
      </w:r>
      <w:r w:rsidRPr="000C6C7C">
        <w:rPr>
          <w:i/>
        </w:rPr>
        <w:t>Frontiers in public health</w:t>
      </w:r>
      <w:r w:rsidRPr="000C6C7C">
        <w:t>,</w:t>
      </w:r>
      <w:r w:rsidRPr="000C6C7C">
        <w:rPr>
          <w:i/>
        </w:rPr>
        <w:t xml:space="preserve"> 4</w:t>
      </w:r>
      <w:r w:rsidRPr="000C6C7C">
        <w:t xml:space="preserve">, 148. </w:t>
      </w:r>
    </w:p>
    <w:p w14:paraId="62BF003E" w14:textId="77777777" w:rsidR="000C6C7C" w:rsidRPr="000C6C7C" w:rsidRDefault="000C6C7C" w:rsidP="000C6C7C">
      <w:pPr>
        <w:pStyle w:val="EndNoteBibliography"/>
        <w:spacing w:after="0"/>
        <w:ind w:left="720" w:hanging="720"/>
      </w:pPr>
      <w:r w:rsidRPr="000C6C7C">
        <w:t xml:space="preserve">Nurfikari, A., &amp; de Boer, W. (2021). Chitin determination in residual streams derived from insect production by LC-ECD and LC-MS/MS methods. </w:t>
      </w:r>
      <w:r w:rsidRPr="000C6C7C">
        <w:rPr>
          <w:i/>
        </w:rPr>
        <w:t>Frontiers in Sustainable Food Systems</w:t>
      </w:r>
      <w:r w:rsidRPr="000C6C7C">
        <w:t xml:space="preserve">, 493. </w:t>
      </w:r>
    </w:p>
    <w:p w14:paraId="69634086" w14:textId="77777777" w:rsidR="000C6C7C" w:rsidRPr="000C6C7C" w:rsidRDefault="000C6C7C" w:rsidP="000C6C7C">
      <w:pPr>
        <w:pStyle w:val="EndNoteBibliography"/>
        <w:spacing w:after="0"/>
        <w:ind w:left="720" w:hanging="720"/>
      </w:pPr>
      <w:r w:rsidRPr="000C6C7C">
        <w:lastRenderedPageBreak/>
        <w:t xml:space="preserve">Pangesti, N., Pineda, A., Pieterse, C. M., Dicke, M., &amp; Van Loon, J. J. (2013). Two-way plant mediated interactions between root-associated microbes and insects: from ecology to mechanisms. </w:t>
      </w:r>
      <w:r w:rsidRPr="000C6C7C">
        <w:rPr>
          <w:i/>
        </w:rPr>
        <w:t>Frontiers in Plant Science</w:t>
      </w:r>
      <w:r w:rsidRPr="000C6C7C">
        <w:t>,</w:t>
      </w:r>
      <w:r w:rsidRPr="000C6C7C">
        <w:rPr>
          <w:i/>
        </w:rPr>
        <w:t xml:space="preserve"> 4</w:t>
      </w:r>
      <w:r w:rsidRPr="000C6C7C">
        <w:t xml:space="preserve">, 414. </w:t>
      </w:r>
    </w:p>
    <w:p w14:paraId="5F88D362" w14:textId="052F58F7" w:rsidR="000C6C7C" w:rsidRPr="000C6C7C" w:rsidRDefault="000C6C7C" w:rsidP="000C6C7C">
      <w:pPr>
        <w:pStyle w:val="EndNoteBibliography"/>
        <w:spacing w:after="0"/>
        <w:ind w:left="720" w:hanging="720"/>
      </w:pPr>
      <w:r w:rsidRPr="000C6C7C">
        <w:t xml:space="preserve">Pineda, A., Zheng, S. J., van Loon, J. J., Pieterse, C. M., &amp; Dicke, M. (2010). Helping plants to deal with insects: the role of beneficial soil-borne microbes. </w:t>
      </w:r>
      <w:r w:rsidRPr="000C6C7C">
        <w:rPr>
          <w:i/>
        </w:rPr>
        <w:t>Trends Plant Sci</w:t>
      </w:r>
      <w:r w:rsidRPr="000C6C7C">
        <w:t>,</w:t>
      </w:r>
      <w:r w:rsidRPr="000C6C7C">
        <w:rPr>
          <w:i/>
        </w:rPr>
        <w:t xml:space="preserve"> 15</w:t>
      </w:r>
      <w:r w:rsidRPr="000C6C7C">
        <w:t xml:space="preserve">(9), 507-514. </w:t>
      </w:r>
      <w:hyperlink r:id="rId43" w:history="1">
        <w:r w:rsidRPr="000C6C7C">
          <w:rPr>
            <w:rStyle w:val="Hyperlink"/>
          </w:rPr>
          <w:t>https://doi.org/10.1016/j.tplants.2010.05.007</w:t>
        </w:r>
      </w:hyperlink>
      <w:r w:rsidRPr="000C6C7C">
        <w:t xml:space="preserve"> </w:t>
      </w:r>
    </w:p>
    <w:p w14:paraId="7FE2571D" w14:textId="77777777" w:rsidR="000C6C7C" w:rsidRPr="000C6C7C" w:rsidRDefault="000C6C7C" w:rsidP="000C6C7C">
      <w:pPr>
        <w:pStyle w:val="EndNoteBibliography"/>
        <w:spacing w:after="0"/>
        <w:ind w:left="720" w:hanging="720"/>
      </w:pPr>
      <w:r w:rsidRPr="000C6C7C">
        <w:t xml:space="preserve">Poveda, J. (2021). Insect frass in the development of sustainable agriculture. A review. </w:t>
      </w:r>
      <w:r w:rsidRPr="000C6C7C">
        <w:rPr>
          <w:i/>
        </w:rPr>
        <w:t>Agronomy for Sustainable Development</w:t>
      </w:r>
      <w:r w:rsidRPr="000C6C7C">
        <w:t>,</w:t>
      </w:r>
      <w:r w:rsidRPr="000C6C7C">
        <w:rPr>
          <w:i/>
        </w:rPr>
        <w:t xml:space="preserve"> 41</w:t>
      </w:r>
      <w:r w:rsidRPr="000C6C7C">
        <w:t xml:space="preserve">(1), 1-10. </w:t>
      </w:r>
    </w:p>
    <w:p w14:paraId="4BC4C4E2" w14:textId="7E065DD6" w:rsidR="000C6C7C" w:rsidRPr="000C6C7C" w:rsidRDefault="000C6C7C" w:rsidP="000C6C7C">
      <w:pPr>
        <w:pStyle w:val="EndNoteBibliography"/>
        <w:spacing w:after="0"/>
        <w:ind w:left="720" w:hanging="720"/>
      </w:pPr>
      <w:r w:rsidRPr="000C6C7C">
        <w:t xml:space="preserve">Poveda, J., Jiménez-Gómez, A., Saati-Santamaría, Z., Usategui-Martín, R., Rivas, R., &amp; García-Fraile, P. (2019). Mealworm frass as a potential biofertilizer and abiotic stress tolerance-inductor in plants. </w:t>
      </w:r>
      <w:r w:rsidRPr="000C6C7C">
        <w:rPr>
          <w:i/>
        </w:rPr>
        <w:t>Applied Soil Ecology</w:t>
      </w:r>
      <w:r w:rsidRPr="000C6C7C">
        <w:t>,</w:t>
      </w:r>
      <w:r w:rsidRPr="000C6C7C">
        <w:rPr>
          <w:i/>
        </w:rPr>
        <w:t xml:space="preserve"> 142</w:t>
      </w:r>
      <w:r w:rsidRPr="000C6C7C">
        <w:t xml:space="preserve">, 110-122. </w:t>
      </w:r>
      <w:hyperlink r:id="rId44" w:history="1">
        <w:r w:rsidRPr="000C6C7C">
          <w:rPr>
            <w:rStyle w:val="Hyperlink"/>
          </w:rPr>
          <w:t>https://doi.org/https://doi.org/10.1016/j.apsoil.2019.04.016</w:t>
        </w:r>
      </w:hyperlink>
      <w:r w:rsidRPr="000C6C7C">
        <w:t xml:space="preserve"> </w:t>
      </w:r>
    </w:p>
    <w:p w14:paraId="377E6F9A" w14:textId="77777777" w:rsidR="000C6C7C" w:rsidRPr="000C6C7C" w:rsidRDefault="000C6C7C" w:rsidP="000C6C7C">
      <w:pPr>
        <w:pStyle w:val="EndNoteBibliography"/>
        <w:spacing w:after="0"/>
        <w:ind w:left="720" w:hanging="720"/>
      </w:pPr>
      <w:r w:rsidRPr="000C6C7C">
        <w:t xml:space="preserve">Ray, S., Basu, S., Rivera-Vega, L. J., Acevedo, F. E., Louis, J., Felton, G. W., &amp; Luthe, D. S. (2016). Lessons from the far end: caterpillar frass-induced defenses in maize, rice, cabbage, and tomato. </w:t>
      </w:r>
      <w:r w:rsidRPr="000C6C7C">
        <w:rPr>
          <w:i/>
        </w:rPr>
        <w:t>Journal of chemical ecology</w:t>
      </w:r>
      <w:r w:rsidRPr="000C6C7C">
        <w:t>,</w:t>
      </w:r>
      <w:r w:rsidRPr="000C6C7C">
        <w:rPr>
          <w:i/>
        </w:rPr>
        <w:t xml:space="preserve"> 42</w:t>
      </w:r>
      <w:r w:rsidRPr="000C6C7C">
        <w:t xml:space="preserve">(11), 1130-1141. </w:t>
      </w:r>
    </w:p>
    <w:p w14:paraId="4D4F7623" w14:textId="77777777" w:rsidR="000C6C7C" w:rsidRPr="000C6C7C" w:rsidRDefault="000C6C7C" w:rsidP="000C6C7C">
      <w:pPr>
        <w:pStyle w:val="EndNoteBibliography"/>
        <w:spacing w:after="0"/>
        <w:ind w:left="720" w:hanging="720"/>
      </w:pPr>
      <w:r w:rsidRPr="000C6C7C">
        <w:t xml:space="preserve">Ray, S., Gaffor, I., Acevedo, F. E., Helms, A., Chuang, W.-P., Tooker, J., Felton, G. W., &amp; Luthe, D. S. (2015). Maize plants recognize herbivore-associated cues from caterpillar frass. </w:t>
      </w:r>
      <w:r w:rsidRPr="000C6C7C">
        <w:rPr>
          <w:i/>
        </w:rPr>
        <w:t>Journal of chemical ecology</w:t>
      </w:r>
      <w:r w:rsidRPr="000C6C7C">
        <w:t>,</w:t>
      </w:r>
      <w:r w:rsidRPr="000C6C7C">
        <w:rPr>
          <w:i/>
        </w:rPr>
        <w:t xml:space="preserve"> 41</w:t>
      </w:r>
      <w:r w:rsidRPr="000C6C7C">
        <w:t xml:space="preserve">, 781-792. </w:t>
      </w:r>
    </w:p>
    <w:p w14:paraId="75B2AB94" w14:textId="77777777" w:rsidR="000C6C7C" w:rsidRPr="000C6C7C" w:rsidRDefault="000C6C7C" w:rsidP="000C6C7C">
      <w:pPr>
        <w:pStyle w:val="EndNoteBibliography"/>
        <w:spacing w:after="0"/>
        <w:ind w:left="720" w:hanging="720"/>
      </w:pPr>
      <w:r w:rsidRPr="000C6C7C">
        <w:t xml:space="preserve">Rayne, N., &amp; Aula, L. (2020). Livestock manure and the impacts on soil health: A review. </w:t>
      </w:r>
      <w:r w:rsidRPr="000C6C7C">
        <w:rPr>
          <w:i/>
        </w:rPr>
        <w:t>Soil Systems</w:t>
      </w:r>
      <w:r w:rsidRPr="000C6C7C">
        <w:t>,</w:t>
      </w:r>
      <w:r w:rsidRPr="000C6C7C">
        <w:rPr>
          <w:i/>
        </w:rPr>
        <w:t xml:space="preserve"> 4</w:t>
      </w:r>
      <w:r w:rsidRPr="000C6C7C">
        <w:t xml:space="preserve">(4), 64. </w:t>
      </w:r>
    </w:p>
    <w:p w14:paraId="35F3FE62" w14:textId="77777777" w:rsidR="000C6C7C" w:rsidRPr="000C6C7C" w:rsidRDefault="000C6C7C" w:rsidP="000C6C7C">
      <w:pPr>
        <w:pStyle w:val="EndNoteBibliography"/>
        <w:spacing w:after="0"/>
        <w:ind w:left="720" w:hanging="720"/>
      </w:pPr>
      <w:r w:rsidRPr="000C6C7C">
        <w:t xml:space="preserve">Reswita, R., Noli, Z. A., &amp; Rahayu, R. (2022). Effect of Giving Frass Hermetia Illucen L. on Soil Physical Chemical Properties, Chlorophyll Content and Yield of Upland Rice (Oryza Sativa L.) on Ultisol Soil. </w:t>
      </w:r>
      <w:r w:rsidRPr="000C6C7C">
        <w:rPr>
          <w:i/>
        </w:rPr>
        <w:t>Eduvest-Journal Of Universal Studies</w:t>
      </w:r>
      <w:r w:rsidRPr="000C6C7C">
        <w:t>,</w:t>
      </w:r>
      <w:r w:rsidRPr="000C6C7C">
        <w:rPr>
          <w:i/>
        </w:rPr>
        <w:t xml:space="preserve"> 2</w:t>
      </w:r>
      <w:r w:rsidRPr="000C6C7C">
        <w:t xml:space="preserve">(2), 335-346. </w:t>
      </w:r>
    </w:p>
    <w:p w14:paraId="39AD13D0" w14:textId="73E6CDBF" w:rsidR="000C6C7C" w:rsidRPr="000C6C7C" w:rsidRDefault="000C6C7C" w:rsidP="000C6C7C">
      <w:pPr>
        <w:pStyle w:val="EndNoteBibliography"/>
        <w:spacing w:after="0"/>
        <w:ind w:left="720" w:hanging="720"/>
      </w:pPr>
      <w:r w:rsidRPr="000C6C7C">
        <w:t xml:space="preserve">Robin, A. H. K., Hossain, M. R., Park, J. I., Kim, H. R., &amp; Nou, I. S. (2017). Glucosinolate Profiles in Cabbage Genotypes Influence the Preferential Feeding of Diamondback Moth (Plutella xylostella). </w:t>
      </w:r>
      <w:r w:rsidRPr="000C6C7C">
        <w:rPr>
          <w:i/>
        </w:rPr>
        <w:t>Front Plant Sci</w:t>
      </w:r>
      <w:r w:rsidRPr="000C6C7C">
        <w:t>,</w:t>
      </w:r>
      <w:r w:rsidRPr="000C6C7C">
        <w:rPr>
          <w:i/>
        </w:rPr>
        <w:t xml:space="preserve"> 8</w:t>
      </w:r>
      <w:r w:rsidRPr="000C6C7C">
        <w:t xml:space="preserve">, 1244. </w:t>
      </w:r>
      <w:hyperlink r:id="rId45" w:history="1">
        <w:r w:rsidRPr="000C6C7C">
          <w:rPr>
            <w:rStyle w:val="Hyperlink"/>
          </w:rPr>
          <w:t>https://doi.org/10.3389/fpls.2017.01244</w:t>
        </w:r>
      </w:hyperlink>
      <w:r w:rsidRPr="000C6C7C">
        <w:t xml:space="preserve"> </w:t>
      </w:r>
    </w:p>
    <w:p w14:paraId="7FDD02C7" w14:textId="3D5BCC70" w:rsidR="000C6C7C" w:rsidRPr="000C6C7C" w:rsidRDefault="000C6C7C" w:rsidP="000C6C7C">
      <w:pPr>
        <w:pStyle w:val="EndNoteBibliography"/>
        <w:spacing w:after="0"/>
        <w:ind w:left="720" w:hanging="720"/>
      </w:pPr>
      <w:r w:rsidRPr="000C6C7C">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0C6C7C">
        <w:rPr>
          <w:i/>
        </w:rPr>
        <w:t>Applied Sciences</w:t>
      </w:r>
      <w:r w:rsidRPr="000C6C7C">
        <w:t>,</w:t>
      </w:r>
      <w:r w:rsidRPr="000C6C7C">
        <w:rPr>
          <w:i/>
        </w:rPr>
        <w:t xml:space="preserve"> 12</w:t>
      </w:r>
      <w:r w:rsidRPr="000C6C7C">
        <w:t xml:space="preserve">(18), 8941. </w:t>
      </w:r>
      <w:hyperlink r:id="rId46" w:history="1">
        <w:r w:rsidRPr="000C6C7C">
          <w:rPr>
            <w:rStyle w:val="Hyperlink"/>
          </w:rPr>
          <w:t>https://www.mdpi.com/2076-3417/12/18/8941</w:t>
        </w:r>
      </w:hyperlink>
      <w:r w:rsidRPr="000C6C7C">
        <w:t xml:space="preserve"> </w:t>
      </w:r>
    </w:p>
    <w:p w14:paraId="2D9C4AF1" w14:textId="183BE444" w:rsidR="000C6C7C" w:rsidRPr="000C6C7C" w:rsidRDefault="000C6C7C" w:rsidP="000C6C7C">
      <w:pPr>
        <w:pStyle w:val="EndNoteBibliography"/>
        <w:spacing w:after="0"/>
        <w:ind w:left="720" w:hanging="720"/>
      </w:pPr>
      <w:r w:rsidRPr="000C6C7C">
        <w:t xml:space="preserve">Salomone, R., Saija, G., Mondello, G., Giannetto, A., Fasulo, S., &amp; Savastano, D. (2017). Environmental impact of food waste bioconversion by insects: Application of Life Cycle Assessment to process using Hermetia illucens. </w:t>
      </w:r>
      <w:r w:rsidRPr="000C6C7C">
        <w:rPr>
          <w:i/>
        </w:rPr>
        <w:t>Journal of Cleaner Production</w:t>
      </w:r>
      <w:r w:rsidRPr="000C6C7C">
        <w:t>,</w:t>
      </w:r>
      <w:r w:rsidRPr="000C6C7C">
        <w:rPr>
          <w:i/>
        </w:rPr>
        <w:t xml:space="preserve"> 140</w:t>
      </w:r>
      <w:r w:rsidRPr="000C6C7C">
        <w:t xml:space="preserve">, 890-905. </w:t>
      </w:r>
      <w:hyperlink r:id="rId47" w:history="1">
        <w:r w:rsidRPr="000C6C7C">
          <w:rPr>
            <w:rStyle w:val="Hyperlink"/>
          </w:rPr>
          <w:t>https://doi.org/https://doi.org/10.1016/j.jclepro.2016.06.154</w:t>
        </w:r>
      </w:hyperlink>
      <w:r w:rsidRPr="000C6C7C">
        <w:t xml:space="preserve"> </w:t>
      </w:r>
    </w:p>
    <w:p w14:paraId="25330DAE" w14:textId="77777777" w:rsidR="000C6C7C" w:rsidRPr="000C6C7C" w:rsidRDefault="000C6C7C" w:rsidP="000C6C7C">
      <w:pPr>
        <w:pStyle w:val="EndNoteBibliography"/>
        <w:spacing w:after="0"/>
        <w:ind w:left="720" w:hanging="720"/>
      </w:pPr>
      <w:r w:rsidRPr="000C6C7C">
        <w:t xml:space="preserve">Schmitt, E., &amp; de Vries, W. (2020). Potential benefits of using Hermetia illucens frass as a soil amendment on food production and for environmental impact reduction. </w:t>
      </w:r>
      <w:r w:rsidRPr="000C6C7C">
        <w:rPr>
          <w:i/>
        </w:rPr>
        <w:t>Current Opinion in Green and Sustainable Chemistry</w:t>
      </w:r>
      <w:r w:rsidRPr="000C6C7C">
        <w:t>,</w:t>
      </w:r>
      <w:r w:rsidRPr="000C6C7C">
        <w:rPr>
          <w:i/>
        </w:rPr>
        <w:t xml:space="preserve"> 25</w:t>
      </w:r>
      <w:r w:rsidRPr="000C6C7C">
        <w:t xml:space="preserve">, 100335. </w:t>
      </w:r>
    </w:p>
    <w:p w14:paraId="460A6592" w14:textId="624665D1" w:rsidR="000C6C7C" w:rsidRPr="000C6C7C" w:rsidRDefault="000C6C7C" w:rsidP="000C6C7C">
      <w:pPr>
        <w:pStyle w:val="EndNoteBibliography"/>
        <w:spacing w:after="0"/>
        <w:ind w:left="720" w:hanging="720"/>
      </w:pPr>
      <w:r w:rsidRPr="000C6C7C">
        <w:t xml:space="preserve">Sharp, R. G. (2013). A Review of the Applications of Chitin and Its Derivatives in Agriculture to Modify Plant-Microbial Interactions and Improve Crop Yields. </w:t>
      </w:r>
      <w:r w:rsidRPr="000C6C7C">
        <w:rPr>
          <w:i/>
        </w:rPr>
        <w:t>Agronomy</w:t>
      </w:r>
      <w:r w:rsidRPr="000C6C7C">
        <w:t>,</w:t>
      </w:r>
      <w:r w:rsidRPr="000C6C7C">
        <w:rPr>
          <w:i/>
        </w:rPr>
        <w:t xml:space="preserve"> 3</w:t>
      </w:r>
      <w:r w:rsidRPr="000C6C7C">
        <w:t xml:space="preserve">(4), 757-793. </w:t>
      </w:r>
      <w:hyperlink r:id="rId48" w:history="1">
        <w:r w:rsidRPr="000C6C7C">
          <w:rPr>
            <w:rStyle w:val="Hyperlink"/>
          </w:rPr>
          <w:t>https://www.mdpi.com/2073-4395/3/4/757</w:t>
        </w:r>
      </w:hyperlink>
      <w:r w:rsidRPr="000C6C7C">
        <w:t xml:space="preserve"> </w:t>
      </w:r>
    </w:p>
    <w:p w14:paraId="6CD1F5FC" w14:textId="77777777" w:rsidR="000C6C7C" w:rsidRPr="000C6C7C" w:rsidRDefault="000C6C7C" w:rsidP="000C6C7C">
      <w:pPr>
        <w:pStyle w:val="EndNoteBibliography"/>
        <w:spacing w:after="0"/>
        <w:ind w:left="720" w:hanging="720"/>
      </w:pPr>
      <w:r w:rsidRPr="000C6C7C">
        <w:t xml:space="preserve">Sun, Y., Wang, M., Mur, L. A. J., Shen, Q., &amp; Guo, S. (2020). Unravelling the roles of nitrogen nutrition in plant disease defences. </w:t>
      </w:r>
      <w:r w:rsidRPr="000C6C7C">
        <w:rPr>
          <w:i/>
        </w:rPr>
        <w:t>International journal of molecular sciences</w:t>
      </w:r>
      <w:r w:rsidRPr="000C6C7C">
        <w:t>,</w:t>
      </w:r>
      <w:r w:rsidRPr="000C6C7C">
        <w:rPr>
          <w:i/>
        </w:rPr>
        <w:t xml:space="preserve"> 21</w:t>
      </w:r>
      <w:r w:rsidRPr="000C6C7C">
        <w:t xml:space="preserve">(2), 572. </w:t>
      </w:r>
    </w:p>
    <w:p w14:paraId="363384B2" w14:textId="77777777" w:rsidR="000C6C7C" w:rsidRPr="000C6C7C" w:rsidRDefault="000C6C7C" w:rsidP="000C6C7C">
      <w:pPr>
        <w:pStyle w:val="EndNoteBibliography"/>
        <w:spacing w:after="0"/>
        <w:ind w:left="720" w:hanging="720"/>
      </w:pPr>
      <w:r w:rsidRPr="000C6C7C">
        <w:t xml:space="preserve">Tartaglia, F. d. L., Righi, E. Z., Rocha, L. d., Loose, L. H., Maldaner, I. C., &amp; Heldwein, A. B. (2016). Non-destructive models for leaf area determination in canola. </w:t>
      </w:r>
      <w:r w:rsidRPr="000C6C7C">
        <w:rPr>
          <w:i/>
        </w:rPr>
        <w:t>Revista Brasileira de Engenharia Agrícola e Ambiental</w:t>
      </w:r>
      <w:r w:rsidRPr="000C6C7C">
        <w:t>,</w:t>
      </w:r>
      <w:r w:rsidRPr="000C6C7C">
        <w:rPr>
          <w:i/>
        </w:rPr>
        <w:t xml:space="preserve"> 20</w:t>
      </w:r>
      <w:r w:rsidRPr="000C6C7C">
        <w:t xml:space="preserve">, 551-556. </w:t>
      </w:r>
    </w:p>
    <w:p w14:paraId="630C5660" w14:textId="77777777" w:rsidR="000C6C7C" w:rsidRPr="000C6C7C" w:rsidRDefault="000C6C7C" w:rsidP="000C6C7C">
      <w:pPr>
        <w:pStyle w:val="EndNoteBibliography"/>
        <w:spacing w:after="0"/>
        <w:ind w:left="720" w:hanging="720"/>
      </w:pPr>
      <w:r w:rsidRPr="000C6C7C">
        <w:t xml:space="preserve">Toviho, O. A., &amp; Bársony, P. (2022). Nutrient Composition and Growth of Yellow Mealworm (Tenebrio molitor) at Different Ages and Stages of the Life Cycle. </w:t>
      </w:r>
      <w:r w:rsidRPr="000C6C7C">
        <w:rPr>
          <w:i/>
        </w:rPr>
        <w:t>Agriculture</w:t>
      </w:r>
      <w:r w:rsidRPr="000C6C7C">
        <w:t>,</w:t>
      </w:r>
      <w:r w:rsidRPr="000C6C7C">
        <w:rPr>
          <w:i/>
        </w:rPr>
        <w:t xml:space="preserve"> 12</w:t>
      </w:r>
      <w:r w:rsidRPr="000C6C7C">
        <w:t xml:space="preserve">(11), 1924. </w:t>
      </w:r>
    </w:p>
    <w:p w14:paraId="3D3ADD8E" w14:textId="77777777" w:rsidR="000C6C7C" w:rsidRPr="000C6C7C" w:rsidRDefault="000C6C7C" w:rsidP="000C6C7C">
      <w:pPr>
        <w:pStyle w:val="EndNoteBibliography"/>
        <w:spacing w:after="0"/>
        <w:ind w:left="720" w:hanging="720"/>
      </w:pPr>
      <w:r w:rsidRPr="000C6C7C">
        <w:t xml:space="preserve">Van Looveren, N., Vandeweyer, D., &amp; Van Campenhout, L. (2021). Impact of heat treatment on the microbiological quality of frass originating from black soldier fly larvae (Hermetia illucens). </w:t>
      </w:r>
      <w:r w:rsidRPr="000C6C7C">
        <w:rPr>
          <w:i/>
        </w:rPr>
        <w:t>Insects</w:t>
      </w:r>
      <w:r w:rsidRPr="000C6C7C">
        <w:t>,</w:t>
      </w:r>
      <w:r w:rsidRPr="000C6C7C">
        <w:rPr>
          <w:i/>
        </w:rPr>
        <w:t xml:space="preserve"> 13</w:t>
      </w:r>
      <w:r w:rsidRPr="000C6C7C">
        <w:t xml:space="preserve">(1), 22. </w:t>
      </w:r>
    </w:p>
    <w:p w14:paraId="73288500" w14:textId="77777777" w:rsidR="000C6C7C" w:rsidRPr="00E06A69" w:rsidRDefault="000C6C7C" w:rsidP="000C6C7C">
      <w:pPr>
        <w:pStyle w:val="EndNoteBibliography"/>
        <w:spacing w:after="0"/>
        <w:ind w:left="720" w:hanging="720"/>
        <w:rPr>
          <w:lang w:val="nl-NL"/>
          <w:rPrChange w:id="739" w:author="Chia, Shaphan Yong" w:date="2023-06-20T18:39:00Z">
            <w:rPr/>
          </w:rPrChange>
        </w:rPr>
      </w:pPr>
      <w:r w:rsidRPr="000C6C7C">
        <w:lastRenderedPageBreak/>
        <w:t xml:space="preserve">Wagh, S. T., &amp; Razvi, N. A. (2016). Marascuilo method of multiple comparisons (an analytical study of caesarean section delivery). </w:t>
      </w:r>
      <w:r w:rsidRPr="00E06A69">
        <w:rPr>
          <w:i/>
          <w:lang w:val="nl-NL"/>
          <w:rPrChange w:id="740" w:author="Chia, Shaphan Yong" w:date="2023-06-20T18:39:00Z">
            <w:rPr>
              <w:i/>
            </w:rPr>
          </w:rPrChange>
        </w:rPr>
        <w:t>Int J Contemp Med Res</w:t>
      </w:r>
      <w:r w:rsidRPr="00E06A69">
        <w:rPr>
          <w:lang w:val="nl-NL"/>
          <w:rPrChange w:id="741" w:author="Chia, Shaphan Yong" w:date="2023-06-20T18:39:00Z">
            <w:rPr/>
          </w:rPrChange>
        </w:rPr>
        <w:t>,</w:t>
      </w:r>
      <w:r w:rsidRPr="00E06A69">
        <w:rPr>
          <w:i/>
          <w:lang w:val="nl-NL"/>
          <w:rPrChange w:id="742" w:author="Chia, Shaphan Yong" w:date="2023-06-20T18:39:00Z">
            <w:rPr>
              <w:i/>
            </w:rPr>
          </w:rPrChange>
        </w:rPr>
        <w:t xml:space="preserve"> 43</w:t>
      </w:r>
      <w:r w:rsidRPr="00E06A69">
        <w:rPr>
          <w:lang w:val="nl-NL"/>
          <w:rPrChange w:id="743" w:author="Chia, Shaphan Yong" w:date="2023-06-20T18:39:00Z">
            <w:rPr/>
          </w:rPrChange>
        </w:rPr>
        <w:t xml:space="preserve">(4), 1137-1140. </w:t>
      </w:r>
    </w:p>
    <w:p w14:paraId="19508FAF" w14:textId="77777777" w:rsidR="000C6C7C" w:rsidRPr="000C6C7C" w:rsidRDefault="000C6C7C" w:rsidP="000C6C7C">
      <w:pPr>
        <w:pStyle w:val="EndNoteBibliography"/>
        <w:spacing w:after="0"/>
        <w:ind w:left="720" w:hanging="720"/>
      </w:pPr>
      <w:r w:rsidRPr="00E06A69">
        <w:rPr>
          <w:lang w:val="nl-NL"/>
          <w:rPrChange w:id="744" w:author="Chia, Shaphan Yong" w:date="2023-06-20T18:39:00Z">
            <w:rPr/>
          </w:rPrChange>
        </w:rPr>
        <w:t xml:space="preserve">Wantulla, M., van Zadelhoff, K., van Loon, J. J., &amp; Dicke, M. (2022). </w:t>
      </w:r>
      <w:r w:rsidRPr="000C6C7C">
        <w:t xml:space="preserve">The potential of soil amendment with insect exuviae and frass to control the cabbage root fly. </w:t>
      </w:r>
      <w:r w:rsidRPr="000C6C7C">
        <w:rPr>
          <w:i/>
        </w:rPr>
        <w:t>Journal of Applied Entomology</w:t>
      </w:r>
      <w:r w:rsidRPr="000C6C7C">
        <w:t xml:space="preserve">. </w:t>
      </w:r>
    </w:p>
    <w:p w14:paraId="069DD4C1" w14:textId="7A9694CE" w:rsidR="000C6C7C" w:rsidRPr="000C6C7C" w:rsidRDefault="000C6C7C" w:rsidP="000C6C7C">
      <w:pPr>
        <w:pStyle w:val="EndNoteBibliography"/>
        <w:spacing w:after="0"/>
        <w:ind w:left="720" w:hanging="720"/>
      </w:pPr>
      <w:r w:rsidRPr="000C6C7C">
        <w:t xml:space="preserve">Wei, S.-J., Shi, B.-C., Gong, Y.-J., Jin, G.-H., Chen, X.-X., &amp; Meng, X.-F. (2013). Genetic Structure and Demographic History Reveal Migration of the Diamondback Moth Plutella xylostella (Lepidoptera: Plutellidae) from the Southern to Northern Regions of China. </w:t>
      </w:r>
      <w:r w:rsidRPr="000C6C7C">
        <w:rPr>
          <w:i/>
        </w:rPr>
        <w:t>PLOS ONE</w:t>
      </w:r>
      <w:r w:rsidRPr="000C6C7C">
        <w:t>,</w:t>
      </w:r>
      <w:r w:rsidRPr="000C6C7C">
        <w:rPr>
          <w:i/>
        </w:rPr>
        <w:t xml:space="preserve"> 8</w:t>
      </w:r>
      <w:r w:rsidRPr="000C6C7C">
        <w:t xml:space="preserve">(4), e59654. </w:t>
      </w:r>
      <w:hyperlink r:id="rId49" w:history="1">
        <w:r w:rsidRPr="000C6C7C">
          <w:rPr>
            <w:rStyle w:val="Hyperlink"/>
          </w:rPr>
          <w:t>https://doi.org/10.1371/journal.pone.0059654</w:t>
        </w:r>
      </w:hyperlink>
      <w:r w:rsidRPr="000C6C7C">
        <w:t xml:space="preserve"> </w:t>
      </w:r>
    </w:p>
    <w:p w14:paraId="7A00FBE5" w14:textId="77777777" w:rsidR="000C6C7C" w:rsidRPr="000C6C7C" w:rsidRDefault="000C6C7C" w:rsidP="000C6C7C">
      <w:pPr>
        <w:pStyle w:val="EndNoteBibliography"/>
        <w:spacing w:after="0"/>
        <w:ind w:left="720" w:hanging="720"/>
      </w:pPr>
      <w:r w:rsidRPr="000C6C7C">
        <w:t xml:space="preserve">Young-Mathews, A. (2012). Plant guide for field mustard (Brassica rapa var. rapa). </w:t>
      </w:r>
      <w:r w:rsidRPr="000C6C7C">
        <w:rPr>
          <w:i/>
        </w:rPr>
        <w:t>Corvallis, OR, USA: USDA–Natural Resources Conservation Service, Corvallis Plant Materials Centre</w:t>
      </w:r>
      <w:r w:rsidRPr="000C6C7C">
        <w:t xml:space="preserve">. </w:t>
      </w:r>
    </w:p>
    <w:p w14:paraId="24C74315" w14:textId="77777777" w:rsidR="000C6C7C" w:rsidRPr="000C6C7C" w:rsidRDefault="000C6C7C" w:rsidP="000C6C7C">
      <w:pPr>
        <w:pStyle w:val="EndNoteBibliography"/>
        <w:spacing w:after="0"/>
        <w:ind w:left="720" w:hanging="720"/>
      </w:pPr>
      <w:r w:rsidRPr="00E06A69">
        <w:rPr>
          <w:lang w:val="nl-NL"/>
          <w:rPrChange w:id="745" w:author="Chia, Shaphan Yong" w:date="2023-06-20T18:39:00Z">
            <w:rPr/>
          </w:rPrChange>
        </w:rPr>
        <w:t xml:space="preserve">Zeileis, A., Kleiber, C., &amp; Jackman, S. (2008). </w:t>
      </w:r>
      <w:r w:rsidRPr="000C6C7C">
        <w:t xml:space="preserve">Regression models for count data in R. </w:t>
      </w:r>
      <w:r w:rsidRPr="000C6C7C">
        <w:rPr>
          <w:i/>
        </w:rPr>
        <w:t>Journal of statistical software</w:t>
      </w:r>
      <w:r w:rsidRPr="000C6C7C">
        <w:t>,</w:t>
      </w:r>
      <w:r w:rsidRPr="000C6C7C">
        <w:rPr>
          <w:i/>
        </w:rPr>
        <w:t xml:space="preserve"> 27</w:t>
      </w:r>
      <w:r w:rsidRPr="000C6C7C">
        <w:t xml:space="preserve">(8), 1-25. </w:t>
      </w:r>
    </w:p>
    <w:p w14:paraId="45D07803" w14:textId="70ADACAF" w:rsidR="000C6C7C" w:rsidRPr="000C6C7C" w:rsidRDefault="000C6C7C" w:rsidP="000C6C7C">
      <w:pPr>
        <w:pStyle w:val="EndNoteBibliography"/>
        <w:spacing w:after="0"/>
        <w:ind w:left="720" w:hanging="720"/>
      </w:pPr>
      <w:r w:rsidRPr="00E06A69">
        <w:rPr>
          <w:lang w:val="nl-NL"/>
          <w:rPrChange w:id="746" w:author="Chia, Shaphan Yong" w:date="2023-06-20T18:39:00Z">
            <w:rPr/>
          </w:rPrChange>
        </w:rPr>
        <w:t xml:space="preserve">Zhang, Q., Rue, K., &amp; Wang, S. (2012). </w:t>
      </w:r>
      <w:r w:rsidRPr="000C6C7C">
        <w:t xml:space="preserve">Salinity Effect on Seed Germination and Growth of Two Warm-season Native Grass Species. </w:t>
      </w:r>
      <w:r w:rsidRPr="000C6C7C">
        <w:rPr>
          <w:i/>
        </w:rPr>
        <w:t>HortScience horts</w:t>
      </w:r>
      <w:r w:rsidRPr="000C6C7C">
        <w:t>,</w:t>
      </w:r>
      <w:r w:rsidRPr="000C6C7C">
        <w:rPr>
          <w:i/>
        </w:rPr>
        <w:t xml:space="preserve"> 47</w:t>
      </w:r>
      <w:r w:rsidRPr="000C6C7C">
        <w:t xml:space="preserve">(4), 527-530. </w:t>
      </w:r>
      <w:hyperlink r:id="rId50" w:history="1">
        <w:r w:rsidRPr="000C6C7C">
          <w:rPr>
            <w:rStyle w:val="Hyperlink"/>
          </w:rPr>
          <w:t>https://doi.org/10.21273/hortsci.47.4.527</w:t>
        </w:r>
      </w:hyperlink>
      <w:r w:rsidRPr="000C6C7C">
        <w:t xml:space="preserve"> </w:t>
      </w:r>
    </w:p>
    <w:p w14:paraId="097718FF" w14:textId="77777777" w:rsidR="000C6C7C" w:rsidRPr="000C6C7C" w:rsidRDefault="000C6C7C" w:rsidP="000C6C7C">
      <w:pPr>
        <w:pStyle w:val="EndNoteBibliography"/>
        <w:spacing w:after="0"/>
        <w:ind w:left="720" w:hanging="720"/>
      </w:pPr>
      <w:r w:rsidRPr="000C6C7C">
        <w:t xml:space="preserve">Zim, J., Aitikkou, A., EL Omari, M. H., EL Malahi, S., Azim, K., Hirich, A., Nilahyane, A., &amp; Oumouloud, A. (2022). A New Organic Amendment Based on Insect Frass for Zucchini (Cucurbita pepo L.) Cultivation. </w:t>
      </w:r>
      <w:r w:rsidRPr="000C6C7C">
        <w:rPr>
          <w:i/>
        </w:rPr>
        <w:t>Environmental Sciences Proceedings</w:t>
      </w:r>
      <w:r w:rsidRPr="000C6C7C">
        <w:t>,</w:t>
      </w:r>
      <w:r w:rsidRPr="000C6C7C">
        <w:rPr>
          <w:i/>
        </w:rPr>
        <w:t xml:space="preserve"> 16</w:t>
      </w:r>
      <w:r w:rsidRPr="000C6C7C">
        <w:t xml:space="preserve">(1), 28. </w:t>
      </w:r>
    </w:p>
    <w:p w14:paraId="0FBF95DC" w14:textId="77777777" w:rsidR="000C6C7C" w:rsidRPr="000C6C7C" w:rsidRDefault="000C6C7C" w:rsidP="000C6C7C">
      <w:pPr>
        <w:pStyle w:val="EndNoteBibliography"/>
        <w:ind w:left="720" w:hanging="720"/>
      </w:pPr>
      <w:r w:rsidRPr="000C6C7C">
        <w:t xml:space="preserve">Zulkifli, N. F. N. M., Seok-Kian, A. Y., Seng, L. L., Mustafa, S., Kim, Y.-S., &amp; Shapawi, R. (2022). Nutritional value of black soldier fly (Hermetia illucens) larvae processed by different methods. </w:t>
      </w:r>
      <w:r w:rsidRPr="000C6C7C">
        <w:rPr>
          <w:i/>
        </w:rPr>
        <w:t>PLOS ONE</w:t>
      </w:r>
      <w:r w:rsidRPr="000C6C7C">
        <w:t>,</w:t>
      </w:r>
      <w:r w:rsidRPr="000C6C7C">
        <w:rPr>
          <w:i/>
        </w:rPr>
        <w:t xml:space="preserve"> 17</w:t>
      </w:r>
      <w:r w:rsidRPr="000C6C7C">
        <w:t xml:space="preserve">(2), e0263924. </w:t>
      </w:r>
    </w:p>
    <w:p w14:paraId="3F916E5F" w14:textId="51464485" w:rsidR="00200BC5" w:rsidRPr="00CF64E8" w:rsidRDefault="00383C29" w:rsidP="00CF64E8">
      <w:pPr>
        <w:spacing w:after="0" w:line="276" w:lineRule="auto"/>
        <w:jc w:val="both"/>
        <w:rPr>
          <w:rFonts w:ascii="Times New Roman" w:hAnsi="Times New Roman" w:cs="Times New Roman"/>
          <w:sz w:val="20"/>
          <w:szCs w:val="20"/>
          <w:lang w:val="en-US"/>
        </w:rPr>
      </w:pPr>
      <w:r w:rsidRPr="00CF64E8">
        <w:rPr>
          <w:rFonts w:ascii="Times New Roman" w:hAnsi="Times New Roman" w:cs="Times New Roman"/>
          <w:sz w:val="20"/>
          <w:szCs w:val="20"/>
          <w:lang w:val="en-US"/>
        </w:rPr>
        <w:fldChar w:fldCharType="end"/>
      </w:r>
      <w:bookmarkEnd w:id="737"/>
    </w:p>
    <w:sectPr w:rsidR="00200BC5" w:rsidRPr="00CF64E8" w:rsidSect="002261F4">
      <w:footerReference w:type="default" r:id="rId5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oop van Loon" w:date="2023-06-20T12:10:00Z" w:initials="JvL">
    <w:p w14:paraId="705C2992" w14:textId="5C28C1E7" w:rsidR="00200DA9" w:rsidRDefault="00200DA9">
      <w:pPr>
        <w:pStyle w:val="CommentText"/>
      </w:pPr>
      <w:r>
        <w:rPr>
          <w:rStyle w:val="CommentReference"/>
        </w:rPr>
        <w:annotationRef/>
      </w:r>
      <w:r>
        <w:t xml:space="preserve">The two preceding sentences seem in conflict with each other; clarify the difference between leaf area growth and plant growth. </w:t>
      </w:r>
    </w:p>
  </w:comment>
  <w:comment w:id="39" w:author="Joop van Loon" w:date="2023-06-20T12:14:00Z" w:initials="JvL">
    <w:p w14:paraId="54B4353F" w14:textId="57A9C338" w:rsidR="00200DA9" w:rsidRDefault="00200DA9">
      <w:pPr>
        <w:pStyle w:val="CommentText"/>
      </w:pPr>
      <w:r>
        <w:rPr>
          <w:rStyle w:val="CommentReference"/>
        </w:rPr>
        <w:annotationRef/>
      </w:r>
      <w:r>
        <w:t>Increased relative to control or relative to raw frass?</w:t>
      </w:r>
    </w:p>
  </w:comment>
  <w:comment w:id="40" w:author="Joop van Loon" w:date="2023-06-20T12:16:00Z" w:initials="JvL">
    <w:p w14:paraId="7F7F25CC" w14:textId="1A02AF78" w:rsidR="00200DA9" w:rsidRDefault="00200DA9">
      <w:pPr>
        <w:pStyle w:val="CommentText"/>
      </w:pPr>
      <w:r>
        <w:rPr>
          <w:rStyle w:val="CommentReference"/>
        </w:rPr>
        <w:annotationRef/>
      </w:r>
      <w:r>
        <w:t>Is composting the same as incubation?</w:t>
      </w:r>
      <w:r w:rsidR="0047447E">
        <w:t xml:space="preserve"> Both treatments should be introduced earlier in the abstract. </w:t>
      </w:r>
    </w:p>
  </w:comment>
  <w:comment w:id="43" w:author="Joop van Loon" w:date="2023-06-20T12:15:00Z" w:initials="JvL">
    <w:p w14:paraId="32CEB539" w14:textId="12BD6C2C" w:rsidR="00200DA9" w:rsidRDefault="00200DA9">
      <w:pPr>
        <w:pStyle w:val="CommentText"/>
      </w:pPr>
      <w:r>
        <w:rPr>
          <w:rStyle w:val="CommentReference"/>
        </w:rPr>
        <w:annotationRef/>
      </w:r>
      <w:r>
        <w:t xml:space="preserve">This conclusion </w:t>
      </w:r>
      <w:r w:rsidR="006E017E">
        <w:t xml:space="preserve">is too general and </w:t>
      </w:r>
      <w:r>
        <w:t>does not logically follow from the foregoing text: it is only valid for incubated/composted frass.</w:t>
      </w:r>
    </w:p>
    <w:p w14:paraId="3162D78D" w14:textId="0EF3367C" w:rsidR="00200DA9" w:rsidRDefault="00200DA9">
      <w:pPr>
        <w:pStyle w:val="CommentText"/>
      </w:pPr>
      <w:r>
        <w:t>Pesticides come out o</w:t>
      </w:r>
      <w:r w:rsidR="006E017E">
        <w:t>f</w:t>
      </w:r>
      <w:r>
        <w:t xml:space="preserve"> the blue; I suggest to remove it; </w:t>
      </w:r>
      <w:r w:rsidR="006E017E">
        <w:t xml:space="preserve">keep it </w:t>
      </w:r>
      <w:r w:rsidR="0047447E">
        <w:t>with</w:t>
      </w:r>
      <w:r w:rsidR="006E017E">
        <w:t xml:space="preserve">in the framework of </w:t>
      </w:r>
      <w:r>
        <w:t xml:space="preserve">plant resistance </w:t>
      </w:r>
      <w:r w:rsidR="006E017E">
        <w:t>as</w:t>
      </w:r>
      <w:r>
        <w:t xml:space="preserve"> </w:t>
      </w:r>
      <w:r w:rsidR="006E017E">
        <w:t>coined above</w:t>
      </w:r>
      <w:r>
        <w:t xml:space="preserve">. </w:t>
      </w:r>
    </w:p>
  </w:comment>
  <w:comment w:id="52" w:author="Joop van Loon" w:date="2023-06-20T12:20:00Z" w:initials="JvL">
    <w:p w14:paraId="27FFE297" w14:textId="1B8800D4" w:rsidR="006E017E" w:rsidRDefault="006E017E">
      <w:pPr>
        <w:pStyle w:val="CommentText"/>
      </w:pPr>
      <w:r>
        <w:rPr>
          <w:rStyle w:val="CommentReference"/>
        </w:rPr>
        <w:annotationRef/>
      </w:r>
      <w:r>
        <w:t xml:space="preserve">Other pest managemnet startegies appear suddenly in the last senetnce; I suggest to leave this out and limit it to the protective effects of frass as such.  </w:t>
      </w:r>
    </w:p>
  </w:comment>
  <w:comment w:id="170" w:author="Dicke, Marcel" w:date="2023-06-07T20:20:00Z" w:initials="DM">
    <w:p w14:paraId="77F6122E" w14:textId="4A69BDC8" w:rsidR="00C17F58" w:rsidRDefault="00C17F58">
      <w:pPr>
        <w:pStyle w:val="CommentText"/>
      </w:pPr>
      <w:r>
        <w:rPr>
          <w:rStyle w:val="CommentReference"/>
        </w:rPr>
        <w:annotationRef/>
      </w:r>
      <w:r>
        <w:t>This can be removed, you have explained this already earlier in the Introduction</w:t>
      </w:r>
    </w:p>
  </w:comment>
  <w:comment w:id="171" w:author="Joop van Loon" w:date="2023-06-20T13:45:00Z" w:initials="JvL">
    <w:p w14:paraId="27945908" w14:textId="3C3192ED" w:rsidR="00871BF9" w:rsidRDefault="00871BF9">
      <w:pPr>
        <w:pStyle w:val="CommentText"/>
      </w:pPr>
      <w:r>
        <w:rPr>
          <w:rStyle w:val="CommentReference"/>
        </w:rPr>
        <w:annotationRef/>
      </w:r>
      <w:r>
        <w:t>I agree.</w:t>
      </w:r>
    </w:p>
  </w:comment>
  <w:comment w:id="173" w:author="Dicke, Marcel" w:date="2023-06-07T20:20:00Z" w:initials="DM">
    <w:p w14:paraId="52A88B0E" w14:textId="77777777" w:rsidR="001E449F" w:rsidRDefault="001E449F">
      <w:pPr>
        <w:pStyle w:val="CommentText"/>
      </w:pPr>
      <w:r>
        <w:rPr>
          <w:rStyle w:val="CommentReference"/>
        </w:rPr>
        <w:annotationRef/>
      </w:r>
      <w:r>
        <w:t>Also this overlaps with what you told earlier and so this can also be deleted.</w:t>
      </w:r>
    </w:p>
    <w:p w14:paraId="5CD06A60" w14:textId="77777777" w:rsidR="001E449F" w:rsidRDefault="001E449F">
      <w:pPr>
        <w:pStyle w:val="CommentText"/>
      </w:pPr>
    </w:p>
    <w:p w14:paraId="525505BE" w14:textId="6C149D18" w:rsidR="001E449F" w:rsidRDefault="001E449F">
      <w:pPr>
        <w:pStyle w:val="CommentText"/>
      </w:pPr>
      <w:r>
        <w:t xml:space="preserve">In the previous paragraph you introduced the experimental system and so it is good to </w:t>
      </w:r>
      <w:r w:rsidR="008145D7">
        <w:t>focus on that system</w:t>
      </w:r>
    </w:p>
  </w:comment>
  <w:comment w:id="174" w:author="Joop van Loon" w:date="2023-06-20T13:45:00Z" w:initials="JvL">
    <w:p w14:paraId="7F5A88B5" w14:textId="26D2F07F" w:rsidR="00871BF9" w:rsidRDefault="00871BF9">
      <w:pPr>
        <w:pStyle w:val="CommentText"/>
      </w:pPr>
      <w:r>
        <w:rPr>
          <w:rStyle w:val="CommentReference"/>
        </w:rPr>
        <w:annotationRef/>
      </w:r>
      <w:r>
        <w:t>I agree.</w:t>
      </w:r>
    </w:p>
  </w:comment>
  <w:comment w:id="177" w:author="Dicke, Marcel" w:date="2023-06-07T20:22:00Z" w:initials="DM">
    <w:p w14:paraId="4159C397" w14:textId="1FC8739C" w:rsidR="001306F7" w:rsidRDefault="001306F7">
      <w:pPr>
        <w:pStyle w:val="CommentText"/>
      </w:pPr>
      <w:r>
        <w:rPr>
          <w:rStyle w:val="CommentReference"/>
        </w:rPr>
        <w:annotationRef/>
      </w:r>
      <w:r>
        <w:t xml:space="preserve">Brackets only around the </w:t>
      </w:r>
      <w:r w:rsidR="00C1040E">
        <w:t>year</w:t>
      </w:r>
    </w:p>
  </w:comment>
  <w:comment w:id="189" w:author="Joop van Loon" w:date="2023-06-20T13:48:00Z" w:initials="JvL">
    <w:p w14:paraId="38CE3CAB" w14:textId="7BA102E9" w:rsidR="00871BF9" w:rsidRDefault="00871BF9">
      <w:pPr>
        <w:pStyle w:val="CommentText"/>
      </w:pPr>
      <w:r>
        <w:rPr>
          <w:rStyle w:val="CommentReference"/>
        </w:rPr>
        <w:annotationRef/>
      </w:r>
      <w:r>
        <w:t>Duplication, can be left out.</w:t>
      </w:r>
    </w:p>
  </w:comment>
  <w:comment w:id="198" w:author="Joop van Loon" w:date="2023-06-20T13:49:00Z" w:initials="JvL">
    <w:p w14:paraId="484CF549" w14:textId="060CC7EC" w:rsidR="00871BF9" w:rsidRDefault="00871BF9">
      <w:pPr>
        <w:pStyle w:val="CommentText"/>
      </w:pPr>
      <w:r>
        <w:rPr>
          <w:rStyle w:val="CommentReference"/>
        </w:rPr>
        <w:annotationRef/>
      </w:r>
      <w:r>
        <w:t>Can be left out; has been stated above and is also mentioned below.</w:t>
      </w:r>
    </w:p>
  </w:comment>
  <w:comment w:id="234" w:author="Joop van Loon" w:date="2023-06-20T13:53:00Z" w:initials="JvL">
    <w:p w14:paraId="1061D3E3" w14:textId="0A75C870" w:rsidR="00871BF9" w:rsidRDefault="00871BF9">
      <w:pPr>
        <w:pStyle w:val="CommentText"/>
      </w:pPr>
      <w:r>
        <w:rPr>
          <w:rStyle w:val="CommentReference"/>
        </w:rPr>
        <w:annotationRef/>
      </w:r>
      <w:r>
        <w:t>How was this done; resulting particle size range?</w:t>
      </w:r>
    </w:p>
  </w:comment>
  <w:comment w:id="335" w:author="Chia, Shaphan Yong" w:date="2023-06-23T03:29:00Z" w:initials="CSY">
    <w:p w14:paraId="44FD7BFD" w14:textId="77777777" w:rsidR="007A6C93" w:rsidRDefault="007A6C93">
      <w:pPr>
        <w:pStyle w:val="CommentText"/>
      </w:pPr>
      <w:r>
        <w:rPr>
          <w:rStyle w:val="CommentReference"/>
        </w:rPr>
        <w:annotationRef/>
      </w:r>
      <w:r>
        <w:t>Separation of mean leaf area for composted frass also followed the LSD test:</w:t>
      </w:r>
    </w:p>
    <w:p w14:paraId="4B8A74EC" w14:textId="77777777" w:rsidR="007A6C93" w:rsidRDefault="007A6C93">
      <w:pPr>
        <w:pStyle w:val="CommentText"/>
      </w:pPr>
    </w:p>
    <w:p w14:paraId="29445F22" w14:textId="77777777" w:rsidR="007A6C93" w:rsidRDefault="007A6C93" w:rsidP="00176067">
      <w:pPr>
        <w:pStyle w:val="CommentText"/>
      </w:pPr>
      <w:r>
        <w:t xml:space="preserve"> "After conducting a Generalized Linear Model (GLM) to evaluate the differences between treatment groups, post hoc comparisons were performed using the LSD (Least Significant Difference) test. The GLM analysis revealed significant differences among the treatment groups. However, when applying the Tukey post hoc test for multiple comparisons, no significant differences were detected. In light of this, the LSD post hoc test was chosen as an alternative method to investigate pairwise differences between treatment groups, as it does not assume equal variances and does not require homogeneous sample sizes. The LSD test allows for direct pairwise comparisons, and it was used to identify any significant differences that may have been missed by the Tukey test."</w:t>
      </w:r>
    </w:p>
  </w:comment>
  <w:comment w:id="341" w:author="Chia, Shaphan Yong" w:date="2023-06-21T19:05:00Z" w:initials="CSY">
    <w:p w14:paraId="1A3759F6" w14:textId="377A6474" w:rsidR="00BC6C23" w:rsidRDefault="00D2590C">
      <w:pPr>
        <w:pStyle w:val="CommentText"/>
      </w:pPr>
      <w:r>
        <w:rPr>
          <w:rStyle w:val="CommentReference"/>
        </w:rPr>
        <w:annotationRef/>
      </w:r>
      <w:r w:rsidR="00BC6C23">
        <w:t>In the manuscript, you can describe the post hoc test using the Tukey method as follows:</w:t>
      </w:r>
    </w:p>
    <w:p w14:paraId="5883040A" w14:textId="77777777" w:rsidR="00BC6C23" w:rsidRDefault="00BC6C23">
      <w:pPr>
        <w:pStyle w:val="CommentText"/>
      </w:pPr>
    </w:p>
    <w:p w14:paraId="353ECD06" w14:textId="77777777" w:rsidR="00BC6C23" w:rsidRDefault="00BC6C23">
      <w:pPr>
        <w:pStyle w:val="CommentText"/>
      </w:pPr>
      <w:r>
        <w:t>"To compare the time1 = 28 groups, a Tukey post hoc test was performed. The posthoc_28 object was created using the 'glht' function with the 'linfct' argument specifying the Tukey correction for the 'amendment2' variable in the model_28. The results of the Tukey post hoc test were obtained using the 'summary' function, with the 'test' argument set to 'adjusted' and the 'type' argument set to 'holm' for multiple comparisons adjustment. The significance level was set at 0.05."</w:t>
      </w:r>
    </w:p>
    <w:p w14:paraId="454C2D68" w14:textId="77777777" w:rsidR="00BC6C23" w:rsidRDefault="00BC6C23">
      <w:pPr>
        <w:pStyle w:val="CommentText"/>
      </w:pPr>
    </w:p>
    <w:p w14:paraId="07BBE470" w14:textId="77777777" w:rsidR="00BC6C23" w:rsidRDefault="00BC6C23" w:rsidP="00BC1BCE">
      <w:pPr>
        <w:pStyle w:val="CommentText"/>
      </w:pPr>
      <w:r>
        <w:t xml:space="preserve">This description provides a brief explanation of the steps taken to perform the post hoc test using the Tukey method and the specific settings used for multiple comparisons adjustment (e.g., Adjusted p values reported -- holm method) </w:t>
      </w:r>
    </w:p>
  </w:comment>
  <w:comment w:id="348" w:author="Joop van Loon" w:date="2023-06-20T14:58:00Z" w:initials="JvL">
    <w:p w14:paraId="57FAF33B" w14:textId="63DEE5BF" w:rsidR="001E7A47" w:rsidRDefault="001E7A47">
      <w:pPr>
        <w:pStyle w:val="CommentText"/>
      </w:pPr>
      <w:r>
        <w:rPr>
          <w:rStyle w:val="CommentReference"/>
        </w:rPr>
        <w:annotationRef/>
      </w:r>
      <w:r>
        <w:t>The box plot shows more values, also two quartiles; consult the grap</w:t>
      </w:r>
      <w:r w:rsidR="00AB350A">
        <w:t>h</w:t>
      </w:r>
      <w:r>
        <w:t xml:space="preserve">-plotting software what has been plotted? Minimum and maximum values are the ends of the lines extending below and above the boxes. Same for </w:t>
      </w:r>
      <w:r w:rsidR="00AB350A">
        <w:t xml:space="preserve">description of </w:t>
      </w:r>
      <w:r>
        <w:t>all box plots</w:t>
      </w:r>
      <w:r w:rsidR="00AB350A">
        <w:t xml:space="preserve"> in the manuscript.</w:t>
      </w:r>
    </w:p>
  </w:comment>
  <w:comment w:id="349" w:author="Dicke, Marcel" w:date="2023-06-07T21:04:00Z" w:initials="DM">
    <w:p w14:paraId="7960E0C5" w14:textId="2C0686D4" w:rsidR="000D74FE" w:rsidRPr="000D74FE" w:rsidRDefault="000D74FE">
      <w:pPr>
        <w:pStyle w:val="CommentText"/>
      </w:pPr>
      <w:r>
        <w:rPr>
          <w:rStyle w:val="CommentReference"/>
        </w:rPr>
        <w:annotationRef/>
      </w:r>
      <w:r>
        <w:t xml:space="preserve">replicate </w:t>
      </w:r>
      <w:r w:rsidRPr="000D74FE">
        <w:rPr>
          <w:u w:val="single"/>
        </w:rPr>
        <w:t>plants</w:t>
      </w:r>
      <w:r>
        <w:rPr>
          <w:u w:val="single"/>
        </w:rPr>
        <w:t xml:space="preserve"> </w:t>
      </w:r>
      <w:r>
        <w:t>? if so, please state so</w:t>
      </w:r>
    </w:p>
  </w:comment>
  <w:comment w:id="352" w:author="Joop van Loon" w:date="2023-06-20T14:53:00Z" w:initials="JvL">
    <w:p w14:paraId="3784B486" w14:textId="1E73F102" w:rsidR="001E7A47" w:rsidRDefault="001E7A47">
      <w:pPr>
        <w:pStyle w:val="CommentText"/>
      </w:pPr>
      <w:r>
        <w:rPr>
          <w:rStyle w:val="CommentReference"/>
        </w:rPr>
        <w:annotationRef/>
      </w:r>
      <w:r>
        <w:t xml:space="preserve">This figure </w:t>
      </w:r>
      <w:r w:rsidR="00AB350A">
        <w:t xml:space="preserve">and the suppl. Figures </w:t>
      </w:r>
      <w:r>
        <w:t>will be replaced by the revised one with four panels and the correct n-values.</w:t>
      </w:r>
    </w:p>
  </w:comment>
  <w:comment w:id="355" w:author="Joop van Loon" w:date="2023-06-20T15:07:00Z" w:initials="JvL">
    <w:p w14:paraId="55F08644" w14:textId="32652DB0" w:rsidR="00AB350A" w:rsidRDefault="00AB350A">
      <w:pPr>
        <w:pStyle w:val="CommentText"/>
      </w:pPr>
      <w:r>
        <w:rPr>
          <w:rStyle w:val="CommentReference"/>
        </w:rPr>
        <w:annotationRef/>
      </w:r>
      <w:r>
        <w:t>I would replace mean values by median values since the distributions are plotted relative to the median values. The ranking then changes to BSFF &lt; MWF &lt; NoFrass.</w:t>
      </w:r>
    </w:p>
  </w:comment>
  <w:comment w:id="358" w:author="Joop van Loon" w:date="2023-06-20T15:12:00Z" w:initials="JvL">
    <w:p w14:paraId="2EBF8C09" w14:textId="71EC9729" w:rsidR="00AB350A" w:rsidRDefault="00AB350A">
      <w:pPr>
        <w:pStyle w:val="CommentText"/>
      </w:pPr>
      <w:r>
        <w:rPr>
          <w:rStyle w:val="CommentReference"/>
        </w:rPr>
        <w:annotationRef/>
      </w:r>
      <w:r>
        <w:t>See comments on Fig. 2.</w:t>
      </w:r>
    </w:p>
  </w:comment>
  <w:comment w:id="362" w:author="Dicke, Marcel" w:date="2023-06-07T21:05:00Z" w:initials="DM">
    <w:p w14:paraId="005F5B13" w14:textId="308BC2A6" w:rsidR="00DF406E" w:rsidRDefault="00DF406E">
      <w:pPr>
        <w:pStyle w:val="CommentText"/>
      </w:pPr>
      <w:r>
        <w:rPr>
          <w:rStyle w:val="CommentReference"/>
        </w:rPr>
        <w:annotationRef/>
      </w:r>
      <w:r>
        <w:t>is this what you did?</w:t>
      </w:r>
    </w:p>
  </w:comment>
  <w:comment w:id="377" w:author="Joop van Loon" w:date="2023-06-20T15:13:00Z" w:initials="JvL">
    <w:p w14:paraId="6A150179" w14:textId="31714C95" w:rsidR="0034281F" w:rsidRDefault="0034281F">
      <w:pPr>
        <w:pStyle w:val="CommentText"/>
      </w:pPr>
      <w:r>
        <w:rPr>
          <w:rStyle w:val="CommentReference"/>
        </w:rPr>
        <w:annotationRef/>
      </w:r>
      <w:r>
        <w:t>See comments on Fig. 2.</w:t>
      </w:r>
    </w:p>
  </w:comment>
  <w:comment w:id="393" w:author="Dicke, Marcel" w:date="2023-06-07T21:06:00Z" w:initials="DM">
    <w:p w14:paraId="0696F917" w14:textId="23A03745" w:rsidR="007607D4" w:rsidRDefault="007607D4">
      <w:pPr>
        <w:pStyle w:val="CommentText"/>
      </w:pPr>
      <w:r>
        <w:rPr>
          <w:rStyle w:val="CommentReference"/>
        </w:rPr>
        <w:annotationRef/>
      </w:r>
      <w:r>
        <w:t>Explanation of n is lacking</w:t>
      </w:r>
    </w:p>
  </w:comment>
  <w:comment w:id="394" w:author="Joop van Loon" w:date="2023-06-20T15:21:00Z" w:initials="JvL">
    <w:p w14:paraId="3C06278C" w14:textId="453DBE3B" w:rsidR="0034281F" w:rsidRDefault="0034281F">
      <w:pPr>
        <w:pStyle w:val="CommentText"/>
      </w:pPr>
      <w:r>
        <w:rPr>
          <w:rStyle w:val="CommentReference"/>
        </w:rPr>
        <w:annotationRef/>
      </w:r>
      <w:r>
        <w:t xml:space="preserve">I think it is more logical to first report plant damage since this is the best proxy of resistance. </w:t>
      </w:r>
      <w:r w:rsidR="000C1B6B">
        <w:t xml:space="preserve">Figure S7 and S8 then need to be swapped accordingly. </w:t>
      </w:r>
    </w:p>
  </w:comment>
  <w:comment w:id="432" w:author="Dicke, Marcel" w:date="2023-06-07T21:12:00Z" w:initials="DM">
    <w:p w14:paraId="09B22A28" w14:textId="08C011EC" w:rsidR="007607D4" w:rsidRDefault="007607D4">
      <w:pPr>
        <w:pStyle w:val="CommentText"/>
      </w:pPr>
      <w:r>
        <w:rPr>
          <w:rStyle w:val="CommentReference"/>
        </w:rPr>
        <w:annotationRef/>
      </w:r>
      <w:r>
        <w:t>Needs better explanation</w:t>
      </w:r>
    </w:p>
  </w:comment>
  <w:comment w:id="489" w:author="Joop van Loon" w:date="2023-06-20T15:47:00Z" w:initials="JvL">
    <w:p w14:paraId="67B3DC9D" w14:textId="412F453B" w:rsidR="00E929B4" w:rsidRDefault="00E929B4">
      <w:pPr>
        <w:pStyle w:val="CommentText"/>
      </w:pPr>
      <w:r>
        <w:rPr>
          <w:rStyle w:val="CommentReference"/>
        </w:rPr>
        <w:annotationRef/>
      </w:r>
      <w:r>
        <w:t>The original text summarising the results was not entirely correct.</w:t>
      </w:r>
    </w:p>
  </w:comment>
  <w:comment w:id="520" w:author="Dicke, Marcel" w:date="2023-06-07T21:18:00Z" w:initials="DM">
    <w:p w14:paraId="78A2738D" w14:textId="37BDC315" w:rsidR="000C7D9E" w:rsidRDefault="000C7D9E">
      <w:pPr>
        <w:pStyle w:val="CommentText"/>
      </w:pPr>
      <w:r>
        <w:rPr>
          <w:rStyle w:val="CommentReference"/>
        </w:rPr>
        <w:annotationRef/>
      </w:r>
      <w:r>
        <w:t>Because there is no indication whatsoever that cadmium might play a role it is better not to include this (I can think of many other chemicals that might play a role but without any indication it is pure speculation to choose one chemical). The previous two sentences give the possibility in more general terms and that is sufficient</w:t>
      </w:r>
    </w:p>
  </w:comment>
  <w:comment w:id="570" w:author="Dicke, Marcel" w:date="2023-06-07T21:20:00Z" w:initials="DM">
    <w:p w14:paraId="1E122627" w14:textId="193F484B" w:rsidR="000C7D9E" w:rsidRDefault="000C7D9E">
      <w:pPr>
        <w:pStyle w:val="CommentText"/>
      </w:pPr>
      <w:r>
        <w:rPr>
          <w:rStyle w:val="CommentReference"/>
        </w:rPr>
        <w:annotationRef/>
      </w:r>
      <w:r>
        <w:t xml:space="preserve">Els &amp; Max have used 1-2-5 g/kg </w:t>
      </w:r>
    </w:p>
  </w:comment>
  <w:comment w:id="578" w:author="Dicke, Marcel" w:date="2023-06-07T21:26:00Z" w:initials="DM">
    <w:p w14:paraId="771DCC8D" w14:textId="2A238AFD" w:rsidR="000C7D9E" w:rsidRDefault="000C7D9E">
      <w:pPr>
        <w:pStyle w:val="CommentText"/>
      </w:pPr>
      <w:r>
        <w:rPr>
          <w:rStyle w:val="CommentReference"/>
        </w:rPr>
        <w:annotationRef/>
      </w:r>
      <w:r>
        <w:t>What did they report on the quality effects?</w:t>
      </w:r>
    </w:p>
  </w:comment>
  <w:comment w:id="593" w:author="Dicke, Marcel" w:date="2023-06-07T21:31:00Z" w:initials="DM">
    <w:p w14:paraId="3EDEF352" w14:textId="77777777" w:rsidR="00C65A29" w:rsidRDefault="00C65A29">
      <w:pPr>
        <w:pStyle w:val="CommentText"/>
      </w:pPr>
      <w:r>
        <w:rPr>
          <w:rStyle w:val="CommentReference"/>
        </w:rPr>
        <w:annotationRef/>
      </w:r>
      <w:r>
        <w:t xml:space="preserve">Ch5 of his thesis (under review) </w:t>
      </w:r>
    </w:p>
    <w:p w14:paraId="6F24B422" w14:textId="77777777" w:rsidR="00C65A29" w:rsidRDefault="00C65A29">
      <w:pPr>
        <w:pStyle w:val="CommentText"/>
      </w:pPr>
    </w:p>
    <w:p w14:paraId="1F78A811" w14:textId="1C6EA900" w:rsidR="00C65A29" w:rsidRDefault="00C65A29">
      <w:pPr>
        <w:pStyle w:val="CommentText"/>
      </w:pPr>
      <w:r>
        <w:t>Wantulla, M., Dicke, M., &amp; van Loon, J. J. A. Effects of amending soil with black soldier fly frass on survival and growth of the cabbage root fly (</w:t>
      </w:r>
      <w:r w:rsidRPr="00C65A29">
        <w:rPr>
          <w:i/>
          <w:iCs/>
        </w:rPr>
        <w:t>Delia radicum</w:t>
      </w:r>
      <w:r>
        <w:t>) depend on soil type. (under review)</w:t>
      </w:r>
    </w:p>
  </w:comment>
  <w:comment w:id="603" w:author="Dicke, Marcel" w:date="2023-06-07T21:33:00Z" w:initials="DM">
    <w:p w14:paraId="65A240D8" w14:textId="004B4C60" w:rsidR="00C65A29" w:rsidRDefault="00C65A29">
      <w:pPr>
        <w:pStyle w:val="CommentText"/>
      </w:pPr>
      <w:r>
        <w:rPr>
          <w:rStyle w:val="CommentReference"/>
        </w:rPr>
        <w:annotationRef/>
      </w:r>
      <w:r>
        <w:t>I would not mention this – also marginally sign is still not significant and so there is no data to support  that there is an effect</w:t>
      </w:r>
    </w:p>
  </w:comment>
  <w:comment w:id="604" w:author="Joop van Loon" w:date="2023-06-20T16:11:00Z" w:initials="JvL">
    <w:p w14:paraId="332E78AF" w14:textId="4021D387" w:rsidR="0042378C" w:rsidRDefault="0042378C">
      <w:pPr>
        <w:pStyle w:val="CommentText"/>
      </w:pPr>
      <w:r>
        <w:rPr>
          <w:rStyle w:val="CommentReference"/>
        </w:rPr>
        <w:annotationRef/>
      </w:r>
      <w:r>
        <w:t xml:space="preserve">It is questionable how interseting it is to investigate this in view of the plant growth inhibitory effects?  </w:t>
      </w:r>
    </w:p>
  </w:comment>
  <w:comment w:id="614" w:author="Joop van Loon" w:date="2023-06-20T16:14:00Z" w:initials="JvL">
    <w:p w14:paraId="53D58AB6" w14:textId="1F9A2ECB" w:rsidR="0042378C" w:rsidRDefault="0042378C">
      <w:pPr>
        <w:pStyle w:val="CommentText"/>
      </w:pPr>
      <w:r>
        <w:rPr>
          <w:rStyle w:val="CommentReference"/>
        </w:rPr>
        <w:annotationRef/>
      </w:r>
      <w:r>
        <w:t>What is the link of this finding with the present study?</w:t>
      </w:r>
    </w:p>
  </w:comment>
  <w:comment w:id="634" w:author="Dicke, Marcel" w:date="2023-06-07T21:37:00Z" w:initials="DM">
    <w:p w14:paraId="00BCA3B2" w14:textId="672F7C48" w:rsidR="0008661F" w:rsidRDefault="0008661F">
      <w:pPr>
        <w:pStyle w:val="CommentText"/>
      </w:pPr>
      <w:r>
        <w:rPr>
          <w:rStyle w:val="CommentReference"/>
        </w:rPr>
        <w:annotationRef/>
      </w:r>
      <w:r>
        <w:t>What term did Ray et al use?</w:t>
      </w:r>
    </w:p>
  </w:comment>
  <w:comment w:id="668" w:author="Joop van Loon" w:date="2023-06-20T16:23:00Z" w:initials="JvL">
    <w:p w14:paraId="2F7DA136" w14:textId="28A0601F" w:rsidR="00AD1676" w:rsidRDefault="00AD1676">
      <w:pPr>
        <w:pStyle w:val="CommentText"/>
      </w:pPr>
      <w:r>
        <w:rPr>
          <w:rStyle w:val="CommentReference"/>
        </w:rPr>
        <w:annotationRef/>
      </w:r>
      <w:r>
        <w:t xml:space="preserve">This section also strats with this statement. </w:t>
      </w:r>
      <w:r w:rsidR="00343022">
        <w:t>Also the nutrient availability has been mentioned above, whereas the promotion of PGPR has not. Try to improve the structure of this section to avoid repetition.</w:t>
      </w:r>
    </w:p>
  </w:comment>
  <w:comment w:id="672" w:author="Joop van Loon" w:date="2023-06-20T16:26:00Z" w:initials="JvL">
    <w:p w14:paraId="11C3DCAF" w14:textId="1F398F0D" w:rsidR="00343022" w:rsidRDefault="00343022">
      <w:pPr>
        <w:pStyle w:val="CommentText"/>
      </w:pPr>
      <w:r>
        <w:rPr>
          <w:rStyle w:val="CommentReference"/>
        </w:rPr>
        <w:annotationRef/>
      </w:r>
      <w:r>
        <w:t xml:space="preserve">This also is repetitive with previous text in the Discussion. </w:t>
      </w:r>
    </w:p>
  </w:comment>
  <w:comment w:id="680" w:author="Dicke, Marcel" w:date="2023-06-07T21:44:00Z" w:initials="DM">
    <w:p w14:paraId="3DA2CC5B" w14:textId="0010E8B2" w:rsidR="0008661F" w:rsidRDefault="0008661F">
      <w:pPr>
        <w:pStyle w:val="CommentText"/>
      </w:pPr>
      <w:r>
        <w:rPr>
          <w:rStyle w:val="CommentReference"/>
        </w:rPr>
        <w:annotationRef/>
      </w:r>
      <w:r>
        <w:t>This is not a conclusion but mentioning that it will be important to investigate the effects on predators and parasitoids may be something to briefly mention in the Discussion</w:t>
      </w:r>
    </w:p>
  </w:comment>
  <w:comment w:id="681" w:author="Joop van Loon" w:date="2023-06-20T16:30:00Z" w:initials="JvL">
    <w:p w14:paraId="4A0304B4" w14:textId="6B3E9895" w:rsidR="00343022" w:rsidRDefault="00343022">
      <w:pPr>
        <w:pStyle w:val="CommentText"/>
      </w:pPr>
      <w:r>
        <w:rPr>
          <w:rStyle w:val="CommentReference"/>
        </w:rPr>
        <w:annotationRef/>
      </w:r>
      <w:r>
        <w:t xml:space="preserve">This aspect does not belong in the Conclusions section but could be mentioned earlier in the Discussion. </w:t>
      </w:r>
    </w:p>
  </w:comment>
  <w:comment w:id="712" w:author="Dicke, Marcel" w:date="2023-06-07T21:46:00Z" w:initials="DM">
    <w:p w14:paraId="4609C30E" w14:textId="3DD669CC" w:rsidR="0008661F" w:rsidRDefault="0008661F">
      <w:pPr>
        <w:pStyle w:val="CommentText"/>
      </w:pPr>
      <w:r>
        <w:rPr>
          <w:rStyle w:val="CommentReference"/>
        </w:rPr>
        <w:annotationRef/>
      </w:r>
      <w:r>
        <w:t>See earlier comments in the main text</w:t>
      </w:r>
    </w:p>
  </w:comment>
  <w:comment w:id="721" w:author="Dicke, Marcel" w:date="2023-06-07T21:46:00Z" w:initials="DM">
    <w:p w14:paraId="69A9E627" w14:textId="35EF51D7" w:rsidR="0008661F" w:rsidRDefault="0008661F">
      <w:pPr>
        <w:pStyle w:val="CommentText"/>
      </w:pPr>
      <w:r>
        <w:rPr>
          <w:rStyle w:val="CommentReference"/>
        </w:rPr>
        <w:annotationRef/>
      </w:r>
    </w:p>
  </w:comment>
  <w:comment w:id="727" w:author="Dicke, Marcel" w:date="2023-06-07T21:46:00Z" w:initials="DM">
    <w:p w14:paraId="71E9C096" w14:textId="228B6A7A" w:rsidR="00E84CA4" w:rsidRDefault="00E84CA4">
      <w:pPr>
        <w:pStyle w:val="CommentText"/>
      </w:pPr>
      <w:r>
        <w:rPr>
          <w:rStyle w:val="CommentReference"/>
        </w:rPr>
        <w:annotationRef/>
      </w:r>
      <w:r>
        <w:t>n</w:t>
      </w:r>
    </w:p>
  </w:comment>
  <w:comment w:id="728" w:author="Dicke, Marcel" w:date="2023-06-07T21:47:00Z" w:initials="DM">
    <w:p w14:paraId="3932023A" w14:textId="4E8C4AAE" w:rsidR="00E84CA4" w:rsidRDefault="00E84CA4">
      <w:pPr>
        <w:pStyle w:val="CommentText"/>
      </w:pPr>
      <w:r>
        <w:rPr>
          <w:rStyle w:val="CommentReference"/>
        </w:rPr>
        <w:annotationRef/>
      </w:r>
    </w:p>
  </w:comment>
  <w:comment w:id="729" w:author="Dicke, Marcel" w:date="2023-06-07T21:47:00Z" w:initials="DM">
    <w:p w14:paraId="1C05E2F5" w14:textId="28E0A2AD" w:rsidR="00E84CA4" w:rsidRDefault="00E84CA4">
      <w:pPr>
        <w:pStyle w:val="CommentText"/>
      </w:pPr>
      <w:r>
        <w:rPr>
          <w:rStyle w:val="CommentReference"/>
        </w:rPr>
        <w:annotationRef/>
      </w:r>
    </w:p>
  </w:comment>
  <w:comment w:id="730" w:author="Dicke, Marcel" w:date="2023-06-07T21:47:00Z" w:initials="DM">
    <w:p w14:paraId="20D47310" w14:textId="114EE576" w:rsidR="00E84CA4" w:rsidRDefault="00E84CA4">
      <w:pPr>
        <w:pStyle w:val="CommentText"/>
      </w:pPr>
      <w:r>
        <w:rPr>
          <w:rStyle w:val="CommentReference"/>
        </w:rPr>
        <w:annotationRef/>
      </w:r>
    </w:p>
  </w:comment>
  <w:comment w:id="731" w:author="Dicke, Marcel" w:date="2023-06-07T21:47:00Z" w:initials="DM">
    <w:p w14:paraId="446838AF" w14:textId="6D5367BD" w:rsidR="00E84CA4" w:rsidRDefault="00E84CA4">
      <w:pPr>
        <w:pStyle w:val="CommentText"/>
      </w:pPr>
      <w:r>
        <w:rPr>
          <w:rStyle w:val="CommentReference"/>
        </w:rPr>
        <w:annotationRef/>
      </w:r>
    </w:p>
  </w:comment>
  <w:comment w:id="733" w:author="Dicke, Marcel" w:date="2023-06-07T21:47:00Z" w:initials="DM">
    <w:p w14:paraId="6C88791F" w14:textId="4A9B8A94" w:rsidR="00E84CA4" w:rsidRDefault="00E84CA4">
      <w:pPr>
        <w:pStyle w:val="CommentText"/>
      </w:pPr>
      <w:r>
        <w:rPr>
          <w:rStyle w:val="CommentReference"/>
        </w:rPr>
        <w:annotationRef/>
      </w:r>
    </w:p>
  </w:comment>
  <w:comment w:id="734" w:author="Dicke, Marcel" w:date="2023-06-07T21:47:00Z" w:initials="DM">
    <w:p w14:paraId="739F8930" w14:textId="4A5EF9ED" w:rsidR="00E84CA4" w:rsidRDefault="00E84CA4">
      <w:pPr>
        <w:pStyle w:val="CommentText"/>
      </w:pPr>
      <w:r>
        <w:rPr>
          <w:rStyle w:val="CommentReference"/>
        </w:rPr>
        <w:annotationRef/>
      </w:r>
    </w:p>
  </w:comment>
  <w:comment w:id="735"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736"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5C2992" w15:done="0"/>
  <w15:commentEx w15:paraId="54B4353F" w15:done="0"/>
  <w15:commentEx w15:paraId="7F7F25CC" w15:done="0"/>
  <w15:commentEx w15:paraId="3162D78D" w15:done="0"/>
  <w15:commentEx w15:paraId="27FFE297" w15:done="0"/>
  <w15:commentEx w15:paraId="77F6122E" w15:done="0"/>
  <w15:commentEx w15:paraId="27945908" w15:paraIdParent="77F6122E" w15:done="0"/>
  <w15:commentEx w15:paraId="525505BE" w15:done="0"/>
  <w15:commentEx w15:paraId="7F5A88B5" w15:paraIdParent="525505BE" w15:done="0"/>
  <w15:commentEx w15:paraId="4159C397" w15:done="0"/>
  <w15:commentEx w15:paraId="38CE3CAB" w15:done="0"/>
  <w15:commentEx w15:paraId="484CF549" w15:done="0"/>
  <w15:commentEx w15:paraId="1061D3E3" w15:done="0"/>
  <w15:commentEx w15:paraId="29445F22" w15:done="0"/>
  <w15:commentEx w15:paraId="07BBE470" w15:done="0"/>
  <w15:commentEx w15:paraId="57FAF33B" w15:done="0"/>
  <w15:commentEx w15:paraId="7960E0C5" w15:done="0"/>
  <w15:commentEx w15:paraId="3784B486" w15:done="0"/>
  <w15:commentEx w15:paraId="55F08644" w15:done="0"/>
  <w15:commentEx w15:paraId="2EBF8C09" w15:done="0"/>
  <w15:commentEx w15:paraId="005F5B13" w15:done="0"/>
  <w15:commentEx w15:paraId="6A150179" w15:done="0"/>
  <w15:commentEx w15:paraId="0696F917" w15:done="0"/>
  <w15:commentEx w15:paraId="3C06278C" w15:done="0"/>
  <w15:commentEx w15:paraId="09B22A28" w15:done="0"/>
  <w15:commentEx w15:paraId="67B3DC9D" w15:done="0"/>
  <w15:commentEx w15:paraId="78A2738D" w15:done="0"/>
  <w15:commentEx w15:paraId="1E122627" w15:done="0"/>
  <w15:commentEx w15:paraId="771DCC8D" w15:done="0"/>
  <w15:commentEx w15:paraId="1F78A811" w15:done="0"/>
  <w15:commentEx w15:paraId="65A240D8" w15:done="0"/>
  <w15:commentEx w15:paraId="332E78AF" w15:done="0"/>
  <w15:commentEx w15:paraId="53D58AB6" w15:done="0"/>
  <w15:commentEx w15:paraId="00BCA3B2" w15:done="0"/>
  <w15:commentEx w15:paraId="2F7DA136" w15:done="0"/>
  <w15:commentEx w15:paraId="11C3DCAF" w15:done="0"/>
  <w15:commentEx w15:paraId="3DA2CC5B" w15:done="0"/>
  <w15:commentEx w15:paraId="4A0304B4" w15:paraIdParent="3DA2CC5B" w15:done="0"/>
  <w15:commentEx w15:paraId="4609C30E" w15:done="0"/>
  <w15:commentEx w15:paraId="69A9E627" w15:done="0"/>
  <w15:commentEx w15:paraId="71E9C096" w15:done="0"/>
  <w15:commentEx w15:paraId="3932023A" w15:done="0"/>
  <w15:commentEx w15:paraId="1C05E2F5" w15:done="0"/>
  <w15:commentEx w15:paraId="20D47310" w15:done="0"/>
  <w15:commentEx w15:paraId="446838AF" w15:done="0"/>
  <w15:commentEx w15:paraId="6C88791F" w15:done="0"/>
  <w15:commentEx w15:paraId="739F8930" w15:done="0"/>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C15CE" w16cex:dateUtc="2023-06-20T10:10:00Z"/>
  <w16cex:commentExtensible w16cex:durableId="283C16B0" w16cex:dateUtc="2023-06-20T10:14:00Z"/>
  <w16cex:commentExtensible w16cex:durableId="283C1722" w16cex:dateUtc="2023-06-20T10:16:00Z"/>
  <w16cex:commentExtensible w16cex:durableId="283C16E8" w16cex:dateUtc="2023-06-20T10:15:00Z"/>
  <w16cex:commentExtensible w16cex:durableId="283C1826" w16cex:dateUtc="2023-06-20T10:20:00Z"/>
  <w16cex:commentExtensible w16cex:durableId="282B64F2" w16cex:dateUtc="2023-06-07T18:20:00Z"/>
  <w16cex:commentExtensible w16cex:durableId="283C2BE0" w16cex:dateUtc="2023-06-20T11:45:00Z"/>
  <w16cex:commentExtensible w16cex:durableId="282B651E" w16cex:dateUtc="2023-06-07T18:20:00Z"/>
  <w16cex:commentExtensible w16cex:durableId="283C2BE7" w16cex:dateUtc="2023-06-20T11:45:00Z"/>
  <w16cex:commentExtensible w16cex:durableId="282B657C" w16cex:dateUtc="2023-06-07T18:22:00Z"/>
  <w16cex:commentExtensible w16cex:durableId="283C2C93" w16cex:dateUtc="2023-06-20T11:48:00Z"/>
  <w16cex:commentExtensible w16cex:durableId="283C2CD2" w16cex:dateUtc="2023-06-20T11:49:00Z"/>
  <w16cex:commentExtensible w16cex:durableId="283C2DF0" w16cex:dateUtc="2023-06-20T11:53:00Z"/>
  <w16cex:commentExtensible w16cex:durableId="283F9019" w16cex:dateUtc="2023-06-23T01:29:00Z"/>
  <w16cex:commentExtensible w16cex:durableId="283DC895" w16cex:dateUtc="2023-06-21T17:05:00Z"/>
  <w16cex:commentExtensible w16cex:durableId="283C3D07" w16cex:dateUtc="2023-06-20T12:58:00Z"/>
  <w16cex:commentExtensible w16cex:durableId="282B6F5F" w16cex:dateUtc="2023-06-07T19:04:00Z"/>
  <w16cex:commentExtensible w16cex:durableId="283C3BCC" w16cex:dateUtc="2023-06-20T12:53:00Z"/>
  <w16cex:commentExtensible w16cex:durableId="283C3F38" w16cex:dateUtc="2023-06-20T13:07:00Z"/>
  <w16cex:commentExtensible w16cex:durableId="283C406C" w16cex:dateUtc="2023-06-20T13:12:00Z"/>
  <w16cex:commentExtensible w16cex:durableId="282B6FA0" w16cex:dateUtc="2023-06-07T19:05:00Z"/>
  <w16cex:commentExtensible w16cex:durableId="283C4098" w16cex:dateUtc="2023-06-20T13:13:00Z"/>
  <w16cex:commentExtensible w16cex:durableId="282B6FDA" w16cex:dateUtc="2023-06-07T19:06:00Z"/>
  <w16cex:commentExtensible w16cex:durableId="283C4287" w16cex:dateUtc="2023-06-20T13:21:00Z"/>
  <w16cex:commentExtensible w16cex:durableId="282B7157" w16cex:dateUtc="2023-06-07T19:12:00Z"/>
  <w16cex:commentExtensible w16cex:durableId="283C4889" w16cex:dateUtc="2023-06-20T13:47:00Z"/>
  <w16cex:commentExtensible w16cex:durableId="282B72B2" w16cex:dateUtc="2023-06-07T19:18:00Z"/>
  <w16cex:commentExtensible w16cex:durableId="282B733A" w16cex:dateUtc="2023-06-07T19:20:00Z"/>
  <w16cex:commentExtensible w16cex:durableId="282B7481" w16cex:dateUtc="2023-06-07T19:26:00Z"/>
  <w16cex:commentExtensible w16cex:durableId="282B7599" w16cex:dateUtc="2023-06-07T19:31:00Z"/>
  <w16cex:commentExtensible w16cex:durableId="282B7631" w16cex:dateUtc="2023-06-07T19:33:00Z"/>
  <w16cex:commentExtensible w16cex:durableId="283C4E35" w16cex:dateUtc="2023-06-20T14:11:00Z"/>
  <w16cex:commentExtensible w16cex:durableId="283C4ECB" w16cex:dateUtc="2023-06-20T14:14:00Z"/>
  <w16cex:commentExtensible w16cex:durableId="282B7736" w16cex:dateUtc="2023-06-07T19:37:00Z"/>
  <w16cex:commentExtensible w16cex:durableId="283C50E4" w16cex:dateUtc="2023-06-20T14:23:00Z"/>
  <w16cex:commentExtensible w16cex:durableId="283C51D0" w16cex:dateUtc="2023-06-20T14:26:00Z"/>
  <w16cex:commentExtensible w16cex:durableId="282B78AF" w16cex:dateUtc="2023-06-07T19:44:00Z"/>
  <w16cex:commentExtensible w16cex:durableId="283C5294" w16cex:dateUtc="2023-06-20T14:30:00Z"/>
  <w16cex:commentExtensible w16cex:durableId="282B7931" w16cex:dateUtc="2023-06-07T19:46:00Z"/>
  <w16cex:commentExtensible w16cex:durableId="282B7942" w16cex:dateUtc="2023-06-07T19:46:00Z"/>
  <w16cex:commentExtensible w16cex:durableId="282B794F" w16cex:dateUtc="2023-06-07T19:46:00Z"/>
  <w16cex:commentExtensible w16cex:durableId="282B795C" w16cex:dateUtc="2023-06-07T19:47:00Z"/>
  <w16cex:commentExtensible w16cex:durableId="282B7972" w16cex:dateUtc="2023-06-07T19:47:00Z"/>
  <w16cex:commentExtensible w16cex:durableId="282B7979" w16cex:dateUtc="2023-06-07T19:47:00Z"/>
  <w16cex:commentExtensible w16cex:durableId="282B797E" w16cex:dateUtc="2023-06-07T19:47:00Z"/>
  <w16cex:commentExtensible w16cex:durableId="282B7985" w16cex:dateUtc="2023-06-07T19:47:00Z"/>
  <w16cex:commentExtensible w16cex:durableId="282B798A" w16cex:dateUtc="2023-06-07T19:47:00Z"/>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5C2992" w16cid:durableId="283C15CE"/>
  <w16cid:commentId w16cid:paraId="54B4353F" w16cid:durableId="283C16B0"/>
  <w16cid:commentId w16cid:paraId="7F7F25CC" w16cid:durableId="283C1722"/>
  <w16cid:commentId w16cid:paraId="3162D78D" w16cid:durableId="283C16E8"/>
  <w16cid:commentId w16cid:paraId="27FFE297" w16cid:durableId="283C1826"/>
  <w16cid:commentId w16cid:paraId="77F6122E" w16cid:durableId="282B64F2"/>
  <w16cid:commentId w16cid:paraId="27945908" w16cid:durableId="283C2BE0"/>
  <w16cid:commentId w16cid:paraId="525505BE" w16cid:durableId="282B651E"/>
  <w16cid:commentId w16cid:paraId="7F5A88B5" w16cid:durableId="283C2BE7"/>
  <w16cid:commentId w16cid:paraId="4159C397" w16cid:durableId="282B657C"/>
  <w16cid:commentId w16cid:paraId="38CE3CAB" w16cid:durableId="283C2C93"/>
  <w16cid:commentId w16cid:paraId="484CF549" w16cid:durableId="283C2CD2"/>
  <w16cid:commentId w16cid:paraId="1061D3E3" w16cid:durableId="283C2DF0"/>
  <w16cid:commentId w16cid:paraId="29445F22" w16cid:durableId="283F9019"/>
  <w16cid:commentId w16cid:paraId="07BBE470" w16cid:durableId="283DC895"/>
  <w16cid:commentId w16cid:paraId="57FAF33B" w16cid:durableId="283C3D07"/>
  <w16cid:commentId w16cid:paraId="7960E0C5" w16cid:durableId="282B6F5F"/>
  <w16cid:commentId w16cid:paraId="3784B486" w16cid:durableId="283C3BCC"/>
  <w16cid:commentId w16cid:paraId="55F08644" w16cid:durableId="283C3F38"/>
  <w16cid:commentId w16cid:paraId="2EBF8C09" w16cid:durableId="283C406C"/>
  <w16cid:commentId w16cid:paraId="005F5B13" w16cid:durableId="282B6FA0"/>
  <w16cid:commentId w16cid:paraId="6A150179" w16cid:durableId="283C4098"/>
  <w16cid:commentId w16cid:paraId="0696F917" w16cid:durableId="282B6FDA"/>
  <w16cid:commentId w16cid:paraId="3C06278C" w16cid:durableId="283C4287"/>
  <w16cid:commentId w16cid:paraId="09B22A28" w16cid:durableId="282B7157"/>
  <w16cid:commentId w16cid:paraId="67B3DC9D" w16cid:durableId="283C4889"/>
  <w16cid:commentId w16cid:paraId="78A2738D" w16cid:durableId="282B72B2"/>
  <w16cid:commentId w16cid:paraId="1E122627" w16cid:durableId="282B733A"/>
  <w16cid:commentId w16cid:paraId="771DCC8D" w16cid:durableId="282B7481"/>
  <w16cid:commentId w16cid:paraId="1F78A811" w16cid:durableId="282B7599"/>
  <w16cid:commentId w16cid:paraId="65A240D8" w16cid:durableId="282B7631"/>
  <w16cid:commentId w16cid:paraId="332E78AF" w16cid:durableId="283C4E35"/>
  <w16cid:commentId w16cid:paraId="53D58AB6" w16cid:durableId="283C4ECB"/>
  <w16cid:commentId w16cid:paraId="00BCA3B2" w16cid:durableId="282B7736"/>
  <w16cid:commentId w16cid:paraId="2F7DA136" w16cid:durableId="283C50E4"/>
  <w16cid:commentId w16cid:paraId="11C3DCAF" w16cid:durableId="283C51D0"/>
  <w16cid:commentId w16cid:paraId="3DA2CC5B" w16cid:durableId="282B78AF"/>
  <w16cid:commentId w16cid:paraId="4A0304B4" w16cid:durableId="283C5294"/>
  <w16cid:commentId w16cid:paraId="4609C30E" w16cid:durableId="282B7931"/>
  <w16cid:commentId w16cid:paraId="69A9E627" w16cid:durableId="282B7942"/>
  <w16cid:commentId w16cid:paraId="71E9C096" w16cid:durableId="282B794F"/>
  <w16cid:commentId w16cid:paraId="3932023A" w16cid:durableId="282B795C"/>
  <w16cid:commentId w16cid:paraId="1C05E2F5" w16cid:durableId="282B7972"/>
  <w16cid:commentId w16cid:paraId="20D47310" w16cid:durableId="282B7979"/>
  <w16cid:commentId w16cid:paraId="446838AF" w16cid:durableId="282B797E"/>
  <w16cid:commentId w16cid:paraId="6C88791F" w16cid:durableId="282B7985"/>
  <w16cid:commentId w16cid:paraId="739F8930" w16cid:durableId="282B798A"/>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CDF00" w14:textId="77777777" w:rsidR="00D61021" w:rsidRDefault="00D61021" w:rsidP="00AB3437">
      <w:pPr>
        <w:spacing w:after="0" w:line="240" w:lineRule="auto"/>
      </w:pPr>
      <w:r>
        <w:separator/>
      </w:r>
    </w:p>
  </w:endnote>
  <w:endnote w:type="continuationSeparator" w:id="0">
    <w:p w14:paraId="5744E828" w14:textId="77777777" w:rsidR="00D61021" w:rsidRDefault="00D61021"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741D20" w14:textId="77777777" w:rsidR="00D61021" w:rsidRDefault="00D61021" w:rsidP="00AB3437">
      <w:pPr>
        <w:spacing w:after="0" w:line="240" w:lineRule="auto"/>
      </w:pPr>
      <w:r>
        <w:separator/>
      </w:r>
    </w:p>
  </w:footnote>
  <w:footnote w:type="continuationSeparator" w:id="0">
    <w:p w14:paraId="15C3F883" w14:textId="77777777" w:rsidR="00D61021" w:rsidRDefault="00D61021"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op van Loon">
    <w15:presenceInfo w15:providerId="None" w15:userId="Joop van Loon"/>
  </w15:person>
  <w15:person w15:author="Dicke, Marcel">
    <w15:presenceInfo w15:providerId="AD" w15:userId="S::marcel.dicke@wur.nl::d629b38b-23de-4d5e-a1f2-94bffbd75a19"/>
  </w15:person>
  <w15:person w15:author="Chia, Shaphan Yong">
    <w15:presenceInfo w15:providerId="AD" w15:userId="S::shaphan.chia@wur.nl::3ac39bc4-ba84-48f5-9cc1-63cc3860e6e3"/>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zMawHmup87LQ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F0FF2"/>
    <w:rsid w:val="000006A0"/>
    <w:rsid w:val="000010E7"/>
    <w:rsid w:val="00001479"/>
    <w:rsid w:val="00001DE6"/>
    <w:rsid w:val="00003473"/>
    <w:rsid w:val="00005A0D"/>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2042"/>
    <w:rsid w:val="00023D24"/>
    <w:rsid w:val="00024879"/>
    <w:rsid w:val="00024A8E"/>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51B"/>
    <w:rsid w:val="00040DD3"/>
    <w:rsid w:val="00040F91"/>
    <w:rsid w:val="000413E3"/>
    <w:rsid w:val="00041F5C"/>
    <w:rsid w:val="00042158"/>
    <w:rsid w:val="00042AA5"/>
    <w:rsid w:val="000433B7"/>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683"/>
    <w:rsid w:val="00080B50"/>
    <w:rsid w:val="00080C10"/>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77A"/>
    <w:rsid w:val="00093B8F"/>
    <w:rsid w:val="00093D3C"/>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1B6B"/>
    <w:rsid w:val="000C51E4"/>
    <w:rsid w:val="000C5504"/>
    <w:rsid w:val="000C6782"/>
    <w:rsid w:val="000C6C7C"/>
    <w:rsid w:val="000C7699"/>
    <w:rsid w:val="000C7D9E"/>
    <w:rsid w:val="000D0182"/>
    <w:rsid w:val="000D0519"/>
    <w:rsid w:val="000D064C"/>
    <w:rsid w:val="000D1025"/>
    <w:rsid w:val="000D1F78"/>
    <w:rsid w:val="000D473D"/>
    <w:rsid w:val="000D5370"/>
    <w:rsid w:val="000D5765"/>
    <w:rsid w:val="000D58FE"/>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09A9"/>
    <w:rsid w:val="001134D5"/>
    <w:rsid w:val="0011371D"/>
    <w:rsid w:val="00113ADD"/>
    <w:rsid w:val="00114B85"/>
    <w:rsid w:val="001153BE"/>
    <w:rsid w:val="00121CEE"/>
    <w:rsid w:val="001249E0"/>
    <w:rsid w:val="00124FD0"/>
    <w:rsid w:val="0012588D"/>
    <w:rsid w:val="00126571"/>
    <w:rsid w:val="00127475"/>
    <w:rsid w:val="0012771E"/>
    <w:rsid w:val="001306F7"/>
    <w:rsid w:val="00131D5D"/>
    <w:rsid w:val="001339B2"/>
    <w:rsid w:val="00133CF9"/>
    <w:rsid w:val="00133DB4"/>
    <w:rsid w:val="001347E1"/>
    <w:rsid w:val="00134A99"/>
    <w:rsid w:val="00135428"/>
    <w:rsid w:val="001355C2"/>
    <w:rsid w:val="001357D1"/>
    <w:rsid w:val="00135C98"/>
    <w:rsid w:val="00137F61"/>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1BCE"/>
    <w:rsid w:val="001728EE"/>
    <w:rsid w:val="001729FB"/>
    <w:rsid w:val="00173AD4"/>
    <w:rsid w:val="001752F3"/>
    <w:rsid w:val="00175E31"/>
    <w:rsid w:val="0017680D"/>
    <w:rsid w:val="00177837"/>
    <w:rsid w:val="00180676"/>
    <w:rsid w:val="00181BFE"/>
    <w:rsid w:val="0018347C"/>
    <w:rsid w:val="001849FC"/>
    <w:rsid w:val="00185BEC"/>
    <w:rsid w:val="001869C4"/>
    <w:rsid w:val="0019073F"/>
    <w:rsid w:val="00191028"/>
    <w:rsid w:val="001919E2"/>
    <w:rsid w:val="0019226D"/>
    <w:rsid w:val="001925FF"/>
    <w:rsid w:val="00192DA6"/>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7771"/>
    <w:rsid w:val="001B798F"/>
    <w:rsid w:val="001B7D47"/>
    <w:rsid w:val="001B7E20"/>
    <w:rsid w:val="001C0CD1"/>
    <w:rsid w:val="001C116F"/>
    <w:rsid w:val="001C2FEE"/>
    <w:rsid w:val="001C3BFD"/>
    <w:rsid w:val="001C3FB9"/>
    <w:rsid w:val="001C4232"/>
    <w:rsid w:val="001C4A05"/>
    <w:rsid w:val="001C5513"/>
    <w:rsid w:val="001C5EE6"/>
    <w:rsid w:val="001C6646"/>
    <w:rsid w:val="001D088E"/>
    <w:rsid w:val="001D0E56"/>
    <w:rsid w:val="001D1572"/>
    <w:rsid w:val="001D1956"/>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200BC5"/>
    <w:rsid w:val="00200DA9"/>
    <w:rsid w:val="00203B69"/>
    <w:rsid w:val="0020464F"/>
    <w:rsid w:val="00205AF4"/>
    <w:rsid w:val="00205CDF"/>
    <w:rsid w:val="00206880"/>
    <w:rsid w:val="00207053"/>
    <w:rsid w:val="002072AF"/>
    <w:rsid w:val="00207F58"/>
    <w:rsid w:val="00212051"/>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181F"/>
    <w:rsid w:val="00232DF4"/>
    <w:rsid w:val="0023334D"/>
    <w:rsid w:val="002343A0"/>
    <w:rsid w:val="0023497D"/>
    <w:rsid w:val="00234B44"/>
    <w:rsid w:val="00234BAB"/>
    <w:rsid w:val="002359D9"/>
    <w:rsid w:val="00240935"/>
    <w:rsid w:val="00240BF4"/>
    <w:rsid w:val="0024181E"/>
    <w:rsid w:val="00241C69"/>
    <w:rsid w:val="00242C20"/>
    <w:rsid w:val="002441F9"/>
    <w:rsid w:val="0024445B"/>
    <w:rsid w:val="0024481C"/>
    <w:rsid w:val="00245152"/>
    <w:rsid w:val="002454B9"/>
    <w:rsid w:val="002457FD"/>
    <w:rsid w:val="00245BB1"/>
    <w:rsid w:val="00245D7D"/>
    <w:rsid w:val="002460D2"/>
    <w:rsid w:val="002467A3"/>
    <w:rsid w:val="00246D1E"/>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A85"/>
    <w:rsid w:val="00283E9B"/>
    <w:rsid w:val="002840B9"/>
    <w:rsid w:val="0028425E"/>
    <w:rsid w:val="00285F62"/>
    <w:rsid w:val="00286DDC"/>
    <w:rsid w:val="0028775E"/>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5F8B"/>
    <w:rsid w:val="002B65E5"/>
    <w:rsid w:val="002B67E3"/>
    <w:rsid w:val="002B73A3"/>
    <w:rsid w:val="002C0811"/>
    <w:rsid w:val="002C14DF"/>
    <w:rsid w:val="002C168D"/>
    <w:rsid w:val="002C1E9D"/>
    <w:rsid w:val="002C253B"/>
    <w:rsid w:val="002C266B"/>
    <w:rsid w:val="002C2B6A"/>
    <w:rsid w:val="002C2BCF"/>
    <w:rsid w:val="002C3956"/>
    <w:rsid w:val="002C40C2"/>
    <w:rsid w:val="002C4A66"/>
    <w:rsid w:val="002C6485"/>
    <w:rsid w:val="002C6B20"/>
    <w:rsid w:val="002C6F77"/>
    <w:rsid w:val="002C74A1"/>
    <w:rsid w:val="002D047E"/>
    <w:rsid w:val="002D0C44"/>
    <w:rsid w:val="002D2321"/>
    <w:rsid w:val="002D2DF9"/>
    <w:rsid w:val="002D2F1C"/>
    <w:rsid w:val="002D383D"/>
    <w:rsid w:val="002D392B"/>
    <w:rsid w:val="002D3B81"/>
    <w:rsid w:val="002D4157"/>
    <w:rsid w:val="002D434D"/>
    <w:rsid w:val="002D59FB"/>
    <w:rsid w:val="002D6E14"/>
    <w:rsid w:val="002D7C46"/>
    <w:rsid w:val="002E18A5"/>
    <w:rsid w:val="002E1909"/>
    <w:rsid w:val="002E2005"/>
    <w:rsid w:val="002E4366"/>
    <w:rsid w:val="002E54B5"/>
    <w:rsid w:val="002E6EC4"/>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20F18"/>
    <w:rsid w:val="003216A1"/>
    <w:rsid w:val="003216E2"/>
    <w:rsid w:val="00321CC2"/>
    <w:rsid w:val="0032237E"/>
    <w:rsid w:val="00322F63"/>
    <w:rsid w:val="003233C7"/>
    <w:rsid w:val="0032776E"/>
    <w:rsid w:val="00327954"/>
    <w:rsid w:val="003300D0"/>
    <w:rsid w:val="003300E9"/>
    <w:rsid w:val="003317AE"/>
    <w:rsid w:val="00331C50"/>
    <w:rsid w:val="00332146"/>
    <w:rsid w:val="003331C3"/>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F83"/>
    <w:rsid w:val="0034766B"/>
    <w:rsid w:val="00347DD7"/>
    <w:rsid w:val="00347FDC"/>
    <w:rsid w:val="00351F45"/>
    <w:rsid w:val="00352267"/>
    <w:rsid w:val="003527EF"/>
    <w:rsid w:val="003528E3"/>
    <w:rsid w:val="00352C4B"/>
    <w:rsid w:val="00355311"/>
    <w:rsid w:val="00357E67"/>
    <w:rsid w:val="00361C1D"/>
    <w:rsid w:val="00362292"/>
    <w:rsid w:val="0036237D"/>
    <w:rsid w:val="00362B8E"/>
    <w:rsid w:val="00362FD5"/>
    <w:rsid w:val="0036358F"/>
    <w:rsid w:val="00365F1A"/>
    <w:rsid w:val="003664B4"/>
    <w:rsid w:val="00370D3E"/>
    <w:rsid w:val="00372A77"/>
    <w:rsid w:val="00373805"/>
    <w:rsid w:val="003743F5"/>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96350"/>
    <w:rsid w:val="0039703E"/>
    <w:rsid w:val="003A10C6"/>
    <w:rsid w:val="003A1ED7"/>
    <w:rsid w:val="003A260F"/>
    <w:rsid w:val="003A2A3B"/>
    <w:rsid w:val="003A3FB0"/>
    <w:rsid w:val="003A46FE"/>
    <w:rsid w:val="003A5380"/>
    <w:rsid w:val="003A5611"/>
    <w:rsid w:val="003A68E3"/>
    <w:rsid w:val="003A6CDA"/>
    <w:rsid w:val="003A7D41"/>
    <w:rsid w:val="003B0761"/>
    <w:rsid w:val="003B11FB"/>
    <w:rsid w:val="003B15FD"/>
    <w:rsid w:val="003B168C"/>
    <w:rsid w:val="003B184D"/>
    <w:rsid w:val="003B1B27"/>
    <w:rsid w:val="003B2436"/>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0723B"/>
    <w:rsid w:val="004102FB"/>
    <w:rsid w:val="004106DB"/>
    <w:rsid w:val="004106E3"/>
    <w:rsid w:val="00413259"/>
    <w:rsid w:val="00414C84"/>
    <w:rsid w:val="004150E8"/>
    <w:rsid w:val="004156C7"/>
    <w:rsid w:val="00416023"/>
    <w:rsid w:val="0041657A"/>
    <w:rsid w:val="004166EF"/>
    <w:rsid w:val="004168AF"/>
    <w:rsid w:val="00420479"/>
    <w:rsid w:val="00420830"/>
    <w:rsid w:val="0042201D"/>
    <w:rsid w:val="0042378C"/>
    <w:rsid w:val="004253AE"/>
    <w:rsid w:val="00426487"/>
    <w:rsid w:val="004265DA"/>
    <w:rsid w:val="00427239"/>
    <w:rsid w:val="0042755B"/>
    <w:rsid w:val="0042755D"/>
    <w:rsid w:val="0043088B"/>
    <w:rsid w:val="004312F5"/>
    <w:rsid w:val="00431870"/>
    <w:rsid w:val="004321B1"/>
    <w:rsid w:val="00433383"/>
    <w:rsid w:val="00435850"/>
    <w:rsid w:val="00435F39"/>
    <w:rsid w:val="00435F3A"/>
    <w:rsid w:val="00436059"/>
    <w:rsid w:val="00436686"/>
    <w:rsid w:val="004367EC"/>
    <w:rsid w:val="00437A63"/>
    <w:rsid w:val="004405CC"/>
    <w:rsid w:val="00440A48"/>
    <w:rsid w:val="00440F2F"/>
    <w:rsid w:val="0044263C"/>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3FC3"/>
    <w:rsid w:val="004644C1"/>
    <w:rsid w:val="00464DB5"/>
    <w:rsid w:val="0046549B"/>
    <w:rsid w:val="00465949"/>
    <w:rsid w:val="00465F47"/>
    <w:rsid w:val="004671C2"/>
    <w:rsid w:val="00470FC5"/>
    <w:rsid w:val="00470FDD"/>
    <w:rsid w:val="0047134C"/>
    <w:rsid w:val="00471B66"/>
    <w:rsid w:val="0047314B"/>
    <w:rsid w:val="00474050"/>
    <w:rsid w:val="0047447E"/>
    <w:rsid w:val="0047710D"/>
    <w:rsid w:val="0047767C"/>
    <w:rsid w:val="00480087"/>
    <w:rsid w:val="00480275"/>
    <w:rsid w:val="00480AF3"/>
    <w:rsid w:val="00481436"/>
    <w:rsid w:val="00482485"/>
    <w:rsid w:val="004826E8"/>
    <w:rsid w:val="00483B63"/>
    <w:rsid w:val="004847F1"/>
    <w:rsid w:val="0048564A"/>
    <w:rsid w:val="004857E3"/>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321A"/>
    <w:rsid w:val="004C3372"/>
    <w:rsid w:val="004C4B71"/>
    <w:rsid w:val="004C522C"/>
    <w:rsid w:val="004C5F8A"/>
    <w:rsid w:val="004C6268"/>
    <w:rsid w:val="004D05AC"/>
    <w:rsid w:val="004D16C3"/>
    <w:rsid w:val="004D232D"/>
    <w:rsid w:val="004D5F66"/>
    <w:rsid w:val="004D6109"/>
    <w:rsid w:val="004D63F5"/>
    <w:rsid w:val="004D6852"/>
    <w:rsid w:val="004D7437"/>
    <w:rsid w:val="004D7614"/>
    <w:rsid w:val="004D7780"/>
    <w:rsid w:val="004D77EC"/>
    <w:rsid w:val="004E017C"/>
    <w:rsid w:val="004E06AE"/>
    <w:rsid w:val="004E0B25"/>
    <w:rsid w:val="004E0B6C"/>
    <w:rsid w:val="004E1A09"/>
    <w:rsid w:val="004E526C"/>
    <w:rsid w:val="004E7F0D"/>
    <w:rsid w:val="004F08B7"/>
    <w:rsid w:val="004F16AB"/>
    <w:rsid w:val="004F1BEE"/>
    <w:rsid w:val="004F286F"/>
    <w:rsid w:val="004F2B5C"/>
    <w:rsid w:val="004F38B9"/>
    <w:rsid w:val="004F3F89"/>
    <w:rsid w:val="004F69B9"/>
    <w:rsid w:val="00500D19"/>
    <w:rsid w:val="00501A33"/>
    <w:rsid w:val="00503F2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3DC0"/>
    <w:rsid w:val="005B5CAD"/>
    <w:rsid w:val="005B6566"/>
    <w:rsid w:val="005B68B4"/>
    <w:rsid w:val="005B6CAF"/>
    <w:rsid w:val="005C06EA"/>
    <w:rsid w:val="005C0AA9"/>
    <w:rsid w:val="005C1AD7"/>
    <w:rsid w:val="005C2CCE"/>
    <w:rsid w:val="005C63BD"/>
    <w:rsid w:val="005C67A7"/>
    <w:rsid w:val="005D0C6C"/>
    <w:rsid w:val="005D1884"/>
    <w:rsid w:val="005D410B"/>
    <w:rsid w:val="005D42EF"/>
    <w:rsid w:val="005D5DE0"/>
    <w:rsid w:val="005D79E6"/>
    <w:rsid w:val="005E1F6D"/>
    <w:rsid w:val="005E29EC"/>
    <w:rsid w:val="005E552B"/>
    <w:rsid w:val="005E6CD9"/>
    <w:rsid w:val="005E7479"/>
    <w:rsid w:val="005E7994"/>
    <w:rsid w:val="005F0AC8"/>
    <w:rsid w:val="005F0BB6"/>
    <w:rsid w:val="005F1717"/>
    <w:rsid w:val="005F28FF"/>
    <w:rsid w:val="005F2FCD"/>
    <w:rsid w:val="005F327D"/>
    <w:rsid w:val="005F3419"/>
    <w:rsid w:val="005F367A"/>
    <w:rsid w:val="005F3CAD"/>
    <w:rsid w:val="005F5B28"/>
    <w:rsid w:val="005F65EA"/>
    <w:rsid w:val="00600182"/>
    <w:rsid w:val="00601AD5"/>
    <w:rsid w:val="00610B0D"/>
    <w:rsid w:val="00610FE6"/>
    <w:rsid w:val="00611A04"/>
    <w:rsid w:val="00611E10"/>
    <w:rsid w:val="0061231A"/>
    <w:rsid w:val="00612F1D"/>
    <w:rsid w:val="0061347F"/>
    <w:rsid w:val="00614BB6"/>
    <w:rsid w:val="00614D95"/>
    <w:rsid w:val="00615273"/>
    <w:rsid w:val="006156FD"/>
    <w:rsid w:val="00616164"/>
    <w:rsid w:val="006162C0"/>
    <w:rsid w:val="006163C8"/>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11D"/>
    <w:rsid w:val="0064067D"/>
    <w:rsid w:val="00641082"/>
    <w:rsid w:val="0064136B"/>
    <w:rsid w:val="00641D4B"/>
    <w:rsid w:val="006425B8"/>
    <w:rsid w:val="00642C3A"/>
    <w:rsid w:val="00643EEF"/>
    <w:rsid w:val="00644063"/>
    <w:rsid w:val="006450A8"/>
    <w:rsid w:val="0064722A"/>
    <w:rsid w:val="00647622"/>
    <w:rsid w:val="006479CA"/>
    <w:rsid w:val="00651E79"/>
    <w:rsid w:val="00652A04"/>
    <w:rsid w:val="00653182"/>
    <w:rsid w:val="00656CEF"/>
    <w:rsid w:val="00656FD0"/>
    <w:rsid w:val="006608FC"/>
    <w:rsid w:val="006627EF"/>
    <w:rsid w:val="00664070"/>
    <w:rsid w:val="00667851"/>
    <w:rsid w:val="00670877"/>
    <w:rsid w:val="00670EC7"/>
    <w:rsid w:val="00671730"/>
    <w:rsid w:val="0067210A"/>
    <w:rsid w:val="006734D9"/>
    <w:rsid w:val="0067364E"/>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3435"/>
    <w:rsid w:val="0069384D"/>
    <w:rsid w:val="006940B7"/>
    <w:rsid w:val="00695027"/>
    <w:rsid w:val="00695A46"/>
    <w:rsid w:val="00695EB6"/>
    <w:rsid w:val="00696C1E"/>
    <w:rsid w:val="006A00E4"/>
    <w:rsid w:val="006A0208"/>
    <w:rsid w:val="006A06E0"/>
    <w:rsid w:val="006A164F"/>
    <w:rsid w:val="006A1709"/>
    <w:rsid w:val="006A17CE"/>
    <w:rsid w:val="006A1B4C"/>
    <w:rsid w:val="006A2585"/>
    <w:rsid w:val="006A36B3"/>
    <w:rsid w:val="006A406B"/>
    <w:rsid w:val="006A5A20"/>
    <w:rsid w:val="006A6210"/>
    <w:rsid w:val="006A7D5F"/>
    <w:rsid w:val="006B038D"/>
    <w:rsid w:val="006B1288"/>
    <w:rsid w:val="006B1430"/>
    <w:rsid w:val="006B1F53"/>
    <w:rsid w:val="006B3F74"/>
    <w:rsid w:val="006B6DF5"/>
    <w:rsid w:val="006C0718"/>
    <w:rsid w:val="006C28C1"/>
    <w:rsid w:val="006C3E38"/>
    <w:rsid w:val="006C49FB"/>
    <w:rsid w:val="006C5533"/>
    <w:rsid w:val="006C5BAC"/>
    <w:rsid w:val="006C5F4D"/>
    <w:rsid w:val="006C6529"/>
    <w:rsid w:val="006D254A"/>
    <w:rsid w:val="006D3927"/>
    <w:rsid w:val="006D451B"/>
    <w:rsid w:val="006D4BC2"/>
    <w:rsid w:val="006D562C"/>
    <w:rsid w:val="006D6232"/>
    <w:rsid w:val="006D7214"/>
    <w:rsid w:val="006E017E"/>
    <w:rsid w:val="006E3FCC"/>
    <w:rsid w:val="006E55F5"/>
    <w:rsid w:val="006E5FE2"/>
    <w:rsid w:val="006E665C"/>
    <w:rsid w:val="006F0A12"/>
    <w:rsid w:val="006F4306"/>
    <w:rsid w:val="006F590E"/>
    <w:rsid w:val="00701AE7"/>
    <w:rsid w:val="00701E70"/>
    <w:rsid w:val="00702047"/>
    <w:rsid w:val="007024E9"/>
    <w:rsid w:val="00702E12"/>
    <w:rsid w:val="007030CA"/>
    <w:rsid w:val="00703F75"/>
    <w:rsid w:val="00704435"/>
    <w:rsid w:val="00704731"/>
    <w:rsid w:val="00704F0C"/>
    <w:rsid w:val="00710ED9"/>
    <w:rsid w:val="007123DF"/>
    <w:rsid w:val="00712571"/>
    <w:rsid w:val="007138C4"/>
    <w:rsid w:val="007152D1"/>
    <w:rsid w:val="00716D73"/>
    <w:rsid w:val="00720828"/>
    <w:rsid w:val="00722AB1"/>
    <w:rsid w:val="00724057"/>
    <w:rsid w:val="0072495C"/>
    <w:rsid w:val="00724A65"/>
    <w:rsid w:val="007256AE"/>
    <w:rsid w:val="00725872"/>
    <w:rsid w:val="007261F1"/>
    <w:rsid w:val="00727323"/>
    <w:rsid w:val="00727342"/>
    <w:rsid w:val="00727ABD"/>
    <w:rsid w:val="00727E7B"/>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07D4"/>
    <w:rsid w:val="007611C2"/>
    <w:rsid w:val="00762288"/>
    <w:rsid w:val="0076305D"/>
    <w:rsid w:val="007640FA"/>
    <w:rsid w:val="007656EA"/>
    <w:rsid w:val="00766AC0"/>
    <w:rsid w:val="00770B24"/>
    <w:rsid w:val="00770BBB"/>
    <w:rsid w:val="007712F8"/>
    <w:rsid w:val="007715D3"/>
    <w:rsid w:val="00772568"/>
    <w:rsid w:val="00772C24"/>
    <w:rsid w:val="0077338F"/>
    <w:rsid w:val="00776D99"/>
    <w:rsid w:val="00776EBC"/>
    <w:rsid w:val="00781E59"/>
    <w:rsid w:val="00783640"/>
    <w:rsid w:val="00787907"/>
    <w:rsid w:val="007902C6"/>
    <w:rsid w:val="00791256"/>
    <w:rsid w:val="00791EFB"/>
    <w:rsid w:val="00793503"/>
    <w:rsid w:val="007965AE"/>
    <w:rsid w:val="007A0AB4"/>
    <w:rsid w:val="007A2E0F"/>
    <w:rsid w:val="007A3183"/>
    <w:rsid w:val="007A3335"/>
    <w:rsid w:val="007A45C3"/>
    <w:rsid w:val="007A48AB"/>
    <w:rsid w:val="007A4CDE"/>
    <w:rsid w:val="007A5227"/>
    <w:rsid w:val="007A64D1"/>
    <w:rsid w:val="007A6C93"/>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C01"/>
    <w:rsid w:val="00807F5F"/>
    <w:rsid w:val="008110E7"/>
    <w:rsid w:val="00811922"/>
    <w:rsid w:val="00812FB1"/>
    <w:rsid w:val="00813C46"/>
    <w:rsid w:val="008145D7"/>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5B1"/>
    <w:rsid w:val="00866C30"/>
    <w:rsid w:val="008676B1"/>
    <w:rsid w:val="008708A0"/>
    <w:rsid w:val="008712D5"/>
    <w:rsid w:val="00871639"/>
    <w:rsid w:val="00871BF9"/>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3D1F"/>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2EE0"/>
    <w:rsid w:val="008A3443"/>
    <w:rsid w:val="008A5751"/>
    <w:rsid w:val="008A5932"/>
    <w:rsid w:val="008A5AAC"/>
    <w:rsid w:val="008A6ED1"/>
    <w:rsid w:val="008B0FD0"/>
    <w:rsid w:val="008B10FE"/>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53A"/>
    <w:rsid w:val="008E07C4"/>
    <w:rsid w:val="008E1747"/>
    <w:rsid w:val="008E224F"/>
    <w:rsid w:val="008E232A"/>
    <w:rsid w:val="008E2760"/>
    <w:rsid w:val="008E29CB"/>
    <w:rsid w:val="008E3941"/>
    <w:rsid w:val="008E58CC"/>
    <w:rsid w:val="008E5C68"/>
    <w:rsid w:val="008E6313"/>
    <w:rsid w:val="008F0F38"/>
    <w:rsid w:val="008F108D"/>
    <w:rsid w:val="008F11BA"/>
    <w:rsid w:val="008F1560"/>
    <w:rsid w:val="008F4617"/>
    <w:rsid w:val="008F4F4B"/>
    <w:rsid w:val="008F59C6"/>
    <w:rsid w:val="008F5BD7"/>
    <w:rsid w:val="008F74F2"/>
    <w:rsid w:val="0090099A"/>
    <w:rsid w:val="00902291"/>
    <w:rsid w:val="00904B1B"/>
    <w:rsid w:val="00905ED6"/>
    <w:rsid w:val="009076DF"/>
    <w:rsid w:val="00907FDB"/>
    <w:rsid w:val="00911753"/>
    <w:rsid w:val="00911CC4"/>
    <w:rsid w:val="009124A3"/>
    <w:rsid w:val="0091333E"/>
    <w:rsid w:val="00913FE3"/>
    <w:rsid w:val="0091460D"/>
    <w:rsid w:val="009149D3"/>
    <w:rsid w:val="00920599"/>
    <w:rsid w:val="00920B24"/>
    <w:rsid w:val="0092209C"/>
    <w:rsid w:val="0092245E"/>
    <w:rsid w:val="00922D11"/>
    <w:rsid w:val="00923C0D"/>
    <w:rsid w:val="00924A86"/>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59A"/>
    <w:rsid w:val="00940C0B"/>
    <w:rsid w:val="00941264"/>
    <w:rsid w:val="00944582"/>
    <w:rsid w:val="0095208C"/>
    <w:rsid w:val="009537D5"/>
    <w:rsid w:val="00953F99"/>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4F0"/>
    <w:rsid w:val="00993A7E"/>
    <w:rsid w:val="00993D35"/>
    <w:rsid w:val="00994847"/>
    <w:rsid w:val="00994A25"/>
    <w:rsid w:val="00994E27"/>
    <w:rsid w:val="00995777"/>
    <w:rsid w:val="00997A59"/>
    <w:rsid w:val="00997E8C"/>
    <w:rsid w:val="009A10C7"/>
    <w:rsid w:val="009A1187"/>
    <w:rsid w:val="009A33D6"/>
    <w:rsid w:val="009A3826"/>
    <w:rsid w:val="009A3FE8"/>
    <w:rsid w:val="009A7667"/>
    <w:rsid w:val="009B00E9"/>
    <w:rsid w:val="009B1016"/>
    <w:rsid w:val="009B1D52"/>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D0022"/>
    <w:rsid w:val="009D0294"/>
    <w:rsid w:val="009D1104"/>
    <w:rsid w:val="009D3EEC"/>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21C2"/>
    <w:rsid w:val="009F2917"/>
    <w:rsid w:val="009F3240"/>
    <w:rsid w:val="009F3546"/>
    <w:rsid w:val="009F3D15"/>
    <w:rsid w:val="009F3D4C"/>
    <w:rsid w:val="009F5031"/>
    <w:rsid w:val="009F5032"/>
    <w:rsid w:val="009F5678"/>
    <w:rsid w:val="009F5E9F"/>
    <w:rsid w:val="009F5F8E"/>
    <w:rsid w:val="009F701B"/>
    <w:rsid w:val="00A001D1"/>
    <w:rsid w:val="00A003D8"/>
    <w:rsid w:val="00A00541"/>
    <w:rsid w:val="00A009E5"/>
    <w:rsid w:val="00A00BCC"/>
    <w:rsid w:val="00A02BD5"/>
    <w:rsid w:val="00A036AF"/>
    <w:rsid w:val="00A049E2"/>
    <w:rsid w:val="00A05012"/>
    <w:rsid w:val="00A06B0E"/>
    <w:rsid w:val="00A10E17"/>
    <w:rsid w:val="00A1549B"/>
    <w:rsid w:val="00A15871"/>
    <w:rsid w:val="00A16E05"/>
    <w:rsid w:val="00A17219"/>
    <w:rsid w:val="00A1745F"/>
    <w:rsid w:val="00A2136A"/>
    <w:rsid w:val="00A22473"/>
    <w:rsid w:val="00A227ED"/>
    <w:rsid w:val="00A229ED"/>
    <w:rsid w:val="00A23CFF"/>
    <w:rsid w:val="00A24631"/>
    <w:rsid w:val="00A24949"/>
    <w:rsid w:val="00A254B3"/>
    <w:rsid w:val="00A26B81"/>
    <w:rsid w:val="00A27DAD"/>
    <w:rsid w:val="00A310B8"/>
    <w:rsid w:val="00A33DFF"/>
    <w:rsid w:val="00A34BE7"/>
    <w:rsid w:val="00A35580"/>
    <w:rsid w:val="00A3718E"/>
    <w:rsid w:val="00A40C4A"/>
    <w:rsid w:val="00A41C88"/>
    <w:rsid w:val="00A4329C"/>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19FB"/>
    <w:rsid w:val="00A64191"/>
    <w:rsid w:val="00A64D2E"/>
    <w:rsid w:val="00A670AC"/>
    <w:rsid w:val="00A701F6"/>
    <w:rsid w:val="00A724D3"/>
    <w:rsid w:val="00A72550"/>
    <w:rsid w:val="00A72BF2"/>
    <w:rsid w:val="00A75461"/>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9780F"/>
    <w:rsid w:val="00AA05CF"/>
    <w:rsid w:val="00AA05E8"/>
    <w:rsid w:val="00AA0FDC"/>
    <w:rsid w:val="00AA15B5"/>
    <w:rsid w:val="00AA47EF"/>
    <w:rsid w:val="00AA7352"/>
    <w:rsid w:val="00AB1CBD"/>
    <w:rsid w:val="00AB2E7D"/>
    <w:rsid w:val="00AB3437"/>
    <w:rsid w:val="00AB350A"/>
    <w:rsid w:val="00AB47FE"/>
    <w:rsid w:val="00AB48EC"/>
    <w:rsid w:val="00AB5165"/>
    <w:rsid w:val="00AB51B0"/>
    <w:rsid w:val="00AB5506"/>
    <w:rsid w:val="00AB629D"/>
    <w:rsid w:val="00AC013F"/>
    <w:rsid w:val="00AC0631"/>
    <w:rsid w:val="00AC08B5"/>
    <w:rsid w:val="00AC095A"/>
    <w:rsid w:val="00AC0ABA"/>
    <w:rsid w:val="00AC132B"/>
    <w:rsid w:val="00AC198D"/>
    <w:rsid w:val="00AC464B"/>
    <w:rsid w:val="00AC53C7"/>
    <w:rsid w:val="00AC6954"/>
    <w:rsid w:val="00AC7A50"/>
    <w:rsid w:val="00AD0240"/>
    <w:rsid w:val="00AD1676"/>
    <w:rsid w:val="00AD28EE"/>
    <w:rsid w:val="00AD2A0C"/>
    <w:rsid w:val="00AD3CA7"/>
    <w:rsid w:val="00AD46EC"/>
    <w:rsid w:val="00AD5491"/>
    <w:rsid w:val="00AD5C29"/>
    <w:rsid w:val="00AE0901"/>
    <w:rsid w:val="00AE0C88"/>
    <w:rsid w:val="00AE42AF"/>
    <w:rsid w:val="00AE5A72"/>
    <w:rsid w:val="00AE7330"/>
    <w:rsid w:val="00AE7611"/>
    <w:rsid w:val="00AE7683"/>
    <w:rsid w:val="00AF0FF2"/>
    <w:rsid w:val="00AF1BEE"/>
    <w:rsid w:val="00AF27B9"/>
    <w:rsid w:val="00AF2D2E"/>
    <w:rsid w:val="00AF5304"/>
    <w:rsid w:val="00AF5481"/>
    <w:rsid w:val="00AF6618"/>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21058"/>
    <w:rsid w:val="00B219FF"/>
    <w:rsid w:val="00B22D2E"/>
    <w:rsid w:val="00B2699E"/>
    <w:rsid w:val="00B26A87"/>
    <w:rsid w:val="00B26ABC"/>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5040"/>
    <w:rsid w:val="00B76B53"/>
    <w:rsid w:val="00B854D7"/>
    <w:rsid w:val="00B87B4F"/>
    <w:rsid w:val="00B90294"/>
    <w:rsid w:val="00B907D8"/>
    <w:rsid w:val="00B90B0F"/>
    <w:rsid w:val="00B91934"/>
    <w:rsid w:val="00B920F4"/>
    <w:rsid w:val="00B92F4B"/>
    <w:rsid w:val="00B93789"/>
    <w:rsid w:val="00B9409D"/>
    <w:rsid w:val="00B97660"/>
    <w:rsid w:val="00BA2806"/>
    <w:rsid w:val="00BA2DF5"/>
    <w:rsid w:val="00BA368A"/>
    <w:rsid w:val="00BA3B66"/>
    <w:rsid w:val="00BA41BD"/>
    <w:rsid w:val="00BA42E4"/>
    <w:rsid w:val="00BA4734"/>
    <w:rsid w:val="00BA674C"/>
    <w:rsid w:val="00BA6943"/>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C6C23"/>
    <w:rsid w:val="00BD1502"/>
    <w:rsid w:val="00BD242A"/>
    <w:rsid w:val="00BD48C5"/>
    <w:rsid w:val="00BD4AEA"/>
    <w:rsid w:val="00BD5103"/>
    <w:rsid w:val="00BD58F5"/>
    <w:rsid w:val="00BD6DBB"/>
    <w:rsid w:val="00BD7053"/>
    <w:rsid w:val="00BE06D7"/>
    <w:rsid w:val="00BE07EE"/>
    <w:rsid w:val="00BE12C5"/>
    <w:rsid w:val="00BE271C"/>
    <w:rsid w:val="00BE4AB3"/>
    <w:rsid w:val="00BE506E"/>
    <w:rsid w:val="00BF0042"/>
    <w:rsid w:val="00BF2017"/>
    <w:rsid w:val="00BF2507"/>
    <w:rsid w:val="00BF2943"/>
    <w:rsid w:val="00BF2CB5"/>
    <w:rsid w:val="00BF309A"/>
    <w:rsid w:val="00BF5EDA"/>
    <w:rsid w:val="00BF6387"/>
    <w:rsid w:val="00BF76EA"/>
    <w:rsid w:val="00BF7B22"/>
    <w:rsid w:val="00C0072F"/>
    <w:rsid w:val="00C00867"/>
    <w:rsid w:val="00C0178C"/>
    <w:rsid w:val="00C02DA0"/>
    <w:rsid w:val="00C03D85"/>
    <w:rsid w:val="00C0401C"/>
    <w:rsid w:val="00C04F92"/>
    <w:rsid w:val="00C05843"/>
    <w:rsid w:val="00C0639F"/>
    <w:rsid w:val="00C07374"/>
    <w:rsid w:val="00C07391"/>
    <w:rsid w:val="00C07948"/>
    <w:rsid w:val="00C101DD"/>
    <w:rsid w:val="00C1040E"/>
    <w:rsid w:val="00C11A87"/>
    <w:rsid w:val="00C11FB9"/>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2D94"/>
    <w:rsid w:val="00C63A37"/>
    <w:rsid w:val="00C64A10"/>
    <w:rsid w:val="00C64B1E"/>
    <w:rsid w:val="00C65500"/>
    <w:rsid w:val="00C65A29"/>
    <w:rsid w:val="00C6644C"/>
    <w:rsid w:val="00C66F86"/>
    <w:rsid w:val="00C67BDA"/>
    <w:rsid w:val="00C70955"/>
    <w:rsid w:val="00C731EA"/>
    <w:rsid w:val="00C7322F"/>
    <w:rsid w:val="00C73DB8"/>
    <w:rsid w:val="00C80181"/>
    <w:rsid w:val="00C80A86"/>
    <w:rsid w:val="00C82453"/>
    <w:rsid w:val="00C8350B"/>
    <w:rsid w:val="00C84468"/>
    <w:rsid w:val="00C85173"/>
    <w:rsid w:val="00C865B4"/>
    <w:rsid w:val="00C9131A"/>
    <w:rsid w:val="00C9338C"/>
    <w:rsid w:val="00C940CB"/>
    <w:rsid w:val="00C94812"/>
    <w:rsid w:val="00C94FB7"/>
    <w:rsid w:val="00C96744"/>
    <w:rsid w:val="00C96CEE"/>
    <w:rsid w:val="00C973E1"/>
    <w:rsid w:val="00C97BA7"/>
    <w:rsid w:val="00CA069E"/>
    <w:rsid w:val="00CA19DC"/>
    <w:rsid w:val="00CA1DE0"/>
    <w:rsid w:val="00CA2488"/>
    <w:rsid w:val="00CA280C"/>
    <w:rsid w:val="00CA43E3"/>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13"/>
    <w:rsid w:val="00CC0FAE"/>
    <w:rsid w:val="00CC1813"/>
    <w:rsid w:val="00CC1D68"/>
    <w:rsid w:val="00CC4C75"/>
    <w:rsid w:val="00CC585E"/>
    <w:rsid w:val="00CC75F9"/>
    <w:rsid w:val="00CC79F3"/>
    <w:rsid w:val="00CD3AFB"/>
    <w:rsid w:val="00CD3DA0"/>
    <w:rsid w:val="00CD579F"/>
    <w:rsid w:val="00CD5EAE"/>
    <w:rsid w:val="00CD79AB"/>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F8E"/>
    <w:rsid w:val="00D32FFF"/>
    <w:rsid w:val="00D34286"/>
    <w:rsid w:val="00D34D68"/>
    <w:rsid w:val="00D4098C"/>
    <w:rsid w:val="00D41829"/>
    <w:rsid w:val="00D41895"/>
    <w:rsid w:val="00D42E91"/>
    <w:rsid w:val="00D44A4C"/>
    <w:rsid w:val="00D468A7"/>
    <w:rsid w:val="00D469C4"/>
    <w:rsid w:val="00D47533"/>
    <w:rsid w:val="00D50413"/>
    <w:rsid w:val="00D50B4C"/>
    <w:rsid w:val="00D50DFA"/>
    <w:rsid w:val="00D50F7E"/>
    <w:rsid w:val="00D52024"/>
    <w:rsid w:val="00D52B15"/>
    <w:rsid w:val="00D52D13"/>
    <w:rsid w:val="00D541FF"/>
    <w:rsid w:val="00D542D5"/>
    <w:rsid w:val="00D5490F"/>
    <w:rsid w:val="00D55348"/>
    <w:rsid w:val="00D55E9E"/>
    <w:rsid w:val="00D56DAC"/>
    <w:rsid w:val="00D56FF1"/>
    <w:rsid w:val="00D60618"/>
    <w:rsid w:val="00D60A4B"/>
    <w:rsid w:val="00D61021"/>
    <w:rsid w:val="00D62A06"/>
    <w:rsid w:val="00D644F0"/>
    <w:rsid w:val="00D646EE"/>
    <w:rsid w:val="00D64E9D"/>
    <w:rsid w:val="00D664A0"/>
    <w:rsid w:val="00D66FC5"/>
    <w:rsid w:val="00D70834"/>
    <w:rsid w:val="00D71285"/>
    <w:rsid w:val="00D71CB4"/>
    <w:rsid w:val="00D73A56"/>
    <w:rsid w:val="00D73E08"/>
    <w:rsid w:val="00D75306"/>
    <w:rsid w:val="00D75680"/>
    <w:rsid w:val="00D767F4"/>
    <w:rsid w:val="00D80436"/>
    <w:rsid w:val="00D80AAD"/>
    <w:rsid w:val="00D81AB6"/>
    <w:rsid w:val="00D82AFF"/>
    <w:rsid w:val="00D84F4C"/>
    <w:rsid w:val="00D85C9B"/>
    <w:rsid w:val="00D8734C"/>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C0C5D"/>
    <w:rsid w:val="00DC16C6"/>
    <w:rsid w:val="00DC2073"/>
    <w:rsid w:val="00DC64D9"/>
    <w:rsid w:val="00DC6837"/>
    <w:rsid w:val="00DC6A84"/>
    <w:rsid w:val="00DD0D80"/>
    <w:rsid w:val="00DD2F5A"/>
    <w:rsid w:val="00DD485A"/>
    <w:rsid w:val="00DD73B8"/>
    <w:rsid w:val="00DE0179"/>
    <w:rsid w:val="00DE0381"/>
    <w:rsid w:val="00DE16E1"/>
    <w:rsid w:val="00DE1727"/>
    <w:rsid w:val="00DE2B40"/>
    <w:rsid w:val="00DE3309"/>
    <w:rsid w:val="00DE4B5A"/>
    <w:rsid w:val="00DE5C31"/>
    <w:rsid w:val="00DE783C"/>
    <w:rsid w:val="00DE7D18"/>
    <w:rsid w:val="00DF0994"/>
    <w:rsid w:val="00DF211F"/>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06A69"/>
    <w:rsid w:val="00E13693"/>
    <w:rsid w:val="00E158EE"/>
    <w:rsid w:val="00E17007"/>
    <w:rsid w:val="00E17235"/>
    <w:rsid w:val="00E1790D"/>
    <w:rsid w:val="00E20599"/>
    <w:rsid w:val="00E205A3"/>
    <w:rsid w:val="00E22674"/>
    <w:rsid w:val="00E22E9D"/>
    <w:rsid w:val="00E23832"/>
    <w:rsid w:val="00E23F54"/>
    <w:rsid w:val="00E30083"/>
    <w:rsid w:val="00E3073D"/>
    <w:rsid w:val="00E30790"/>
    <w:rsid w:val="00E30CDE"/>
    <w:rsid w:val="00E316A4"/>
    <w:rsid w:val="00E31BE8"/>
    <w:rsid w:val="00E31ECB"/>
    <w:rsid w:val="00E34AE8"/>
    <w:rsid w:val="00E36929"/>
    <w:rsid w:val="00E40C0D"/>
    <w:rsid w:val="00E421AF"/>
    <w:rsid w:val="00E450D6"/>
    <w:rsid w:val="00E47040"/>
    <w:rsid w:val="00E477CC"/>
    <w:rsid w:val="00E5069B"/>
    <w:rsid w:val="00E508BD"/>
    <w:rsid w:val="00E51B1A"/>
    <w:rsid w:val="00E52077"/>
    <w:rsid w:val="00E52A24"/>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4CA4"/>
    <w:rsid w:val="00E8587B"/>
    <w:rsid w:val="00E864BF"/>
    <w:rsid w:val="00E87369"/>
    <w:rsid w:val="00E903DF"/>
    <w:rsid w:val="00E90623"/>
    <w:rsid w:val="00E9124C"/>
    <w:rsid w:val="00E915FF"/>
    <w:rsid w:val="00E918C2"/>
    <w:rsid w:val="00E91A4D"/>
    <w:rsid w:val="00E921E9"/>
    <w:rsid w:val="00E92665"/>
    <w:rsid w:val="00E929B4"/>
    <w:rsid w:val="00E92DB9"/>
    <w:rsid w:val="00E934B5"/>
    <w:rsid w:val="00E93544"/>
    <w:rsid w:val="00E93F99"/>
    <w:rsid w:val="00E94AA3"/>
    <w:rsid w:val="00E95C68"/>
    <w:rsid w:val="00E968CF"/>
    <w:rsid w:val="00E970D1"/>
    <w:rsid w:val="00E976B1"/>
    <w:rsid w:val="00EA14A8"/>
    <w:rsid w:val="00EA1B64"/>
    <w:rsid w:val="00EA22E9"/>
    <w:rsid w:val="00EA2B2B"/>
    <w:rsid w:val="00EA2DCF"/>
    <w:rsid w:val="00EA4EB6"/>
    <w:rsid w:val="00EA5620"/>
    <w:rsid w:val="00EA5C9B"/>
    <w:rsid w:val="00EA61B3"/>
    <w:rsid w:val="00EA62D3"/>
    <w:rsid w:val="00EA66BA"/>
    <w:rsid w:val="00EA69EA"/>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07ED"/>
    <w:rsid w:val="00ED126D"/>
    <w:rsid w:val="00ED2461"/>
    <w:rsid w:val="00ED25B8"/>
    <w:rsid w:val="00ED58B2"/>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2AC2"/>
    <w:rsid w:val="00EF3412"/>
    <w:rsid w:val="00EF397D"/>
    <w:rsid w:val="00EF3D8A"/>
    <w:rsid w:val="00EF557F"/>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68E9"/>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E6F"/>
    <w:rsid w:val="00F44FB8"/>
    <w:rsid w:val="00F45F8F"/>
    <w:rsid w:val="00F46311"/>
    <w:rsid w:val="00F50AE4"/>
    <w:rsid w:val="00F5108C"/>
    <w:rsid w:val="00F51A6D"/>
    <w:rsid w:val="00F52B24"/>
    <w:rsid w:val="00F546D1"/>
    <w:rsid w:val="00F558AD"/>
    <w:rsid w:val="00F56818"/>
    <w:rsid w:val="00F56F97"/>
    <w:rsid w:val="00F57289"/>
    <w:rsid w:val="00F60CE0"/>
    <w:rsid w:val="00F61158"/>
    <w:rsid w:val="00F64FD1"/>
    <w:rsid w:val="00F65B54"/>
    <w:rsid w:val="00F679F2"/>
    <w:rsid w:val="00F70D09"/>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7F3"/>
    <w:rsid w:val="00F94337"/>
    <w:rsid w:val="00F955D4"/>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doi.org/https://doi.org/10.1890/04-0003" TargetMode="External"/><Relationship Id="rId21" Type="http://schemas.openxmlformats.org/officeDocument/2006/relationships/image" Target="media/image10.png"/><Relationship Id="rId34" Type="http://schemas.openxmlformats.org/officeDocument/2006/relationships/hyperlink" Target="https://doi.org/10.1051/agro/2009025" TargetMode="External"/><Relationship Id="rId42" Type="http://schemas.openxmlformats.org/officeDocument/2006/relationships/hyperlink" Target="https://www.mdpi.com/2072-4292/11/16/1885" TargetMode="External"/><Relationship Id="rId47" Type="http://schemas.openxmlformats.org/officeDocument/2006/relationships/hyperlink" Target="https://doi.org/https://doi.org/10.1016/j.jclepro.2016.06.154" TargetMode="External"/><Relationship Id="rId50" Type="http://schemas.openxmlformats.org/officeDocument/2006/relationships/hyperlink" Target="https://doi.org/10.21273/hortsci.47.4.52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www.mdpi.com/2304-8158/11/17/2664" TargetMode="External"/><Relationship Id="rId40" Type="http://schemas.openxmlformats.org/officeDocument/2006/relationships/hyperlink" Target="https://doi.org/10.1038/s41467-018-05122-7" TargetMode="External"/><Relationship Id="rId45" Type="http://schemas.openxmlformats.org/officeDocument/2006/relationships/hyperlink" Target="https://doi.org/10.3389/fpls.2017.01244" TargetMode="External"/><Relationship Id="rId53" Type="http://schemas.microsoft.com/office/2011/relationships/people" Target="peop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s://doi.org/https://doi.org/10.1016/j.apsoil.2019.04.016" TargetMode="External"/><Relationship Id="rId52"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doi.org/10.1016/j.tplants.2022.01.007" TargetMode="External"/><Relationship Id="rId43" Type="http://schemas.openxmlformats.org/officeDocument/2006/relationships/hyperlink" Target="https://doi.org/10.1016/j.tplants.2010.05.007" TargetMode="External"/><Relationship Id="rId48" Type="http://schemas.openxmlformats.org/officeDocument/2006/relationships/hyperlink" Target="https://www.mdpi.com/2073-4395/3/4/757" TargetMode="External"/><Relationship Id="rId8" Type="http://schemas.openxmlformats.org/officeDocument/2006/relationships/comments" Target="comments.xm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doi.org/10.1016/j.tplants.2012.04.001" TargetMode="External"/><Relationship Id="rId46" Type="http://schemas.openxmlformats.org/officeDocument/2006/relationships/hyperlink" Target="https://www.mdpi.com/2076-3417/12/18/8941" TargetMode="External"/><Relationship Id="rId20" Type="http://schemas.openxmlformats.org/officeDocument/2006/relationships/image" Target="media/image9.png"/><Relationship Id="rId41" Type="http://schemas.openxmlformats.org/officeDocument/2006/relationships/hyperlink" Target="https://www.mdpi.com/2073-4395/10/10/1578"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doi.org/https://doi.org/10.1016/j.sjbs.2021.01.057" TargetMode="External"/><Relationship Id="rId49" Type="http://schemas.openxmlformats.org/officeDocument/2006/relationships/hyperlink" Target="https://doi.org/10.1371/journal.pone.00596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5</TotalTime>
  <Pages>39</Pages>
  <Words>17912</Words>
  <Characters>106225</Characters>
  <Application>Microsoft Office Word</Application>
  <DocSecurity>0</DocSecurity>
  <Lines>2723</Lines>
  <Paragraphs>9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6</cp:revision>
  <dcterms:created xsi:type="dcterms:W3CDTF">2023-06-21T17:06:00Z</dcterms:created>
  <dcterms:modified xsi:type="dcterms:W3CDTF">2023-06-2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